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93F7BC" w14:textId="229A3B54" w:rsidR="00E65FD9" w:rsidRPr="00A422C2" w:rsidRDefault="000B0D1E" w:rsidP="00AC47DA">
      <w:pPr>
        <w:pStyle w:val="NoSpacing"/>
        <w:spacing w:before="1540" w:after="240"/>
        <w:ind w:left="567" w:hanging="567"/>
        <w:jc w:val="center"/>
        <w:rPr>
          <w:color w:val="404040" w:themeColor="text1" w:themeTint="BF"/>
        </w:rPr>
      </w:pPr>
      <w:r w:rsidRPr="00A422C2">
        <w:rPr>
          <w:noProof/>
        </w:rPr>
        <w:drawing>
          <wp:anchor distT="0" distB="0" distL="114300" distR="114300" simplePos="0" relativeHeight="251790336" behindDoc="0" locked="0" layoutInCell="1" allowOverlap="1" wp14:anchorId="0D564B97" wp14:editId="0CB5D1F6">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A422C2">
        <w:rPr>
          <w:noProof/>
        </w:rPr>
        <mc:AlternateContent>
          <mc:Choice Requires="wpg">
            <w:drawing>
              <wp:anchor distT="0" distB="0" distL="114300" distR="114300" simplePos="0" relativeHeight="251794432" behindDoc="1" locked="0" layoutInCell="1" allowOverlap="1" wp14:anchorId="43F19BA3" wp14:editId="36449333">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325407" w:rsidRDefault="00325407"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2048" coordsize="11906,1685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&#13;&#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&#13;&#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&#13;&#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" fillcolor="#464646 [2900]"/>
                <v:shape id="AutoShape 93" o:spid="_x0000_s1031" style="position:absolute;left:11266;top:15593;width:640;height:1243;visibility:visible;mso-wrap-style:square;v-text-anchor:top" coordsize="640,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&#13;&#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" fillcolor="#464646 [2900]"/>
                <v:shape id="AutoShape 91" o:spid="_x0000_s1033" style="position:absolute;left:777;top:15593;width:10346;height:1243;visibility:visible;mso-wrap-style:square;v-text-anchor:top" coordsize="10346,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&#13;&#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"/>
                <v:shape id="AutoShape 89" o:spid="_x0000_s1035" style="position:absolute;left:11123;width:143;height:16838;visibility:visible;mso-wrap-style:square;v-text-anchor:top" coordsize="143,168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&#13;&#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&#13;&#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&#13;&#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"/>
                <v:shape id="AutoShape 85" o:spid="_x0000_s1039" style="position:absolute;left:634;top:13;width:143;height:16838;visibility:visible;mso-wrap-style:square;v-text-anchor:top" coordsize="143,16838"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&#13;&#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325407" w:rsidRDefault="00325407" w:rsidP="00DD3C7C">
                        <w:pPr>
                          <w:jc w:val="center"/>
                        </w:pPr>
                        <w:r>
                          <w:t>º</w:t>
                        </w:r>
                      </w:p>
                    </w:txbxContent>
                  </v:textbox>
                </v:shape>
              </v:group>
            </w:pict>
          </mc:Fallback>
        </mc:AlternateContent>
      </w:r>
    </w:p>
    <w:p w14:paraId="29A91D27" w14:textId="3752E029" w:rsidR="00931C4B" w:rsidRPr="00A422C2" w:rsidRDefault="00931C4B" w:rsidP="00AC47DA">
      <w:pPr>
        <w:pStyle w:val="NoSpacing"/>
        <w:spacing w:before="1540" w:after="240"/>
        <w:ind w:left="567" w:hanging="567"/>
        <w:jc w:val="center"/>
        <w:rPr>
          <w:color w:val="404040" w:themeColor="text1" w:themeTint="BF"/>
        </w:rPr>
      </w:pPr>
      <w:r w:rsidRPr="00A422C2">
        <w:rPr>
          <w:noProof/>
          <w:color w:val="323232" w:themeColor="accent1"/>
        </w:rPr>
        <w:drawing>
          <wp:inline distT="0" distB="0" distL="0" distR="0" wp14:anchorId="016E4E1B" wp14:editId="7FCFD447">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EndPr/>
      <w:sdtContent>
        <w:p w14:paraId="1207FC97" w14:textId="5DE99B93" w:rsidR="00BE4809" w:rsidRPr="00A422C2" w:rsidRDefault="009941BC" w:rsidP="00BE4809">
          <w:pPr>
            <w:pStyle w:val="NoSpacing"/>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A422C2">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EndPr/>
      <w:sdtContent>
        <w:p w14:paraId="0AF7963D" w14:textId="21E2B1BD" w:rsidR="00E65FD9" w:rsidRPr="00A422C2" w:rsidRDefault="00483881" w:rsidP="00BE4809">
          <w:pPr>
            <w:pStyle w:val="NoSpacing"/>
            <w:jc w:val="center"/>
            <w:rPr>
              <w:rFonts w:ascii="Arial" w:hAnsi="Arial" w:cs="Arial"/>
              <w:color w:val="404040" w:themeColor="text1" w:themeTint="BF"/>
              <w:sz w:val="28"/>
              <w:szCs w:val="28"/>
            </w:rPr>
          </w:pPr>
          <w:r w:rsidRPr="00A422C2">
            <w:rPr>
              <w:rFonts w:ascii="Arial" w:hAnsi="Arial" w:cs="Arial"/>
              <w:color w:val="404040" w:themeColor="text1" w:themeTint="BF"/>
              <w:sz w:val="28"/>
              <w:szCs w:val="28"/>
            </w:rPr>
            <w:t>Descargo parcial</w:t>
          </w:r>
          <w:r w:rsidR="009941BC" w:rsidRPr="00A422C2">
            <w:rPr>
              <w:rFonts w:ascii="Arial" w:hAnsi="Arial" w:cs="Arial"/>
              <w:color w:val="404040" w:themeColor="text1" w:themeTint="BF"/>
              <w:sz w:val="28"/>
              <w:szCs w:val="28"/>
            </w:rPr>
            <w:t xml:space="preserve"> PBL</w:t>
          </w:r>
        </w:p>
      </w:sdtContent>
    </w:sdt>
    <w:p w14:paraId="7734744E" w14:textId="66D808FA" w:rsidR="00E65FD9" w:rsidRPr="00A422C2" w:rsidRDefault="00FD44B1" w:rsidP="008A65D3">
      <w:pPr>
        <w:pStyle w:val="NoSpacing"/>
        <w:spacing w:before="480"/>
        <w:jc w:val="center"/>
        <w:rPr>
          <w:color w:val="323232" w:themeColor="accent1"/>
        </w:rPr>
        <w:sectPr w:rsidR="00E65FD9" w:rsidRPr="00A422C2"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A422C2">
        <w:rPr>
          <w:noProof/>
          <w:color w:val="323232" w:themeColor="accent1"/>
        </w:rPr>
        <mc:AlternateContent>
          <mc:Choice Requires="wps">
            <w:drawing>
              <wp:anchor distT="0" distB="0" distL="114300" distR="114300" simplePos="0" relativeHeight="251655168" behindDoc="0" locked="0" layoutInCell="1" allowOverlap="1" wp14:anchorId="46CE2C5E" wp14:editId="630FB64E">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759D010C" w:rsidR="00325407" w:rsidRPr="009941BC" w:rsidRDefault="00325407" w:rsidP="00DB5A43">
                            <w:pPr>
                              <w:pStyle w:val="NoSpacing"/>
                              <w:spacing w:after="40"/>
                              <w:jc w:val="center"/>
                              <w:rPr>
                                <w:rFonts w:ascii="Arial" w:hAnsi="Arial" w:cs="Arial"/>
                                <w:caps/>
                                <w:sz w:val="44"/>
                                <w:szCs w:val="44"/>
                              </w:rPr>
                            </w:pPr>
                            <w:r>
                              <w:rPr>
                                <w:rFonts w:ascii="Arial" w:hAnsi="Arial" w:cs="Arial"/>
                                <w:caps/>
                                <w:sz w:val="44"/>
                                <w:szCs w:val="44"/>
                                <w:vertAlign w:val="superscript"/>
                              </w:rPr>
                              <w:t>29</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325407" w:rsidRPr="009941BC" w:rsidRDefault="00325407" w:rsidP="00DB5A43">
                            <w:pPr>
                              <w:pStyle w:val="NoSpacing"/>
                              <w:spacing w:after="40"/>
                              <w:jc w:val="center"/>
                              <w:rPr>
                                <w:rFonts w:ascii="Arial" w:hAnsi="Arial" w:cs="Arial"/>
                                <w:caps/>
                                <w:sz w:val="36"/>
                                <w:szCs w:val="36"/>
                              </w:rPr>
                            </w:pPr>
                          </w:p>
                          <w:p w14:paraId="556BC431" w14:textId="17D28CF3" w:rsidR="00325407" w:rsidRPr="009941BC" w:rsidRDefault="00325407"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325407" w:rsidRPr="00FD44B1" w:rsidRDefault="00325407"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" filled="f" stroked="f" strokeweight=".5pt">
                <v:textbox inset="0,0,0,0">
                  <w:txbxContent>
                    <w:p w14:paraId="628048C5" w14:textId="759D010C" w:rsidR="00325407" w:rsidRPr="009941BC" w:rsidRDefault="00325407" w:rsidP="00DB5A43">
                      <w:pPr>
                        <w:pStyle w:val="NoSpacing"/>
                        <w:spacing w:after="40"/>
                        <w:jc w:val="center"/>
                        <w:rPr>
                          <w:rFonts w:ascii="Arial" w:hAnsi="Arial" w:cs="Arial"/>
                          <w:caps/>
                          <w:sz w:val="44"/>
                          <w:szCs w:val="44"/>
                        </w:rPr>
                      </w:pPr>
                      <w:r>
                        <w:rPr>
                          <w:rFonts w:ascii="Arial" w:hAnsi="Arial" w:cs="Arial"/>
                          <w:caps/>
                          <w:sz w:val="44"/>
                          <w:szCs w:val="44"/>
                          <w:vertAlign w:val="superscript"/>
                        </w:rPr>
                        <w:t>29</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325407" w:rsidRPr="009941BC" w:rsidRDefault="00325407" w:rsidP="00DB5A43">
                      <w:pPr>
                        <w:pStyle w:val="NoSpacing"/>
                        <w:spacing w:after="40"/>
                        <w:jc w:val="center"/>
                        <w:rPr>
                          <w:rFonts w:ascii="Arial" w:hAnsi="Arial" w:cs="Arial"/>
                          <w:caps/>
                          <w:sz w:val="36"/>
                          <w:szCs w:val="36"/>
                        </w:rPr>
                      </w:pPr>
                    </w:p>
                    <w:p w14:paraId="556BC431" w14:textId="17D28CF3" w:rsidR="00325407" w:rsidRPr="009941BC" w:rsidRDefault="00325407"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325407" w:rsidRPr="00FD44B1" w:rsidRDefault="00325407"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A422C2">
        <w:rPr>
          <w:noProof/>
          <w:color w:val="323232" w:themeColor="accent1"/>
        </w:rPr>
        <w:drawing>
          <wp:inline distT="0" distB="0" distL="0" distR="0" wp14:anchorId="2B256026" wp14:editId="6CD1BAC1">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3F47FAE4" w14:textId="295D9F7E" w:rsidR="004B17FD" w:rsidRPr="00A422C2" w:rsidRDefault="004B17FD" w:rsidP="004B17FD">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RESUMEN</w:t>
      </w:r>
    </w:p>
    <w:p w14:paraId="48D57074" w14:textId="4F8C066C" w:rsidR="004B17FD" w:rsidRDefault="00DA3C52" w:rsidP="00DA3C52">
      <w:pPr>
        <w:rPr>
          <w:lang w:val="es-ES"/>
        </w:rPr>
      </w:pPr>
      <w:r>
        <w:rPr>
          <w:lang w:val="es-ES"/>
        </w:rPr>
        <w:t>El proyecto descrito en el documento se corresponde con el PBL (Project Based Learning)</w:t>
      </w:r>
      <w:r w:rsidR="00E731C3">
        <w:rPr>
          <w:lang w:val="es-ES"/>
        </w:rPr>
        <w:t xml:space="preserve"> de titulo “Detección Automatizada del Glioblastoma Multiforme”</w:t>
      </w:r>
      <w:r>
        <w:rPr>
          <w:lang w:val="es-ES"/>
        </w:rPr>
        <w:t xml:space="preserve"> desarrollado</w:t>
      </w:r>
      <w:r w:rsidR="00E731C3">
        <w:rPr>
          <w:lang w:val="es-ES"/>
        </w:rPr>
        <w:t xml:space="preserve"> en la Universidad de Mondragón en el Máster de Tecnologías Biomédicas. Recoge los pasos realizados para la implementación de un sistema automatizado cuyos objetivos son la identificación del Glioblastoma Multiforme en resonancias magnéticas para su diagnóstico y el desarrollo de un modelo de inteligencia artificial capaz de realizar una predicción de las probabilidades de supervivencia del paciente y reaparición del tumor.</w:t>
      </w:r>
    </w:p>
    <w:p w14:paraId="49DF3427" w14:textId="77777777" w:rsidR="004E3471" w:rsidRDefault="004E3471" w:rsidP="00DA3C52">
      <w:pPr>
        <w:rPr>
          <w:lang w:val="es-ES"/>
        </w:rPr>
      </w:pPr>
    </w:p>
    <w:p w14:paraId="0EDA9643" w14:textId="200CB4A1" w:rsidR="004B17FD" w:rsidRPr="00DA2CE6" w:rsidRDefault="004B17FD" w:rsidP="004B17FD">
      <w:pPr>
        <w:pBdr>
          <w:bottom w:val="single" w:sz="4" w:space="1" w:color="D93745" w:themeColor="accent2"/>
        </w:pBdr>
        <w:ind w:firstLine="0"/>
        <w:rPr>
          <w:rFonts w:asciiTheme="majorHAnsi" w:hAnsiTheme="majorHAnsi" w:cstheme="majorHAnsi"/>
          <w:sz w:val="48"/>
          <w:szCs w:val="44"/>
          <w:lang w:val="en-US"/>
        </w:rPr>
      </w:pPr>
      <w:r w:rsidRPr="00DA2CE6">
        <w:rPr>
          <w:rFonts w:asciiTheme="majorHAnsi" w:hAnsiTheme="majorHAnsi" w:cstheme="majorHAnsi"/>
          <w:sz w:val="48"/>
          <w:szCs w:val="44"/>
          <w:lang w:val="en-US"/>
        </w:rPr>
        <w:t>ABSTRACT</w:t>
      </w:r>
    </w:p>
    <w:p w14:paraId="6C40A58F" w14:textId="3E8B500C" w:rsidR="004E3471" w:rsidRPr="004E3471" w:rsidRDefault="004E3471" w:rsidP="004E3471">
      <w:r w:rsidRPr="004E3471">
        <w:t>The project described in the document corresponds to the PBL (Project Based Learning) entitled "</w:t>
      </w:r>
      <w:r w:rsidRPr="00120185">
        <w:rPr>
          <w:lang w:val="en-US"/>
        </w:rPr>
        <w:t>Detección Automatizada del Glioblastoma Multiforme</w:t>
      </w:r>
      <w:r w:rsidRPr="004E3471">
        <w:t xml:space="preserve"> " developed at the University of Mondragon in the Master of Biomedical Technologies. It includes the steps carried out for the implementation of an automated system whose objectives are the identification of Multiform Glioblastoma in magnetic resonances for its diagnosis and the development of an artificial intelligence model capable of making a prediction of the patient's survival probabilities and </w:t>
      </w:r>
      <w:r w:rsidR="00120185" w:rsidRPr="004E3471">
        <w:t>tumour</w:t>
      </w:r>
      <w:r w:rsidRPr="004E3471">
        <w:t xml:space="preserve"> reappearance.</w:t>
      </w:r>
    </w:p>
    <w:p w14:paraId="071C55F0" w14:textId="77777777" w:rsidR="004E3471" w:rsidRPr="00DA2CE6" w:rsidRDefault="004E3471" w:rsidP="004E3471">
      <w:pPr>
        <w:rPr>
          <w:lang w:val="en-US"/>
        </w:rPr>
      </w:pPr>
    </w:p>
    <w:p w14:paraId="0F411FCA" w14:textId="7211C18E" w:rsidR="004B17FD" w:rsidRPr="00A422C2" w:rsidRDefault="004B17FD" w:rsidP="004B17FD">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t>LABURPENA</w:t>
      </w:r>
    </w:p>
    <w:p w14:paraId="6FB57130" w14:textId="369AB32C" w:rsidR="004E3471" w:rsidRPr="00232F63" w:rsidRDefault="00232F63" w:rsidP="004E3471">
      <w:pPr>
        <w:rPr>
          <w:lang w:val="eu-ES"/>
        </w:rPr>
      </w:pPr>
      <w:r w:rsidRPr="00232F63">
        <w:rPr>
          <w:lang w:val="eu-ES"/>
        </w:rPr>
        <w:t xml:space="preserve">Dokumentu honetan azaltzen den proiektua </w:t>
      </w:r>
      <w:r w:rsidR="007B3B90">
        <w:rPr>
          <w:lang w:val="eu-ES"/>
        </w:rPr>
        <w:t>…</w:t>
      </w:r>
    </w:p>
    <w:p w14:paraId="036B03D7" w14:textId="10708CC7" w:rsidR="004B17FD" w:rsidRDefault="004B17FD">
      <w:pPr>
        <w:ind w:firstLine="0"/>
        <w:jc w:val="left"/>
        <w:rPr>
          <w:lang w:val="es-ES"/>
        </w:rPr>
      </w:pPr>
      <w:r>
        <w:rPr>
          <w:lang w:val="es-ES"/>
        </w:rPr>
        <w:br w:type="page"/>
      </w:r>
    </w:p>
    <w:p w14:paraId="2EDEFDF0" w14:textId="2D85DC8E" w:rsidR="000F3263" w:rsidRPr="00A422C2" w:rsidRDefault="00E52874" w:rsidP="008A65D3">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A422C2" w:rsidRDefault="0078624A">
          <w:pPr>
            <w:pStyle w:val="TOC1"/>
            <w:rPr>
              <w:noProof w:val="0"/>
              <w:lang w:val="es-ES"/>
            </w:rPr>
          </w:pPr>
        </w:p>
        <w:p w14:paraId="71BD8C07" w14:textId="21A81B85" w:rsidR="00647E87" w:rsidRDefault="008C3890">
          <w:pPr>
            <w:pStyle w:val="TOC1"/>
            <w:rPr>
              <w:rFonts w:eastAsiaTheme="minorEastAsia" w:cstheme="minorBidi"/>
              <w:szCs w:val="24"/>
              <w:lang w:val="en-ES" w:eastAsia="en-GB"/>
            </w:rPr>
          </w:pPr>
          <w:r w:rsidRPr="00A422C2">
            <w:rPr>
              <w:rFonts w:eastAsiaTheme="majorEastAsia"/>
              <w:color w:val="262626" w:themeColor="text1" w:themeTint="D9"/>
              <w:sz w:val="40"/>
              <w:szCs w:val="40"/>
              <w:lang w:val="es-ES" w:eastAsia="es-ES"/>
            </w:rPr>
            <w:fldChar w:fldCharType="begin"/>
          </w:r>
          <w:r w:rsidRPr="00A422C2">
            <w:rPr>
              <w:rFonts w:eastAsiaTheme="majorEastAsia"/>
              <w:color w:val="262626" w:themeColor="text1" w:themeTint="D9"/>
              <w:sz w:val="40"/>
              <w:szCs w:val="40"/>
              <w:lang w:val="es-ES" w:eastAsia="es-ES"/>
            </w:rPr>
            <w:instrText xml:space="preserve"> TOC \o "1-3" \h \z \u </w:instrText>
          </w:r>
          <w:r w:rsidRPr="00A422C2">
            <w:rPr>
              <w:rFonts w:eastAsiaTheme="majorEastAsia"/>
              <w:color w:val="262626" w:themeColor="text1" w:themeTint="D9"/>
              <w:sz w:val="40"/>
              <w:szCs w:val="40"/>
              <w:lang w:val="es-ES" w:eastAsia="es-ES"/>
            </w:rPr>
            <w:fldChar w:fldCharType="separate"/>
          </w:r>
          <w:hyperlink w:anchor="_Toc62166940" w:history="1">
            <w:r w:rsidR="00647E87" w:rsidRPr="00F958F1">
              <w:rPr>
                <w:rStyle w:val="Hyperlink"/>
                <w:lang w:val="es-ES"/>
              </w:rPr>
              <w:t>1.</w:t>
            </w:r>
            <w:r w:rsidR="00647E87">
              <w:rPr>
                <w:rFonts w:eastAsiaTheme="minorEastAsia" w:cstheme="minorBidi"/>
                <w:szCs w:val="24"/>
                <w:lang w:val="en-ES" w:eastAsia="en-GB"/>
              </w:rPr>
              <w:tab/>
            </w:r>
            <w:r w:rsidR="00647E87" w:rsidRPr="00F958F1">
              <w:rPr>
                <w:rStyle w:val="Hyperlink"/>
                <w:lang w:val="es-ES"/>
              </w:rPr>
              <w:t>INTRODUCCIÓN</w:t>
            </w:r>
            <w:r w:rsidR="00647E87">
              <w:rPr>
                <w:webHidden/>
              </w:rPr>
              <w:tab/>
            </w:r>
            <w:r w:rsidR="00647E87">
              <w:rPr>
                <w:webHidden/>
              </w:rPr>
              <w:fldChar w:fldCharType="begin"/>
            </w:r>
            <w:r w:rsidR="00647E87">
              <w:rPr>
                <w:webHidden/>
              </w:rPr>
              <w:instrText xml:space="preserve"> PAGEREF _Toc62166940 \h </w:instrText>
            </w:r>
            <w:r w:rsidR="00647E87">
              <w:rPr>
                <w:webHidden/>
              </w:rPr>
            </w:r>
            <w:r w:rsidR="00647E87">
              <w:rPr>
                <w:webHidden/>
              </w:rPr>
              <w:fldChar w:fldCharType="separate"/>
            </w:r>
            <w:r w:rsidR="00647E87">
              <w:rPr>
                <w:webHidden/>
              </w:rPr>
              <w:t>1</w:t>
            </w:r>
            <w:r w:rsidR="00647E87">
              <w:rPr>
                <w:webHidden/>
              </w:rPr>
              <w:fldChar w:fldCharType="end"/>
            </w:r>
          </w:hyperlink>
        </w:p>
        <w:p w14:paraId="0FB1DC9C" w14:textId="6E26B0F3" w:rsidR="00647E87" w:rsidRDefault="00647E87">
          <w:pPr>
            <w:pStyle w:val="TOC2"/>
            <w:rPr>
              <w:rFonts w:eastAsiaTheme="minorEastAsia" w:cstheme="minorBidi"/>
              <w:noProof/>
              <w:szCs w:val="24"/>
              <w:lang w:val="en-ES" w:eastAsia="en-GB"/>
            </w:rPr>
          </w:pPr>
          <w:hyperlink w:anchor="_Toc62166941" w:history="1">
            <w:r w:rsidRPr="00F958F1">
              <w:rPr>
                <w:rStyle w:val="Hyperlink"/>
                <w:noProof/>
                <w:lang w:val="es-ES" w:eastAsia="es-ES"/>
                <w14:scene3d>
                  <w14:camera w14:prst="orthographicFront"/>
                  <w14:lightRig w14:rig="threePt" w14:dir="t">
                    <w14:rot w14:lat="0" w14:lon="0" w14:rev="0"/>
                  </w14:lightRig>
                </w14:scene3d>
              </w:rPr>
              <w:t>1.1.</w:t>
            </w:r>
            <w:r>
              <w:rPr>
                <w:rFonts w:eastAsiaTheme="minorEastAsia" w:cstheme="minorBidi"/>
                <w:noProof/>
                <w:szCs w:val="24"/>
                <w:lang w:val="en-ES" w:eastAsia="en-GB"/>
              </w:rPr>
              <w:tab/>
            </w:r>
            <w:r w:rsidRPr="00F958F1">
              <w:rPr>
                <w:rStyle w:val="Hyperlink"/>
                <w:noProof/>
                <w:lang w:val="es-ES" w:eastAsia="es-ES"/>
              </w:rPr>
              <w:t>Contexto</w:t>
            </w:r>
            <w:r>
              <w:rPr>
                <w:noProof/>
                <w:webHidden/>
              </w:rPr>
              <w:tab/>
            </w:r>
            <w:r>
              <w:rPr>
                <w:noProof/>
                <w:webHidden/>
              </w:rPr>
              <w:fldChar w:fldCharType="begin"/>
            </w:r>
            <w:r>
              <w:rPr>
                <w:noProof/>
                <w:webHidden/>
              </w:rPr>
              <w:instrText xml:space="preserve"> PAGEREF _Toc62166941 \h </w:instrText>
            </w:r>
            <w:r>
              <w:rPr>
                <w:noProof/>
                <w:webHidden/>
              </w:rPr>
            </w:r>
            <w:r>
              <w:rPr>
                <w:noProof/>
                <w:webHidden/>
              </w:rPr>
              <w:fldChar w:fldCharType="separate"/>
            </w:r>
            <w:r>
              <w:rPr>
                <w:noProof/>
                <w:webHidden/>
              </w:rPr>
              <w:t>1</w:t>
            </w:r>
            <w:r>
              <w:rPr>
                <w:noProof/>
                <w:webHidden/>
              </w:rPr>
              <w:fldChar w:fldCharType="end"/>
            </w:r>
          </w:hyperlink>
        </w:p>
        <w:p w14:paraId="35690E16" w14:textId="1D3582F0" w:rsidR="00647E87" w:rsidRDefault="00647E87">
          <w:pPr>
            <w:pStyle w:val="TOC2"/>
            <w:rPr>
              <w:rFonts w:eastAsiaTheme="minorEastAsia" w:cstheme="minorBidi"/>
              <w:noProof/>
              <w:szCs w:val="24"/>
              <w:lang w:val="en-ES" w:eastAsia="en-GB"/>
            </w:rPr>
          </w:pPr>
          <w:hyperlink w:anchor="_Toc62166942" w:history="1">
            <w:r w:rsidRPr="00F958F1">
              <w:rPr>
                <w:rStyle w:val="Hyperlink"/>
                <w:noProof/>
                <w:lang w:val="es-ES" w:eastAsia="es-ES"/>
                <w14:scene3d>
                  <w14:camera w14:prst="orthographicFront"/>
                  <w14:lightRig w14:rig="threePt" w14:dir="t">
                    <w14:rot w14:lat="0" w14:lon="0" w14:rev="0"/>
                  </w14:lightRig>
                </w14:scene3d>
              </w:rPr>
              <w:t>1.2.</w:t>
            </w:r>
            <w:r>
              <w:rPr>
                <w:rFonts w:eastAsiaTheme="minorEastAsia" w:cstheme="minorBidi"/>
                <w:noProof/>
                <w:szCs w:val="24"/>
                <w:lang w:val="en-ES" w:eastAsia="en-GB"/>
              </w:rPr>
              <w:tab/>
            </w:r>
            <w:r w:rsidRPr="00F958F1">
              <w:rPr>
                <w:rStyle w:val="Hyperlink"/>
                <w:noProof/>
                <w:lang w:val="es-ES" w:eastAsia="es-ES"/>
              </w:rPr>
              <w:t>Objetivos</w:t>
            </w:r>
            <w:r>
              <w:rPr>
                <w:noProof/>
                <w:webHidden/>
              </w:rPr>
              <w:tab/>
            </w:r>
            <w:r>
              <w:rPr>
                <w:noProof/>
                <w:webHidden/>
              </w:rPr>
              <w:fldChar w:fldCharType="begin"/>
            </w:r>
            <w:r>
              <w:rPr>
                <w:noProof/>
                <w:webHidden/>
              </w:rPr>
              <w:instrText xml:space="preserve"> PAGEREF _Toc62166942 \h </w:instrText>
            </w:r>
            <w:r>
              <w:rPr>
                <w:noProof/>
                <w:webHidden/>
              </w:rPr>
            </w:r>
            <w:r>
              <w:rPr>
                <w:noProof/>
                <w:webHidden/>
              </w:rPr>
              <w:fldChar w:fldCharType="separate"/>
            </w:r>
            <w:r>
              <w:rPr>
                <w:noProof/>
                <w:webHidden/>
              </w:rPr>
              <w:t>3</w:t>
            </w:r>
            <w:r>
              <w:rPr>
                <w:noProof/>
                <w:webHidden/>
              </w:rPr>
              <w:fldChar w:fldCharType="end"/>
            </w:r>
          </w:hyperlink>
        </w:p>
        <w:p w14:paraId="1A4E2B6D" w14:textId="6E03BD38" w:rsidR="00647E87" w:rsidRDefault="00647E87">
          <w:pPr>
            <w:pStyle w:val="TOC2"/>
            <w:rPr>
              <w:rFonts w:eastAsiaTheme="minorEastAsia" w:cstheme="minorBidi"/>
              <w:noProof/>
              <w:szCs w:val="24"/>
              <w:lang w:val="en-ES" w:eastAsia="en-GB"/>
            </w:rPr>
          </w:pPr>
          <w:hyperlink w:anchor="_Toc62166943" w:history="1">
            <w:r w:rsidRPr="00F958F1">
              <w:rPr>
                <w:rStyle w:val="Hyperlink"/>
                <w:noProof/>
                <w:lang w:val="es-ES" w:eastAsia="es-ES"/>
                <w14:scene3d>
                  <w14:camera w14:prst="orthographicFront"/>
                  <w14:lightRig w14:rig="threePt" w14:dir="t">
                    <w14:rot w14:lat="0" w14:lon="0" w14:rev="0"/>
                  </w14:lightRig>
                </w14:scene3d>
              </w:rPr>
              <w:t>1.3.</w:t>
            </w:r>
            <w:r>
              <w:rPr>
                <w:rFonts w:eastAsiaTheme="minorEastAsia" w:cstheme="minorBidi"/>
                <w:noProof/>
                <w:szCs w:val="24"/>
                <w:lang w:val="en-ES" w:eastAsia="en-GB"/>
              </w:rPr>
              <w:tab/>
            </w:r>
            <w:r w:rsidRPr="00F958F1">
              <w:rPr>
                <w:rStyle w:val="Hyperlink"/>
                <w:noProof/>
                <w:lang w:val="es-ES" w:eastAsia="es-ES"/>
              </w:rPr>
              <w:t>Planificación</w:t>
            </w:r>
            <w:r>
              <w:rPr>
                <w:noProof/>
                <w:webHidden/>
              </w:rPr>
              <w:tab/>
            </w:r>
            <w:r>
              <w:rPr>
                <w:noProof/>
                <w:webHidden/>
              </w:rPr>
              <w:fldChar w:fldCharType="begin"/>
            </w:r>
            <w:r>
              <w:rPr>
                <w:noProof/>
                <w:webHidden/>
              </w:rPr>
              <w:instrText xml:space="preserve"> PAGEREF _Toc62166943 \h </w:instrText>
            </w:r>
            <w:r>
              <w:rPr>
                <w:noProof/>
                <w:webHidden/>
              </w:rPr>
            </w:r>
            <w:r>
              <w:rPr>
                <w:noProof/>
                <w:webHidden/>
              </w:rPr>
              <w:fldChar w:fldCharType="separate"/>
            </w:r>
            <w:r>
              <w:rPr>
                <w:noProof/>
                <w:webHidden/>
              </w:rPr>
              <w:t>3</w:t>
            </w:r>
            <w:r>
              <w:rPr>
                <w:noProof/>
                <w:webHidden/>
              </w:rPr>
              <w:fldChar w:fldCharType="end"/>
            </w:r>
          </w:hyperlink>
        </w:p>
        <w:p w14:paraId="43E4A860" w14:textId="0A339C93" w:rsidR="00647E87" w:rsidRDefault="00647E87">
          <w:pPr>
            <w:pStyle w:val="TOC3"/>
            <w:tabs>
              <w:tab w:val="left" w:pos="1794"/>
              <w:tab w:val="right" w:leader="dot" w:pos="8494"/>
            </w:tabs>
            <w:rPr>
              <w:rFonts w:eastAsiaTheme="minorEastAsia" w:cstheme="minorBidi"/>
              <w:noProof/>
              <w:szCs w:val="24"/>
              <w:lang w:val="en-ES" w:eastAsia="en-GB"/>
            </w:rPr>
          </w:pPr>
          <w:hyperlink w:anchor="_Toc62166944" w:history="1">
            <w:r w:rsidRPr="00F958F1">
              <w:rPr>
                <w:rStyle w:val="Hyperlink"/>
                <w:noProof/>
                <w:lang w:val="es-ES"/>
                <w14:scene3d>
                  <w14:camera w14:prst="orthographicFront"/>
                  <w14:lightRig w14:rig="threePt" w14:dir="t">
                    <w14:rot w14:lat="0" w14:lon="0" w14:rev="0"/>
                  </w14:lightRig>
                </w14:scene3d>
              </w:rPr>
              <w:t>1.3.1.</w:t>
            </w:r>
            <w:r>
              <w:rPr>
                <w:rFonts w:eastAsiaTheme="minorEastAsia" w:cstheme="minorBidi"/>
                <w:noProof/>
                <w:szCs w:val="24"/>
                <w:lang w:val="en-ES" w:eastAsia="en-GB"/>
              </w:rPr>
              <w:tab/>
            </w:r>
            <w:r w:rsidRPr="00F958F1">
              <w:rPr>
                <w:rStyle w:val="Hyperlink"/>
                <w:noProof/>
                <w:lang w:val="es-ES"/>
              </w:rPr>
              <w:t>Diagrama de Gantt</w:t>
            </w:r>
            <w:r>
              <w:rPr>
                <w:noProof/>
                <w:webHidden/>
              </w:rPr>
              <w:tab/>
            </w:r>
            <w:r>
              <w:rPr>
                <w:noProof/>
                <w:webHidden/>
              </w:rPr>
              <w:fldChar w:fldCharType="begin"/>
            </w:r>
            <w:r>
              <w:rPr>
                <w:noProof/>
                <w:webHidden/>
              </w:rPr>
              <w:instrText xml:space="preserve"> PAGEREF _Toc62166944 \h </w:instrText>
            </w:r>
            <w:r>
              <w:rPr>
                <w:noProof/>
                <w:webHidden/>
              </w:rPr>
            </w:r>
            <w:r>
              <w:rPr>
                <w:noProof/>
                <w:webHidden/>
              </w:rPr>
              <w:fldChar w:fldCharType="separate"/>
            </w:r>
            <w:r>
              <w:rPr>
                <w:noProof/>
                <w:webHidden/>
              </w:rPr>
              <w:t>5</w:t>
            </w:r>
            <w:r>
              <w:rPr>
                <w:noProof/>
                <w:webHidden/>
              </w:rPr>
              <w:fldChar w:fldCharType="end"/>
            </w:r>
          </w:hyperlink>
        </w:p>
        <w:p w14:paraId="361C320F" w14:textId="1EC8DB6D" w:rsidR="00647E87" w:rsidRDefault="00647E87">
          <w:pPr>
            <w:pStyle w:val="TOC1"/>
            <w:rPr>
              <w:rFonts w:eastAsiaTheme="minorEastAsia" w:cstheme="minorBidi"/>
              <w:szCs w:val="24"/>
              <w:lang w:val="en-ES" w:eastAsia="en-GB"/>
            </w:rPr>
          </w:pPr>
          <w:hyperlink w:anchor="_Toc62166945" w:history="1">
            <w:r w:rsidRPr="00F958F1">
              <w:rPr>
                <w:rStyle w:val="Hyperlink"/>
                <w:lang w:val="es-ES"/>
              </w:rPr>
              <w:t>2.</w:t>
            </w:r>
            <w:r>
              <w:rPr>
                <w:rFonts w:eastAsiaTheme="minorEastAsia" w:cstheme="minorBidi"/>
                <w:szCs w:val="24"/>
                <w:lang w:val="en-ES" w:eastAsia="en-GB"/>
              </w:rPr>
              <w:tab/>
            </w:r>
            <w:r w:rsidRPr="00F958F1">
              <w:rPr>
                <w:rStyle w:val="Hyperlink"/>
                <w:lang w:val="es-ES"/>
              </w:rPr>
              <w:t>ESTADO DEL ARTE</w:t>
            </w:r>
            <w:r>
              <w:rPr>
                <w:webHidden/>
              </w:rPr>
              <w:tab/>
            </w:r>
            <w:r>
              <w:rPr>
                <w:webHidden/>
              </w:rPr>
              <w:fldChar w:fldCharType="begin"/>
            </w:r>
            <w:r>
              <w:rPr>
                <w:webHidden/>
              </w:rPr>
              <w:instrText xml:space="preserve"> PAGEREF _Toc62166945 \h </w:instrText>
            </w:r>
            <w:r>
              <w:rPr>
                <w:webHidden/>
              </w:rPr>
            </w:r>
            <w:r>
              <w:rPr>
                <w:webHidden/>
              </w:rPr>
              <w:fldChar w:fldCharType="separate"/>
            </w:r>
            <w:r>
              <w:rPr>
                <w:webHidden/>
              </w:rPr>
              <w:t>7</w:t>
            </w:r>
            <w:r>
              <w:rPr>
                <w:webHidden/>
              </w:rPr>
              <w:fldChar w:fldCharType="end"/>
            </w:r>
          </w:hyperlink>
        </w:p>
        <w:p w14:paraId="72B9325A" w14:textId="03A410BA" w:rsidR="00647E87" w:rsidRDefault="00647E87">
          <w:pPr>
            <w:pStyle w:val="TOC2"/>
            <w:rPr>
              <w:rFonts w:eastAsiaTheme="minorEastAsia" w:cstheme="minorBidi"/>
              <w:noProof/>
              <w:szCs w:val="24"/>
              <w:lang w:val="en-ES" w:eastAsia="en-GB"/>
            </w:rPr>
          </w:pPr>
          <w:hyperlink w:anchor="_Toc62166946" w:history="1">
            <w:r w:rsidRPr="00F958F1">
              <w:rPr>
                <w:rStyle w:val="Hyperlink"/>
                <w:noProof/>
                <w:lang w:val="es-ES" w:eastAsia="es-ES"/>
                <w14:scene3d>
                  <w14:camera w14:prst="orthographicFront"/>
                  <w14:lightRig w14:rig="threePt" w14:dir="t">
                    <w14:rot w14:lat="0" w14:lon="0" w14:rev="0"/>
                  </w14:lightRig>
                </w14:scene3d>
              </w:rPr>
              <w:t>2.1.</w:t>
            </w:r>
            <w:r>
              <w:rPr>
                <w:rFonts w:eastAsiaTheme="minorEastAsia" w:cstheme="minorBidi"/>
                <w:noProof/>
                <w:szCs w:val="24"/>
                <w:lang w:val="en-ES" w:eastAsia="en-GB"/>
              </w:rPr>
              <w:tab/>
            </w:r>
            <w:r w:rsidRPr="00F958F1">
              <w:rPr>
                <w:rStyle w:val="Hyperlink"/>
                <w:noProof/>
                <w:lang w:val="es-ES" w:eastAsia="es-ES"/>
              </w:rPr>
              <w:t>Glioblastoma multiforme</w:t>
            </w:r>
            <w:r>
              <w:rPr>
                <w:noProof/>
                <w:webHidden/>
              </w:rPr>
              <w:tab/>
            </w:r>
            <w:r>
              <w:rPr>
                <w:noProof/>
                <w:webHidden/>
              </w:rPr>
              <w:fldChar w:fldCharType="begin"/>
            </w:r>
            <w:r>
              <w:rPr>
                <w:noProof/>
                <w:webHidden/>
              </w:rPr>
              <w:instrText xml:space="preserve"> PAGEREF _Toc62166946 \h </w:instrText>
            </w:r>
            <w:r>
              <w:rPr>
                <w:noProof/>
                <w:webHidden/>
              </w:rPr>
            </w:r>
            <w:r>
              <w:rPr>
                <w:noProof/>
                <w:webHidden/>
              </w:rPr>
              <w:fldChar w:fldCharType="separate"/>
            </w:r>
            <w:r>
              <w:rPr>
                <w:noProof/>
                <w:webHidden/>
              </w:rPr>
              <w:t>7</w:t>
            </w:r>
            <w:r>
              <w:rPr>
                <w:noProof/>
                <w:webHidden/>
              </w:rPr>
              <w:fldChar w:fldCharType="end"/>
            </w:r>
          </w:hyperlink>
        </w:p>
        <w:p w14:paraId="45CD9CC8" w14:textId="547F50C1" w:rsidR="00647E87" w:rsidRDefault="00647E87">
          <w:pPr>
            <w:pStyle w:val="TOC3"/>
            <w:tabs>
              <w:tab w:val="left" w:pos="1794"/>
              <w:tab w:val="right" w:leader="dot" w:pos="8494"/>
            </w:tabs>
            <w:rPr>
              <w:rFonts w:eastAsiaTheme="minorEastAsia" w:cstheme="minorBidi"/>
              <w:noProof/>
              <w:szCs w:val="24"/>
              <w:lang w:val="en-ES" w:eastAsia="en-GB"/>
            </w:rPr>
          </w:pPr>
          <w:hyperlink w:anchor="_Toc62166947" w:history="1">
            <w:r w:rsidRPr="00F958F1">
              <w:rPr>
                <w:rStyle w:val="Hyperlink"/>
                <w:noProof/>
                <w:lang w:val="es-ES" w:eastAsia="es-ES"/>
                <w14:scene3d>
                  <w14:camera w14:prst="orthographicFront"/>
                  <w14:lightRig w14:rig="threePt" w14:dir="t">
                    <w14:rot w14:lat="0" w14:lon="0" w14:rev="0"/>
                  </w14:lightRig>
                </w14:scene3d>
              </w:rPr>
              <w:t>2.1.1.</w:t>
            </w:r>
            <w:r>
              <w:rPr>
                <w:rFonts w:eastAsiaTheme="minorEastAsia" w:cstheme="minorBidi"/>
                <w:noProof/>
                <w:szCs w:val="24"/>
                <w:lang w:val="en-ES" w:eastAsia="en-GB"/>
              </w:rPr>
              <w:tab/>
            </w:r>
            <w:r w:rsidRPr="00F958F1">
              <w:rPr>
                <w:rStyle w:val="Hyperlink"/>
                <w:noProof/>
                <w:lang w:val="es-ES" w:eastAsia="es-ES"/>
              </w:rPr>
              <w:t>Clasificación de los gliomas</w:t>
            </w:r>
            <w:r>
              <w:rPr>
                <w:noProof/>
                <w:webHidden/>
              </w:rPr>
              <w:tab/>
            </w:r>
            <w:r>
              <w:rPr>
                <w:noProof/>
                <w:webHidden/>
              </w:rPr>
              <w:fldChar w:fldCharType="begin"/>
            </w:r>
            <w:r>
              <w:rPr>
                <w:noProof/>
                <w:webHidden/>
              </w:rPr>
              <w:instrText xml:space="preserve"> PAGEREF _Toc62166947 \h </w:instrText>
            </w:r>
            <w:r>
              <w:rPr>
                <w:noProof/>
                <w:webHidden/>
              </w:rPr>
            </w:r>
            <w:r>
              <w:rPr>
                <w:noProof/>
                <w:webHidden/>
              </w:rPr>
              <w:fldChar w:fldCharType="separate"/>
            </w:r>
            <w:r>
              <w:rPr>
                <w:noProof/>
                <w:webHidden/>
              </w:rPr>
              <w:t>7</w:t>
            </w:r>
            <w:r>
              <w:rPr>
                <w:noProof/>
                <w:webHidden/>
              </w:rPr>
              <w:fldChar w:fldCharType="end"/>
            </w:r>
          </w:hyperlink>
        </w:p>
        <w:p w14:paraId="7C0488AF" w14:textId="40843896" w:rsidR="00647E87" w:rsidRDefault="00647E87">
          <w:pPr>
            <w:pStyle w:val="TOC3"/>
            <w:tabs>
              <w:tab w:val="left" w:pos="1794"/>
              <w:tab w:val="right" w:leader="dot" w:pos="8494"/>
            </w:tabs>
            <w:rPr>
              <w:rFonts w:eastAsiaTheme="minorEastAsia" w:cstheme="minorBidi"/>
              <w:noProof/>
              <w:szCs w:val="24"/>
              <w:lang w:val="en-ES" w:eastAsia="en-GB"/>
            </w:rPr>
          </w:pPr>
          <w:hyperlink w:anchor="_Toc62166948" w:history="1">
            <w:r w:rsidRPr="00F958F1">
              <w:rPr>
                <w:rStyle w:val="Hyperlink"/>
                <w:noProof/>
                <w:lang w:val="es-ES"/>
                <w14:scene3d>
                  <w14:camera w14:prst="orthographicFront"/>
                  <w14:lightRig w14:rig="threePt" w14:dir="t">
                    <w14:rot w14:lat="0" w14:lon="0" w14:rev="0"/>
                  </w14:lightRig>
                </w14:scene3d>
              </w:rPr>
              <w:t>2.1.2.</w:t>
            </w:r>
            <w:r>
              <w:rPr>
                <w:rFonts w:eastAsiaTheme="minorEastAsia" w:cstheme="minorBidi"/>
                <w:noProof/>
                <w:szCs w:val="24"/>
                <w:lang w:val="en-ES" w:eastAsia="en-GB"/>
              </w:rPr>
              <w:tab/>
            </w:r>
            <w:r w:rsidRPr="00F958F1">
              <w:rPr>
                <w:rStyle w:val="Hyperlink"/>
                <w:noProof/>
                <w:lang w:val="es-ES"/>
              </w:rPr>
              <w:t>Adquisición de imágenes</w:t>
            </w:r>
            <w:r>
              <w:rPr>
                <w:noProof/>
                <w:webHidden/>
              </w:rPr>
              <w:tab/>
            </w:r>
            <w:r>
              <w:rPr>
                <w:noProof/>
                <w:webHidden/>
              </w:rPr>
              <w:fldChar w:fldCharType="begin"/>
            </w:r>
            <w:r>
              <w:rPr>
                <w:noProof/>
                <w:webHidden/>
              </w:rPr>
              <w:instrText xml:space="preserve"> PAGEREF _Toc62166948 \h </w:instrText>
            </w:r>
            <w:r>
              <w:rPr>
                <w:noProof/>
                <w:webHidden/>
              </w:rPr>
            </w:r>
            <w:r>
              <w:rPr>
                <w:noProof/>
                <w:webHidden/>
              </w:rPr>
              <w:fldChar w:fldCharType="separate"/>
            </w:r>
            <w:r>
              <w:rPr>
                <w:noProof/>
                <w:webHidden/>
              </w:rPr>
              <w:t>8</w:t>
            </w:r>
            <w:r>
              <w:rPr>
                <w:noProof/>
                <w:webHidden/>
              </w:rPr>
              <w:fldChar w:fldCharType="end"/>
            </w:r>
          </w:hyperlink>
        </w:p>
        <w:p w14:paraId="54FC8E38" w14:textId="219764AB" w:rsidR="00647E87" w:rsidRDefault="00647E87">
          <w:pPr>
            <w:pStyle w:val="TOC3"/>
            <w:tabs>
              <w:tab w:val="left" w:pos="1794"/>
              <w:tab w:val="right" w:leader="dot" w:pos="8494"/>
            </w:tabs>
            <w:rPr>
              <w:rFonts w:eastAsiaTheme="minorEastAsia" w:cstheme="minorBidi"/>
              <w:noProof/>
              <w:szCs w:val="24"/>
              <w:lang w:val="en-ES" w:eastAsia="en-GB"/>
            </w:rPr>
          </w:pPr>
          <w:hyperlink w:anchor="_Toc62166949" w:history="1">
            <w:r w:rsidRPr="00F958F1">
              <w:rPr>
                <w:rStyle w:val="Hyperlink"/>
                <w:noProof/>
                <w:lang w:val="es-ES"/>
                <w14:scene3d>
                  <w14:camera w14:prst="orthographicFront"/>
                  <w14:lightRig w14:rig="threePt" w14:dir="t">
                    <w14:rot w14:lat="0" w14:lon="0" w14:rev="0"/>
                  </w14:lightRig>
                </w14:scene3d>
              </w:rPr>
              <w:t>2.1.3.</w:t>
            </w:r>
            <w:r>
              <w:rPr>
                <w:rFonts w:eastAsiaTheme="minorEastAsia" w:cstheme="minorBidi"/>
                <w:noProof/>
                <w:szCs w:val="24"/>
                <w:lang w:val="en-ES" w:eastAsia="en-GB"/>
              </w:rPr>
              <w:tab/>
            </w:r>
            <w:r w:rsidRPr="00F958F1">
              <w:rPr>
                <w:rStyle w:val="Hyperlink"/>
                <w:noProof/>
                <w:lang w:val="es-ES"/>
              </w:rPr>
              <w:t>Proceso de segmentación</w:t>
            </w:r>
            <w:r>
              <w:rPr>
                <w:noProof/>
                <w:webHidden/>
              </w:rPr>
              <w:tab/>
            </w:r>
            <w:r>
              <w:rPr>
                <w:noProof/>
                <w:webHidden/>
              </w:rPr>
              <w:fldChar w:fldCharType="begin"/>
            </w:r>
            <w:r>
              <w:rPr>
                <w:noProof/>
                <w:webHidden/>
              </w:rPr>
              <w:instrText xml:space="preserve"> PAGEREF _Toc62166949 \h </w:instrText>
            </w:r>
            <w:r>
              <w:rPr>
                <w:noProof/>
                <w:webHidden/>
              </w:rPr>
            </w:r>
            <w:r>
              <w:rPr>
                <w:noProof/>
                <w:webHidden/>
              </w:rPr>
              <w:fldChar w:fldCharType="separate"/>
            </w:r>
            <w:r>
              <w:rPr>
                <w:noProof/>
                <w:webHidden/>
              </w:rPr>
              <w:t>9</w:t>
            </w:r>
            <w:r>
              <w:rPr>
                <w:noProof/>
                <w:webHidden/>
              </w:rPr>
              <w:fldChar w:fldCharType="end"/>
            </w:r>
          </w:hyperlink>
        </w:p>
        <w:p w14:paraId="77E8E2DE" w14:textId="4972A635" w:rsidR="00647E87" w:rsidRDefault="00647E87">
          <w:pPr>
            <w:pStyle w:val="TOC3"/>
            <w:tabs>
              <w:tab w:val="left" w:pos="1794"/>
              <w:tab w:val="right" w:leader="dot" w:pos="8494"/>
            </w:tabs>
            <w:rPr>
              <w:rFonts w:eastAsiaTheme="minorEastAsia" w:cstheme="minorBidi"/>
              <w:noProof/>
              <w:szCs w:val="24"/>
              <w:lang w:val="en-ES" w:eastAsia="en-GB"/>
            </w:rPr>
          </w:pPr>
          <w:hyperlink w:anchor="_Toc62166950" w:history="1">
            <w:r w:rsidRPr="00F958F1">
              <w:rPr>
                <w:rStyle w:val="Hyperlink"/>
                <w:noProof/>
                <w:lang w:val="es-ES"/>
                <w14:scene3d>
                  <w14:camera w14:prst="orthographicFront"/>
                  <w14:lightRig w14:rig="threePt" w14:dir="t">
                    <w14:rot w14:lat="0" w14:lon="0" w14:rev="0"/>
                  </w14:lightRig>
                </w14:scene3d>
              </w:rPr>
              <w:t>2.1.4.</w:t>
            </w:r>
            <w:r>
              <w:rPr>
                <w:rFonts w:eastAsiaTheme="minorEastAsia" w:cstheme="minorBidi"/>
                <w:noProof/>
                <w:szCs w:val="24"/>
                <w:lang w:val="en-ES" w:eastAsia="en-GB"/>
              </w:rPr>
              <w:tab/>
            </w:r>
            <w:r w:rsidRPr="00F958F1">
              <w:rPr>
                <w:rStyle w:val="Hyperlink"/>
                <w:noProof/>
                <w:lang w:val="es-ES"/>
              </w:rPr>
              <w:t>Métodos de segmentación</w:t>
            </w:r>
            <w:r>
              <w:rPr>
                <w:noProof/>
                <w:webHidden/>
              </w:rPr>
              <w:tab/>
            </w:r>
            <w:r>
              <w:rPr>
                <w:noProof/>
                <w:webHidden/>
              </w:rPr>
              <w:fldChar w:fldCharType="begin"/>
            </w:r>
            <w:r>
              <w:rPr>
                <w:noProof/>
                <w:webHidden/>
              </w:rPr>
              <w:instrText xml:space="preserve"> PAGEREF _Toc62166950 \h </w:instrText>
            </w:r>
            <w:r>
              <w:rPr>
                <w:noProof/>
                <w:webHidden/>
              </w:rPr>
            </w:r>
            <w:r>
              <w:rPr>
                <w:noProof/>
                <w:webHidden/>
              </w:rPr>
              <w:fldChar w:fldCharType="separate"/>
            </w:r>
            <w:r>
              <w:rPr>
                <w:noProof/>
                <w:webHidden/>
              </w:rPr>
              <w:t>11</w:t>
            </w:r>
            <w:r>
              <w:rPr>
                <w:noProof/>
                <w:webHidden/>
              </w:rPr>
              <w:fldChar w:fldCharType="end"/>
            </w:r>
          </w:hyperlink>
        </w:p>
        <w:p w14:paraId="3C544766" w14:textId="5254704A" w:rsidR="00647E87" w:rsidRDefault="00647E87">
          <w:pPr>
            <w:pStyle w:val="TOC2"/>
            <w:rPr>
              <w:rFonts w:eastAsiaTheme="minorEastAsia" w:cstheme="minorBidi"/>
              <w:noProof/>
              <w:szCs w:val="24"/>
              <w:lang w:val="en-ES" w:eastAsia="en-GB"/>
            </w:rPr>
          </w:pPr>
          <w:hyperlink w:anchor="_Toc62166951" w:history="1">
            <w:r w:rsidRPr="00F958F1">
              <w:rPr>
                <w:rStyle w:val="Hyperlink"/>
                <w:noProof/>
                <w:lang w:val="es-ES" w:eastAsia="es-ES"/>
                <w14:scene3d>
                  <w14:camera w14:prst="orthographicFront"/>
                  <w14:lightRig w14:rig="threePt" w14:dir="t">
                    <w14:rot w14:lat="0" w14:lon="0" w14:rev="0"/>
                  </w14:lightRig>
                </w14:scene3d>
              </w:rPr>
              <w:t>2.2.</w:t>
            </w:r>
            <w:r>
              <w:rPr>
                <w:rFonts w:eastAsiaTheme="minorEastAsia" w:cstheme="minorBidi"/>
                <w:noProof/>
                <w:szCs w:val="24"/>
                <w:lang w:val="en-ES" w:eastAsia="en-GB"/>
              </w:rPr>
              <w:tab/>
            </w:r>
            <w:r w:rsidRPr="00F958F1">
              <w:rPr>
                <w:rStyle w:val="Hyperlink"/>
                <w:noProof/>
                <w:lang w:val="es-ES" w:eastAsia="es-ES"/>
              </w:rPr>
              <w:t>Métodos de Machine Learning</w:t>
            </w:r>
            <w:r>
              <w:rPr>
                <w:noProof/>
                <w:webHidden/>
              </w:rPr>
              <w:tab/>
            </w:r>
            <w:r>
              <w:rPr>
                <w:noProof/>
                <w:webHidden/>
              </w:rPr>
              <w:fldChar w:fldCharType="begin"/>
            </w:r>
            <w:r>
              <w:rPr>
                <w:noProof/>
                <w:webHidden/>
              </w:rPr>
              <w:instrText xml:space="preserve"> PAGEREF _Toc62166951 \h </w:instrText>
            </w:r>
            <w:r>
              <w:rPr>
                <w:noProof/>
                <w:webHidden/>
              </w:rPr>
            </w:r>
            <w:r>
              <w:rPr>
                <w:noProof/>
                <w:webHidden/>
              </w:rPr>
              <w:fldChar w:fldCharType="separate"/>
            </w:r>
            <w:r>
              <w:rPr>
                <w:noProof/>
                <w:webHidden/>
              </w:rPr>
              <w:t>12</w:t>
            </w:r>
            <w:r>
              <w:rPr>
                <w:noProof/>
                <w:webHidden/>
              </w:rPr>
              <w:fldChar w:fldCharType="end"/>
            </w:r>
          </w:hyperlink>
        </w:p>
        <w:p w14:paraId="0843EB80" w14:textId="19EAD90F" w:rsidR="00647E87" w:rsidRDefault="00647E87">
          <w:pPr>
            <w:pStyle w:val="TOC3"/>
            <w:tabs>
              <w:tab w:val="left" w:pos="1794"/>
              <w:tab w:val="right" w:leader="dot" w:pos="8494"/>
            </w:tabs>
            <w:rPr>
              <w:rFonts w:eastAsiaTheme="minorEastAsia" w:cstheme="minorBidi"/>
              <w:noProof/>
              <w:szCs w:val="24"/>
              <w:lang w:val="en-ES" w:eastAsia="en-GB"/>
            </w:rPr>
          </w:pPr>
          <w:hyperlink w:anchor="_Toc62166952" w:history="1">
            <w:r w:rsidRPr="00F958F1">
              <w:rPr>
                <w:rStyle w:val="Hyperlink"/>
                <w:noProof/>
                <w:lang w:val="es-ES"/>
                <w14:scene3d>
                  <w14:camera w14:prst="orthographicFront"/>
                  <w14:lightRig w14:rig="threePt" w14:dir="t">
                    <w14:rot w14:lat="0" w14:lon="0" w14:rev="0"/>
                  </w14:lightRig>
                </w14:scene3d>
              </w:rPr>
              <w:t>2.2.1.</w:t>
            </w:r>
            <w:r>
              <w:rPr>
                <w:rFonts w:eastAsiaTheme="minorEastAsia" w:cstheme="minorBidi"/>
                <w:noProof/>
                <w:szCs w:val="24"/>
                <w:lang w:val="en-ES" w:eastAsia="en-GB"/>
              </w:rPr>
              <w:tab/>
            </w:r>
            <w:r w:rsidRPr="00F958F1">
              <w:rPr>
                <w:rStyle w:val="Hyperlink"/>
                <w:noProof/>
                <w:lang w:val="es-ES"/>
              </w:rPr>
              <w:t>Aprendizaje supervisado</w:t>
            </w:r>
            <w:r>
              <w:rPr>
                <w:noProof/>
                <w:webHidden/>
              </w:rPr>
              <w:tab/>
            </w:r>
            <w:r>
              <w:rPr>
                <w:noProof/>
                <w:webHidden/>
              </w:rPr>
              <w:fldChar w:fldCharType="begin"/>
            </w:r>
            <w:r>
              <w:rPr>
                <w:noProof/>
                <w:webHidden/>
              </w:rPr>
              <w:instrText xml:space="preserve"> PAGEREF _Toc62166952 \h </w:instrText>
            </w:r>
            <w:r>
              <w:rPr>
                <w:noProof/>
                <w:webHidden/>
              </w:rPr>
            </w:r>
            <w:r>
              <w:rPr>
                <w:noProof/>
                <w:webHidden/>
              </w:rPr>
              <w:fldChar w:fldCharType="separate"/>
            </w:r>
            <w:r>
              <w:rPr>
                <w:noProof/>
                <w:webHidden/>
              </w:rPr>
              <w:t>13</w:t>
            </w:r>
            <w:r>
              <w:rPr>
                <w:noProof/>
                <w:webHidden/>
              </w:rPr>
              <w:fldChar w:fldCharType="end"/>
            </w:r>
          </w:hyperlink>
        </w:p>
        <w:p w14:paraId="30AE4001" w14:textId="12AA3431" w:rsidR="00647E87" w:rsidRDefault="00647E87">
          <w:pPr>
            <w:pStyle w:val="TOC3"/>
            <w:tabs>
              <w:tab w:val="left" w:pos="1794"/>
              <w:tab w:val="right" w:leader="dot" w:pos="8494"/>
            </w:tabs>
            <w:rPr>
              <w:rFonts w:eastAsiaTheme="minorEastAsia" w:cstheme="minorBidi"/>
              <w:noProof/>
              <w:szCs w:val="24"/>
              <w:lang w:val="en-ES" w:eastAsia="en-GB"/>
            </w:rPr>
          </w:pPr>
          <w:hyperlink w:anchor="_Toc62166953" w:history="1">
            <w:r w:rsidRPr="00F958F1">
              <w:rPr>
                <w:rStyle w:val="Hyperlink"/>
                <w:noProof/>
                <w:lang w:val="es-ES"/>
                <w14:scene3d>
                  <w14:camera w14:prst="orthographicFront"/>
                  <w14:lightRig w14:rig="threePt" w14:dir="t">
                    <w14:rot w14:lat="0" w14:lon="0" w14:rev="0"/>
                  </w14:lightRig>
                </w14:scene3d>
              </w:rPr>
              <w:t>2.2.2.</w:t>
            </w:r>
            <w:r>
              <w:rPr>
                <w:rFonts w:eastAsiaTheme="minorEastAsia" w:cstheme="minorBidi"/>
                <w:noProof/>
                <w:szCs w:val="24"/>
                <w:lang w:val="en-ES" w:eastAsia="en-GB"/>
              </w:rPr>
              <w:tab/>
            </w:r>
            <w:r w:rsidRPr="00F958F1">
              <w:rPr>
                <w:rStyle w:val="Hyperlink"/>
                <w:noProof/>
                <w:lang w:val="es-ES"/>
              </w:rPr>
              <w:t>Aprendizaje no supervisado</w:t>
            </w:r>
            <w:r>
              <w:rPr>
                <w:noProof/>
                <w:webHidden/>
              </w:rPr>
              <w:tab/>
            </w:r>
            <w:r>
              <w:rPr>
                <w:noProof/>
                <w:webHidden/>
              </w:rPr>
              <w:fldChar w:fldCharType="begin"/>
            </w:r>
            <w:r>
              <w:rPr>
                <w:noProof/>
                <w:webHidden/>
              </w:rPr>
              <w:instrText xml:space="preserve"> PAGEREF _Toc62166953 \h </w:instrText>
            </w:r>
            <w:r>
              <w:rPr>
                <w:noProof/>
                <w:webHidden/>
              </w:rPr>
            </w:r>
            <w:r>
              <w:rPr>
                <w:noProof/>
                <w:webHidden/>
              </w:rPr>
              <w:fldChar w:fldCharType="separate"/>
            </w:r>
            <w:r>
              <w:rPr>
                <w:noProof/>
                <w:webHidden/>
              </w:rPr>
              <w:t>15</w:t>
            </w:r>
            <w:r>
              <w:rPr>
                <w:noProof/>
                <w:webHidden/>
              </w:rPr>
              <w:fldChar w:fldCharType="end"/>
            </w:r>
          </w:hyperlink>
        </w:p>
        <w:p w14:paraId="27DA2A2D" w14:textId="4273084D" w:rsidR="00647E87" w:rsidRDefault="00647E87">
          <w:pPr>
            <w:pStyle w:val="TOC3"/>
            <w:tabs>
              <w:tab w:val="left" w:pos="1794"/>
              <w:tab w:val="right" w:leader="dot" w:pos="8494"/>
            </w:tabs>
            <w:rPr>
              <w:rFonts w:eastAsiaTheme="minorEastAsia" w:cstheme="minorBidi"/>
              <w:noProof/>
              <w:szCs w:val="24"/>
              <w:lang w:val="en-ES" w:eastAsia="en-GB"/>
            </w:rPr>
          </w:pPr>
          <w:hyperlink w:anchor="_Toc62166954" w:history="1">
            <w:r w:rsidRPr="00F958F1">
              <w:rPr>
                <w:rStyle w:val="Hyperlink"/>
                <w:noProof/>
                <w:lang w:val="es-ES" w:eastAsia="es-ES"/>
                <w14:scene3d>
                  <w14:camera w14:prst="orthographicFront"/>
                  <w14:lightRig w14:rig="threePt" w14:dir="t">
                    <w14:rot w14:lat="0" w14:lon="0" w14:rev="0"/>
                  </w14:lightRig>
                </w14:scene3d>
              </w:rPr>
              <w:t>2.2.3.</w:t>
            </w:r>
            <w:r>
              <w:rPr>
                <w:rFonts w:eastAsiaTheme="minorEastAsia" w:cstheme="minorBidi"/>
                <w:noProof/>
                <w:szCs w:val="24"/>
                <w:lang w:val="en-ES" w:eastAsia="en-GB"/>
              </w:rPr>
              <w:tab/>
            </w:r>
            <w:r w:rsidRPr="00F958F1">
              <w:rPr>
                <w:rStyle w:val="Hyperlink"/>
                <w:noProof/>
                <w:lang w:val="es-ES" w:eastAsia="es-ES"/>
              </w:rPr>
              <w:t>Evaluación de los sistemas</w:t>
            </w:r>
            <w:r>
              <w:rPr>
                <w:noProof/>
                <w:webHidden/>
              </w:rPr>
              <w:tab/>
            </w:r>
            <w:r>
              <w:rPr>
                <w:noProof/>
                <w:webHidden/>
              </w:rPr>
              <w:fldChar w:fldCharType="begin"/>
            </w:r>
            <w:r>
              <w:rPr>
                <w:noProof/>
                <w:webHidden/>
              </w:rPr>
              <w:instrText xml:space="preserve"> PAGEREF _Toc62166954 \h </w:instrText>
            </w:r>
            <w:r>
              <w:rPr>
                <w:noProof/>
                <w:webHidden/>
              </w:rPr>
            </w:r>
            <w:r>
              <w:rPr>
                <w:noProof/>
                <w:webHidden/>
              </w:rPr>
              <w:fldChar w:fldCharType="separate"/>
            </w:r>
            <w:r>
              <w:rPr>
                <w:noProof/>
                <w:webHidden/>
              </w:rPr>
              <w:t>16</w:t>
            </w:r>
            <w:r>
              <w:rPr>
                <w:noProof/>
                <w:webHidden/>
              </w:rPr>
              <w:fldChar w:fldCharType="end"/>
            </w:r>
          </w:hyperlink>
        </w:p>
        <w:p w14:paraId="7790C295" w14:textId="6EA5CAD5" w:rsidR="00647E87" w:rsidRDefault="00647E87">
          <w:pPr>
            <w:pStyle w:val="TOC3"/>
            <w:tabs>
              <w:tab w:val="left" w:pos="1794"/>
              <w:tab w:val="right" w:leader="dot" w:pos="8494"/>
            </w:tabs>
            <w:rPr>
              <w:rFonts w:eastAsiaTheme="minorEastAsia" w:cstheme="minorBidi"/>
              <w:noProof/>
              <w:szCs w:val="24"/>
              <w:lang w:val="en-ES" w:eastAsia="en-GB"/>
            </w:rPr>
          </w:pPr>
          <w:hyperlink w:anchor="_Toc62166955" w:history="1">
            <w:r w:rsidRPr="00F958F1">
              <w:rPr>
                <w:rStyle w:val="Hyperlink"/>
                <w:noProof/>
                <w:lang w:val="es-ES"/>
                <w14:scene3d>
                  <w14:camera w14:prst="orthographicFront"/>
                  <w14:lightRig w14:rig="threePt" w14:dir="t">
                    <w14:rot w14:lat="0" w14:lon="0" w14:rev="0"/>
                  </w14:lightRig>
                </w14:scene3d>
              </w:rPr>
              <w:t>2.2.4.</w:t>
            </w:r>
            <w:r>
              <w:rPr>
                <w:rFonts w:eastAsiaTheme="minorEastAsia" w:cstheme="minorBidi"/>
                <w:noProof/>
                <w:szCs w:val="24"/>
                <w:lang w:val="en-ES" w:eastAsia="en-GB"/>
              </w:rPr>
              <w:tab/>
            </w:r>
            <w:r w:rsidRPr="00F958F1">
              <w:rPr>
                <w:rStyle w:val="Hyperlink"/>
                <w:noProof/>
                <w:lang w:val="es-ES"/>
              </w:rPr>
              <w:t>Aplicaciones</w:t>
            </w:r>
            <w:r>
              <w:rPr>
                <w:noProof/>
                <w:webHidden/>
              </w:rPr>
              <w:tab/>
            </w:r>
            <w:r>
              <w:rPr>
                <w:noProof/>
                <w:webHidden/>
              </w:rPr>
              <w:fldChar w:fldCharType="begin"/>
            </w:r>
            <w:r>
              <w:rPr>
                <w:noProof/>
                <w:webHidden/>
              </w:rPr>
              <w:instrText xml:space="preserve"> PAGEREF _Toc62166955 \h </w:instrText>
            </w:r>
            <w:r>
              <w:rPr>
                <w:noProof/>
                <w:webHidden/>
              </w:rPr>
            </w:r>
            <w:r>
              <w:rPr>
                <w:noProof/>
                <w:webHidden/>
              </w:rPr>
              <w:fldChar w:fldCharType="separate"/>
            </w:r>
            <w:r>
              <w:rPr>
                <w:noProof/>
                <w:webHidden/>
              </w:rPr>
              <w:t>19</w:t>
            </w:r>
            <w:r>
              <w:rPr>
                <w:noProof/>
                <w:webHidden/>
              </w:rPr>
              <w:fldChar w:fldCharType="end"/>
            </w:r>
          </w:hyperlink>
        </w:p>
        <w:p w14:paraId="0785BDDA" w14:textId="09D08117" w:rsidR="00647E87" w:rsidRDefault="00647E87">
          <w:pPr>
            <w:pStyle w:val="TOC2"/>
            <w:rPr>
              <w:rFonts w:eastAsiaTheme="minorEastAsia" w:cstheme="minorBidi"/>
              <w:noProof/>
              <w:szCs w:val="24"/>
              <w:lang w:val="en-ES" w:eastAsia="en-GB"/>
            </w:rPr>
          </w:pPr>
          <w:hyperlink w:anchor="_Toc62166956" w:history="1">
            <w:r w:rsidRPr="00F958F1">
              <w:rPr>
                <w:rStyle w:val="Hyperlink"/>
                <w:noProof/>
                <w:lang w:val="es-ES" w:eastAsia="es-ES"/>
                <w14:scene3d>
                  <w14:camera w14:prst="orthographicFront"/>
                  <w14:lightRig w14:rig="threePt" w14:dir="t">
                    <w14:rot w14:lat="0" w14:lon="0" w14:rev="0"/>
                  </w14:lightRig>
                </w14:scene3d>
              </w:rPr>
              <w:t>2.3.</w:t>
            </w:r>
            <w:r>
              <w:rPr>
                <w:rFonts w:eastAsiaTheme="minorEastAsia" w:cstheme="minorBidi"/>
                <w:noProof/>
                <w:szCs w:val="24"/>
                <w:lang w:val="en-ES" w:eastAsia="en-GB"/>
              </w:rPr>
              <w:tab/>
            </w:r>
            <w:r w:rsidRPr="00F958F1">
              <w:rPr>
                <w:rStyle w:val="Hyperlink"/>
                <w:noProof/>
                <w:lang w:val="es-ES" w:eastAsia="es-ES"/>
              </w:rPr>
              <w:t>Detección de Glioblastoma mediante ML</w:t>
            </w:r>
            <w:r>
              <w:rPr>
                <w:noProof/>
                <w:webHidden/>
              </w:rPr>
              <w:tab/>
            </w:r>
            <w:r>
              <w:rPr>
                <w:noProof/>
                <w:webHidden/>
              </w:rPr>
              <w:fldChar w:fldCharType="begin"/>
            </w:r>
            <w:r>
              <w:rPr>
                <w:noProof/>
                <w:webHidden/>
              </w:rPr>
              <w:instrText xml:space="preserve"> PAGEREF _Toc62166956 \h </w:instrText>
            </w:r>
            <w:r>
              <w:rPr>
                <w:noProof/>
                <w:webHidden/>
              </w:rPr>
            </w:r>
            <w:r>
              <w:rPr>
                <w:noProof/>
                <w:webHidden/>
              </w:rPr>
              <w:fldChar w:fldCharType="separate"/>
            </w:r>
            <w:r>
              <w:rPr>
                <w:noProof/>
                <w:webHidden/>
              </w:rPr>
              <w:t>21</w:t>
            </w:r>
            <w:r>
              <w:rPr>
                <w:noProof/>
                <w:webHidden/>
              </w:rPr>
              <w:fldChar w:fldCharType="end"/>
            </w:r>
          </w:hyperlink>
        </w:p>
        <w:p w14:paraId="30D10114" w14:textId="3A2020FC" w:rsidR="00647E87" w:rsidRDefault="00647E87">
          <w:pPr>
            <w:pStyle w:val="TOC3"/>
            <w:tabs>
              <w:tab w:val="left" w:pos="1794"/>
              <w:tab w:val="right" w:leader="dot" w:pos="8494"/>
            </w:tabs>
            <w:rPr>
              <w:rFonts w:eastAsiaTheme="minorEastAsia" w:cstheme="minorBidi"/>
              <w:noProof/>
              <w:szCs w:val="24"/>
              <w:lang w:val="en-ES" w:eastAsia="en-GB"/>
            </w:rPr>
          </w:pPr>
          <w:hyperlink w:anchor="_Toc62166957" w:history="1">
            <w:r w:rsidRPr="00F958F1">
              <w:rPr>
                <w:rStyle w:val="Hyperlink"/>
                <w:noProof/>
                <w:lang w:val="es-ES" w:eastAsia="es-ES"/>
                <w14:scene3d>
                  <w14:camera w14:prst="orthographicFront"/>
                  <w14:lightRig w14:rig="threePt" w14:dir="t">
                    <w14:rot w14:lat="0" w14:lon="0" w14:rev="0"/>
                  </w14:lightRig>
                </w14:scene3d>
              </w:rPr>
              <w:t>2.3.1.</w:t>
            </w:r>
            <w:r>
              <w:rPr>
                <w:rFonts w:eastAsiaTheme="minorEastAsia" w:cstheme="minorBidi"/>
                <w:noProof/>
                <w:szCs w:val="24"/>
                <w:lang w:val="en-ES" w:eastAsia="en-GB"/>
              </w:rPr>
              <w:tab/>
            </w:r>
            <w:r w:rsidRPr="00F958F1">
              <w:rPr>
                <w:rStyle w:val="Hyperlink"/>
                <w:noProof/>
                <w:lang w:val="es-ES" w:eastAsia="es-ES"/>
              </w:rPr>
              <w:t>Técnicas tradicionales de Machine Learning</w:t>
            </w:r>
            <w:r>
              <w:rPr>
                <w:noProof/>
                <w:webHidden/>
              </w:rPr>
              <w:tab/>
            </w:r>
            <w:r>
              <w:rPr>
                <w:noProof/>
                <w:webHidden/>
              </w:rPr>
              <w:fldChar w:fldCharType="begin"/>
            </w:r>
            <w:r>
              <w:rPr>
                <w:noProof/>
                <w:webHidden/>
              </w:rPr>
              <w:instrText xml:space="preserve"> PAGEREF _Toc62166957 \h </w:instrText>
            </w:r>
            <w:r>
              <w:rPr>
                <w:noProof/>
                <w:webHidden/>
              </w:rPr>
            </w:r>
            <w:r>
              <w:rPr>
                <w:noProof/>
                <w:webHidden/>
              </w:rPr>
              <w:fldChar w:fldCharType="separate"/>
            </w:r>
            <w:r>
              <w:rPr>
                <w:noProof/>
                <w:webHidden/>
              </w:rPr>
              <w:t>21</w:t>
            </w:r>
            <w:r>
              <w:rPr>
                <w:noProof/>
                <w:webHidden/>
              </w:rPr>
              <w:fldChar w:fldCharType="end"/>
            </w:r>
          </w:hyperlink>
        </w:p>
        <w:p w14:paraId="5D232E89" w14:textId="67D2555E" w:rsidR="00647E87" w:rsidRDefault="00647E87">
          <w:pPr>
            <w:pStyle w:val="TOC3"/>
            <w:tabs>
              <w:tab w:val="left" w:pos="1794"/>
              <w:tab w:val="right" w:leader="dot" w:pos="8494"/>
            </w:tabs>
            <w:rPr>
              <w:rFonts w:eastAsiaTheme="minorEastAsia" w:cstheme="minorBidi"/>
              <w:noProof/>
              <w:szCs w:val="24"/>
              <w:lang w:val="en-ES" w:eastAsia="en-GB"/>
            </w:rPr>
          </w:pPr>
          <w:hyperlink w:anchor="_Toc62166958" w:history="1">
            <w:r w:rsidRPr="00F958F1">
              <w:rPr>
                <w:rStyle w:val="Hyperlink"/>
                <w:noProof/>
                <w:lang w:val="es-ES" w:eastAsia="es-ES"/>
                <w14:scene3d>
                  <w14:camera w14:prst="orthographicFront"/>
                  <w14:lightRig w14:rig="threePt" w14:dir="t">
                    <w14:rot w14:lat="0" w14:lon="0" w14:rev="0"/>
                  </w14:lightRig>
                </w14:scene3d>
              </w:rPr>
              <w:t>2.3.2.</w:t>
            </w:r>
            <w:r>
              <w:rPr>
                <w:rFonts w:eastAsiaTheme="minorEastAsia" w:cstheme="minorBidi"/>
                <w:noProof/>
                <w:szCs w:val="24"/>
                <w:lang w:val="en-ES" w:eastAsia="en-GB"/>
              </w:rPr>
              <w:tab/>
            </w:r>
            <w:r w:rsidRPr="00F958F1">
              <w:rPr>
                <w:rStyle w:val="Hyperlink"/>
                <w:noProof/>
                <w:lang w:val="es-ES" w:eastAsia="es-ES"/>
              </w:rPr>
              <w:t>Nuevas técnicas de Deep Learning</w:t>
            </w:r>
            <w:r>
              <w:rPr>
                <w:noProof/>
                <w:webHidden/>
              </w:rPr>
              <w:tab/>
            </w:r>
            <w:r>
              <w:rPr>
                <w:noProof/>
                <w:webHidden/>
              </w:rPr>
              <w:fldChar w:fldCharType="begin"/>
            </w:r>
            <w:r>
              <w:rPr>
                <w:noProof/>
                <w:webHidden/>
              </w:rPr>
              <w:instrText xml:space="preserve"> PAGEREF _Toc62166958 \h </w:instrText>
            </w:r>
            <w:r>
              <w:rPr>
                <w:noProof/>
                <w:webHidden/>
              </w:rPr>
            </w:r>
            <w:r>
              <w:rPr>
                <w:noProof/>
                <w:webHidden/>
              </w:rPr>
              <w:fldChar w:fldCharType="separate"/>
            </w:r>
            <w:r>
              <w:rPr>
                <w:noProof/>
                <w:webHidden/>
              </w:rPr>
              <w:t>23</w:t>
            </w:r>
            <w:r>
              <w:rPr>
                <w:noProof/>
                <w:webHidden/>
              </w:rPr>
              <w:fldChar w:fldCharType="end"/>
            </w:r>
          </w:hyperlink>
        </w:p>
        <w:p w14:paraId="29BD288B" w14:textId="207A68B7" w:rsidR="00647E87" w:rsidRDefault="00647E87">
          <w:pPr>
            <w:pStyle w:val="TOC1"/>
            <w:rPr>
              <w:rFonts w:eastAsiaTheme="minorEastAsia" w:cstheme="minorBidi"/>
              <w:szCs w:val="24"/>
              <w:lang w:val="en-ES" w:eastAsia="en-GB"/>
            </w:rPr>
          </w:pPr>
          <w:hyperlink w:anchor="_Toc62166959" w:history="1">
            <w:r w:rsidRPr="00F958F1">
              <w:rPr>
                <w:rStyle w:val="Hyperlink"/>
                <w:lang w:val="es-ES"/>
              </w:rPr>
              <w:t>3.</w:t>
            </w:r>
            <w:r>
              <w:rPr>
                <w:rFonts w:eastAsiaTheme="minorEastAsia" w:cstheme="minorBidi"/>
                <w:szCs w:val="24"/>
                <w:lang w:val="en-ES" w:eastAsia="en-GB"/>
              </w:rPr>
              <w:tab/>
            </w:r>
            <w:r w:rsidRPr="00F958F1">
              <w:rPr>
                <w:rStyle w:val="Hyperlink"/>
                <w:lang w:val="es-ES"/>
              </w:rPr>
              <w:t>INTERVALO DE INVESTIGACIÓN</w:t>
            </w:r>
            <w:r>
              <w:rPr>
                <w:webHidden/>
              </w:rPr>
              <w:tab/>
            </w:r>
            <w:r>
              <w:rPr>
                <w:webHidden/>
              </w:rPr>
              <w:fldChar w:fldCharType="begin"/>
            </w:r>
            <w:r>
              <w:rPr>
                <w:webHidden/>
              </w:rPr>
              <w:instrText xml:space="preserve"> PAGEREF _Toc62166959 \h </w:instrText>
            </w:r>
            <w:r>
              <w:rPr>
                <w:webHidden/>
              </w:rPr>
            </w:r>
            <w:r>
              <w:rPr>
                <w:webHidden/>
              </w:rPr>
              <w:fldChar w:fldCharType="separate"/>
            </w:r>
            <w:r>
              <w:rPr>
                <w:webHidden/>
              </w:rPr>
              <w:t>26</w:t>
            </w:r>
            <w:r>
              <w:rPr>
                <w:webHidden/>
              </w:rPr>
              <w:fldChar w:fldCharType="end"/>
            </w:r>
          </w:hyperlink>
        </w:p>
        <w:p w14:paraId="58C9301D" w14:textId="4CB16ED1" w:rsidR="00647E87" w:rsidRDefault="00647E87">
          <w:pPr>
            <w:pStyle w:val="TOC1"/>
            <w:rPr>
              <w:rFonts w:eastAsiaTheme="minorEastAsia" w:cstheme="minorBidi"/>
              <w:szCs w:val="24"/>
              <w:lang w:val="en-ES" w:eastAsia="en-GB"/>
            </w:rPr>
          </w:pPr>
          <w:hyperlink w:anchor="_Toc62166960" w:history="1">
            <w:r w:rsidRPr="00F958F1">
              <w:rPr>
                <w:rStyle w:val="Hyperlink"/>
                <w:lang w:val="es-ES"/>
              </w:rPr>
              <w:t>4.</w:t>
            </w:r>
            <w:r>
              <w:rPr>
                <w:rFonts w:eastAsiaTheme="minorEastAsia" w:cstheme="minorBidi"/>
                <w:szCs w:val="24"/>
                <w:lang w:val="en-ES" w:eastAsia="en-GB"/>
              </w:rPr>
              <w:tab/>
            </w:r>
            <w:r w:rsidRPr="00F958F1">
              <w:rPr>
                <w:rStyle w:val="Hyperlink"/>
                <w:lang w:val="es-ES"/>
              </w:rPr>
              <w:t>DISEÑO DE LA SOLUCIÓN</w:t>
            </w:r>
            <w:r>
              <w:rPr>
                <w:webHidden/>
              </w:rPr>
              <w:tab/>
            </w:r>
            <w:r>
              <w:rPr>
                <w:webHidden/>
              </w:rPr>
              <w:fldChar w:fldCharType="begin"/>
            </w:r>
            <w:r>
              <w:rPr>
                <w:webHidden/>
              </w:rPr>
              <w:instrText xml:space="preserve"> PAGEREF _Toc62166960 \h </w:instrText>
            </w:r>
            <w:r>
              <w:rPr>
                <w:webHidden/>
              </w:rPr>
            </w:r>
            <w:r>
              <w:rPr>
                <w:webHidden/>
              </w:rPr>
              <w:fldChar w:fldCharType="separate"/>
            </w:r>
            <w:r>
              <w:rPr>
                <w:webHidden/>
              </w:rPr>
              <w:t>27</w:t>
            </w:r>
            <w:r>
              <w:rPr>
                <w:webHidden/>
              </w:rPr>
              <w:fldChar w:fldCharType="end"/>
            </w:r>
          </w:hyperlink>
        </w:p>
        <w:p w14:paraId="3947BDA6" w14:textId="10430182" w:rsidR="00647E87" w:rsidRDefault="00647E87">
          <w:pPr>
            <w:pStyle w:val="TOC2"/>
            <w:rPr>
              <w:rFonts w:eastAsiaTheme="minorEastAsia" w:cstheme="minorBidi"/>
              <w:noProof/>
              <w:szCs w:val="24"/>
              <w:lang w:val="en-ES" w:eastAsia="en-GB"/>
            </w:rPr>
          </w:pPr>
          <w:hyperlink w:anchor="_Toc62166961" w:history="1">
            <w:r w:rsidRPr="00F958F1">
              <w:rPr>
                <w:rStyle w:val="Hyperlink"/>
                <w:noProof/>
                <w:lang w:val="es-ES"/>
                <w14:scene3d>
                  <w14:camera w14:prst="orthographicFront"/>
                  <w14:lightRig w14:rig="threePt" w14:dir="t">
                    <w14:rot w14:lat="0" w14:lon="0" w14:rev="0"/>
                  </w14:lightRig>
                </w14:scene3d>
              </w:rPr>
              <w:t>4.1.</w:t>
            </w:r>
            <w:r>
              <w:rPr>
                <w:rFonts w:eastAsiaTheme="minorEastAsia" w:cstheme="minorBidi"/>
                <w:noProof/>
                <w:szCs w:val="24"/>
                <w:lang w:val="en-ES" w:eastAsia="en-GB"/>
              </w:rPr>
              <w:tab/>
            </w:r>
            <w:r w:rsidRPr="00F958F1">
              <w:rPr>
                <w:rStyle w:val="Hyperlink"/>
                <w:noProof/>
                <w:lang w:val="es-ES"/>
              </w:rPr>
              <w:t>Arquitectura</w:t>
            </w:r>
            <w:r>
              <w:rPr>
                <w:noProof/>
                <w:webHidden/>
              </w:rPr>
              <w:tab/>
            </w:r>
            <w:r>
              <w:rPr>
                <w:noProof/>
                <w:webHidden/>
              </w:rPr>
              <w:fldChar w:fldCharType="begin"/>
            </w:r>
            <w:r>
              <w:rPr>
                <w:noProof/>
                <w:webHidden/>
              </w:rPr>
              <w:instrText xml:space="preserve"> PAGEREF _Toc62166961 \h </w:instrText>
            </w:r>
            <w:r>
              <w:rPr>
                <w:noProof/>
                <w:webHidden/>
              </w:rPr>
            </w:r>
            <w:r>
              <w:rPr>
                <w:noProof/>
                <w:webHidden/>
              </w:rPr>
              <w:fldChar w:fldCharType="separate"/>
            </w:r>
            <w:r>
              <w:rPr>
                <w:noProof/>
                <w:webHidden/>
              </w:rPr>
              <w:t>27</w:t>
            </w:r>
            <w:r>
              <w:rPr>
                <w:noProof/>
                <w:webHidden/>
              </w:rPr>
              <w:fldChar w:fldCharType="end"/>
            </w:r>
          </w:hyperlink>
        </w:p>
        <w:p w14:paraId="10435F7A" w14:textId="70D87399" w:rsidR="00647E87" w:rsidRDefault="00647E87">
          <w:pPr>
            <w:pStyle w:val="TOC2"/>
            <w:rPr>
              <w:rFonts w:eastAsiaTheme="minorEastAsia" w:cstheme="minorBidi"/>
              <w:noProof/>
              <w:szCs w:val="24"/>
              <w:lang w:val="en-ES" w:eastAsia="en-GB"/>
            </w:rPr>
          </w:pPr>
          <w:hyperlink w:anchor="_Toc62166962" w:history="1">
            <w:r w:rsidRPr="00F958F1">
              <w:rPr>
                <w:rStyle w:val="Hyperlink"/>
                <w:noProof/>
                <w:lang w:val="es-ES"/>
                <w14:scene3d>
                  <w14:camera w14:prst="orthographicFront"/>
                  <w14:lightRig w14:rig="threePt" w14:dir="t">
                    <w14:rot w14:lat="0" w14:lon="0" w14:rev="0"/>
                  </w14:lightRig>
                </w14:scene3d>
              </w:rPr>
              <w:t>4.2.</w:t>
            </w:r>
            <w:r>
              <w:rPr>
                <w:rFonts w:eastAsiaTheme="minorEastAsia" w:cstheme="minorBidi"/>
                <w:noProof/>
                <w:szCs w:val="24"/>
                <w:lang w:val="en-ES" w:eastAsia="en-GB"/>
              </w:rPr>
              <w:tab/>
            </w:r>
            <w:r w:rsidRPr="00F958F1">
              <w:rPr>
                <w:rStyle w:val="Hyperlink"/>
                <w:noProof/>
                <w:lang w:val="es-ES"/>
              </w:rPr>
              <w:t>Dataset</w:t>
            </w:r>
            <w:r>
              <w:rPr>
                <w:noProof/>
                <w:webHidden/>
              </w:rPr>
              <w:tab/>
            </w:r>
            <w:r>
              <w:rPr>
                <w:noProof/>
                <w:webHidden/>
              </w:rPr>
              <w:fldChar w:fldCharType="begin"/>
            </w:r>
            <w:r>
              <w:rPr>
                <w:noProof/>
                <w:webHidden/>
              </w:rPr>
              <w:instrText xml:space="preserve"> PAGEREF _Toc62166962 \h </w:instrText>
            </w:r>
            <w:r>
              <w:rPr>
                <w:noProof/>
                <w:webHidden/>
              </w:rPr>
            </w:r>
            <w:r>
              <w:rPr>
                <w:noProof/>
                <w:webHidden/>
              </w:rPr>
              <w:fldChar w:fldCharType="separate"/>
            </w:r>
            <w:r>
              <w:rPr>
                <w:noProof/>
                <w:webHidden/>
              </w:rPr>
              <w:t>27</w:t>
            </w:r>
            <w:r>
              <w:rPr>
                <w:noProof/>
                <w:webHidden/>
              </w:rPr>
              <w:fldChar w:fldCharType="end"/>
            </w:r>
          </w:hyperlink>
        </w:p>
        <w:p w14:paraId="03B27A74" w14:textId="622EC908" w:rsidR="00647E87" w:rsidRDefault="00647E87">
          <w:pPr>
            <w:pStyle w:val="TOC3"/>
            <w:tabs>
              <w:tab w:val="left" w:pos="1794"/>
              <w:tab w:val="right" w:leader="dot" w:pos="8494"/>
            </w:tabs>
            <w:rPr>
              <w:rFonts w:eastAsiaTheme="minorEastAsia" w:cstheme="minorBidi"/>
              <w:noProof/>
              <w:szCs w:val="24"/>
              <w:lang w:val="en-ES" w:eastAsia="en-GB"/>
            </w:rPr>
          </w:pPr>
          <w:hyperlink w:anchor="_Toc62166963" w:history="1">
            <w:r w:rsidRPr="00F958F1">
              <w:rPr>
                <w:rStyle w:val="Hyperlink"/>
                <w:noProof/>
                <w:lang w:val="es-ES" w:eastAsia="es-ES"/>
                <w14:scene3d>
                  <w14:camera w14:prst="orthographicFront"/>
                  <w14:lightRig w14:rig="threePt" w14:dir="t">
                    <w14:rot w14:lat="0" w14:lon="0" w14:rev="0"/>
                  </w14:lightRig>
                </w14:scene3d>
              </w:rPr>
              <w:t>4.2.1.</w:t>
            </w:r>
            <w:r>
              <w:rPr>
                <w:rFonts w:eastAsiaTheme="minorEastAsia" w:cstheme="minorBidi"/>
                <w:noProof/>
                <w:szCs w:val="24"/>
                <w:lang w:val="en-ES" w:eastAsia="en-GB"/>
              </w:rPr>
              <w:tab/>
            </w:r>
            <w:r w:rsidRPr="00F958F1">
              <w:rPr>
                <w:rStyle w:val="Hyperlink"/>
                <w:noProof/>
                <w:lang w:val="es-ES" w:eastAsia="es-ES"/>
              </w:rPr>
              <w:t>Tratamiento dataset</w:t>
            </w:r>
            <w:r>
              <w:rPr>
                <w:noProof/>
                <w:webHidden/>
              </w:rPr>
              <w:tab/>
            </w:r>
            <w:r>
              <w:rPr>
                <w:noProof/>
                <w:webHidden/>
              </w:rPr>
              <w:fldChar w:fldCharType="begin"/>
            </w:r>
            <w:r>
              <w:rPr>
                <w:noProof/>
                <w:webHidden/>
              </w:rPr>
              <w:instrText xml:space="preserve"> PAGEREF _Toc62166963 \h </w:instrText>
            </w:r>
            <w:r>
              <w:rPr>
                <w:noProof/>
                <w:webHidden/>
              </w:rPr>
            </w:r>
            <w:r>
              <w:rPr>
                <w:noProof/>
                <w:webHidden/>
              </w:rPr>
              <w:fldChar w:fldCharType="separate"/>
            </w:r>
            <w:r>
              <w:rPr>
                <w:noProof/>
                <w:webHidden/>
              </w:rPr>
              <w:t>28</w:t>
            </w:r>
            <w:r>
              <w:rPr>
                <w:noProof/>
                <w:webHidden/>
              </w:rPr>
              <w:fldChar w:fldCharType="end"/>
            </w:r>
          </w:hyperlink>
        </w:p>
        <w:p w14:paraId="71107148" w14:textId="2A5CEA2D" w:rsidR="00647E87" w:rsidRDefault="00647E87">
          <w:pPr>
            <w:pStyle w:val="TOC2"/>
            <w:rPr>
              <w:rFonts w:eastAsiaTheme="minorEastAsia" w:cstheme="minorBidi"/>
              <w:noProof/>
              <w:szCs w:val="24"/>
              <w:lang w:val="en-ES" w:eastAsia="en-GB"/>
            </w:rPr>
          </w:pPr>
          <w:hyperlink w:anchor="_Toc62166964" w:history="1">
            <w:r w:rsidRPr="00F958F1">
              <w:rPr>
                <w:rStyle w:val="Hyperlink"/>
                <w:noProof/>
                <w:lang w:val="es-ES"/>
                <w14:scene3d>
                  <w14:camera w14:prst="orthographicFront"/>
                  <w14:lightRig w14:rig="threePt" w14:dir="t">
                    <w14:rot w14:lat="0" w14:lon="0" w14:rev="0"/>
                  </w14:lightRig>
                </w14:scene3d>
              </w:rPr>
              <w:t>4.3.</w:t>
            </w:r>
            <w:r>
              <w:rPr>
                <w:rFonts w:eastAsiaTheme="minorEastAsia" w:cstheme="minorBidi"/>
                <w:noProof/>
                <w:szCs w:val="24"/>
                <w:lang w:val="en-ES" w:eastAsia="en-GB"/>
              </w:rPr>
              <w:tab/>
            </w:r>
            <w:r w:rsidRPr="00F958F1">
              <w:rPr>
                <w:rStyle w:val="Hyperlink"/>
                <w:noProof/>
                <w:lang w:val="es-ES"/>
              </w:rPr>
              <w:t>Requisitos técnicos</w:t>
            </w:r>
            <w:r>
              <w:rPr>
                <w:noProof/>
                <w:webHidden/>
              </w:rPr>
              <w:tab/>
            </w:r>
            <w:r>
              <w:rPr>
                <w:noProof/>
                <w:webHidden/>
              </w:rPr>
              <w:fldChar w:fldCharType="begin"/>
            </w:r>
            <w:r>
              <w:rPr>
                <w:noProof/>
                <w:webHidden/>
              </w:rPr>
              <w:instrText xml:space="preserve"> PAGEREF _Toc62166964 \h </w:instrText>
            </w:r>
            <w:r>
              <w:rPr>
                <w:noProof/>
                <w:webHidden/>
              </w:rPr>
            </w:r>
            <w:r>
              <w:rPr>
                <w:noProof/>
                <w:webHidden/>
              </w:rPr>
              <w:fldChar w:fldCharType="separate"/>
            </w:r>
            <w:r>
              <w:rPr>
                <w:noProof/>
                <w:webHidden/>
              </w:rPr>
              <w:t>29</w:t>
            </w:r>
            <w:r>
              <w:rPr>
                <w:noProof/>
                <w:webHidden/>
              </w:rPr>
              <w:fldChar w:fldCharType="end"/>
            </w:r>
          </w:hyperlink>
        </w:p>
        <w:p w14:paraId="1ED6B964" w14:textId="71ED7E67" w:rsidR="00647E87" w:rsidRDefault="00647E87">
          <w:pPr>
            <w:pStyle w:val="TOC2"/>
            <w:rPr>
              <w:rFonts w:eastAsiaTheme="minorEastAsia" w:cstheme="minorBidi"/>
              <w:noProof/>
              <w:szCs w:val="24"/>
              <w:lang w:val="en-ES" w:eastAsia="en-GB"/>
            </w:rPr>
          </w:pPr>
          <w:hyperlink w:anchor="_Toc62166965" w:history="1">
            <w:r w:rsidRPr="00F958F1">
              <w:rPr>
                <w:rStyle w:val="Hyperlink"/>
                <w:noProof/>
                <w:lang w:val="es-ES"/>
                <w14:scene3d>
                  <w14:camera w14:prst="orthographicFront"/>
                  <w14:lightRig w14:rig="threePt" w14:dir="t">
                    <w14:rot w14:lat="0" w14:lon="0" w14:rev="0"/>
                  </w14:lightRig>
                </w14:scene3d>
              </w:rPr>
              <w:t>4.4.</w:t>
            </w:r>
            <w:r>
              <w:rPr>
                <w:rFonts w:eastAsiaTheme="minorEastAsia" w:cstheme="minorBidi"/>
                <w:noProof/>
                <w:szCs w:val="24"/>
                <w:lang w:val="en-ES" w:eastAsia="en-GB"/>
              </w:rPr>
              <w:tab/>
            </w:r>
            <w:r w:rsidRPr="00F958F1">
              <w:rPr>
                <w:rStyle w:val="Hyperlink"/>
                <w:noProof/>
                <w:lang w:val="es-ES"/>
              </w:rPr>
              <w:t>Herramientas</w:t>
            </w:r>
            <w:r>
              <w:rPr>
                <w:noProof/>
                <w:webHidden/>
              </w:rPr>
              <w:tab/>
            </w:r>
            <w:r>
              <w:rPr>
                <w:noProof/>
                <w:webHidden/>
              </w:rPr>
              <w:fldChar w:fldCharType="begin"/>
            </w:r>
            <w:r>
              <w:rPr>
                <w:noProof/>
                <w:webHidden/>
              </w:rPr>
              <w:instrText xml:space="preserve"> PAGEREF _Toc62166965 \h </w:instrText>
            </w:r>
            <w:r>
              <w:rPr>
                <w:noProof/>
                <w:webHidden/>
              </w:rPr>
            </w:r>
            <w:r>
              <w:rPr>
                <w:noProof/>
                <w:webHidden/>
              </w:rPr>
              <w:fldChar w:fldCharType="separate"/>
            </w:r>
            <w:r>
              <w:rPr>
                <w:noProof/>
                <w:webHidden/>
              </w:rPr>
              <w:t>30</w:t>
            </w:r>
            <w:r>
              <w:rPr>
                <w:noProof/>
                <w:webHidden/>
              </w:rPr>
              <w:fldChar w:fldCharType="end"/>
            </w:r>
          </w:hyperlink>
        </w:p>
        <w:p w14:paraId="2E92E9E6" w14:textId="33C1AFB7" w:rsidR="00647E87" w:rsidRDefault="00647E87">
          <w:pPr>
            <w:pStyle w:val="TOC1"/>
            <w:rPr>
              <w:rFonts w:eastAsiaTheme="minorEastAsia" w:cstheme="minorBidi"/>
              <w:szCs w:val="24"/>
              <w:lang w:val="en-ES" w:eastAsia="en-GB"/>
            </w:rPr>
          </w:pPr>
          <w:hyperlink w:anchor="_Toc62166966" w:history="1">
            <w:r w:rsidRPr="00F958F1">
              <w:rPr>
                <w:rStyle w:val="Hyperlink"/>
                <w:lang w:val="es-ES"/>
              </w:rPr>
              <w:t>5.</w:t>
            </w:r>
            <w:r>
              <w:rPr>
                <w:rFonts w:eastAsiaTheme="minorEastAsia" w:cstheme="minorBidi"/>
                <w:szCs w:val="24"/>
                <w:lang w:val="en-ES" w:eastAsia="en-GB"/>
              </w:rPr>
              <w:tab/>
            </w:r>
            <w:r w:rsidRPr="00F958F1">
              <w:rPr>
                <w:rStyle w:val="Hyperlink"/>
                <w:lang w:val="es-ES"/>
              </w:rPr>
              <w:t>DESARROLLO</w:t>
            </w:r>
            <w:r>
              <w:rPr>
                <w:webHidden/>
              </w:rPr>
              <w:tab/>
            </w:r>
            <w:r>
              <w:rPr>
                <w:webHidden/>
              </w:rPr>
              <w:fldChar w:fldCharType="begin"/>
            </w:r>
            <w:r>
              <w:rPr>
                <w:webHidden/>
              </w:rPr>
              <w:instrText xml:space="preserve"> PAGEREF _Toc62166966 \h </w:instrText>
            </w:r>
            <w:r>
              <w:rPr>
                <w:webHidden/>
              </w:rPr>
            </w:r>
            <w:r>
              <w:rPr>
                <w:webHidden/>
              </w:rPr>
              <w:fldChar w:fldCharType="separate"/>
            </w:r>
            <w:r>
              <w:rPr>
                <w:webHidden/>
              </w:rPr>
              <w:t>31</w:t>
            </w:r>
            <w:r>
              <w:rPr>
                <w:webHidden/>
              </w:rPr>
              <w:fldChar w:fldCharType="end"/>
            </w:r>
          </w:hyperlink>
        </w:p>
        <w:p w14:paraId="5523FBB6" w14:textId="61B40072" w:rsidR="00647E87" w:rsidRDefault="00647E87">
          <w:pPr>
            <w:pStyle w:val="TOC2"/>
            <w:rPr>
              <w:rFonts w:eastAsiaTheme="minorEastAsia" w:cstheme="minorBidi"/>
              <w:noProof/>
              <w:szCs w:val="24"/>
              <w:lang w:val="en-ES" w:eastAsia="en-GB"/>
            </w:rPr>
          </w:pPr>
          <w:hyperlink w:anchor="_Toc62166967" w:history="1">
            <w:r w:rsidRPr="00F958F1">
              <w:rPr>
                <w:rStyle w:val="Hyperlink"/>
                <w:noProof/>
                <w:lang w:val="es-ES"/>
                <w14:scene3d>
                  <w14:camera w14:prst="orthographicFront"/>
                  <w14:lightRig w14:rig="threePt" w14:dir="t">
                    <w14:rot w14:lat="0" w14:lon="0" w14:rev="0"/>
                  </w14:lightRig>
                </w14:scene3d>
              </w:rPr>
              <w:t>5.1.</w:t>
            </w:r>
            <w:r>
              <w:rPr>
                <w:rFonts w:eastAsiaTheme="minorEastAsia" w:cstheme="minorBidi"/>
                <w:noProof/>
                <w:szCs w:val="24"/>
                <w:lang w:val="en-ES" w:eastAsia="en-GB"/>
              </w:rPr>
              <w:tab/>
            </w:r>
            <w:r w:rsidRPr="00F958F1">
              <w:rPr>
                <w:rStyle w:val="Hyperlink"/>
                <w:noProof/>
                <w:lang w:val="es-ES"/>
              </w:rPr>
              <w:t>Preprocesamiento de imágenes</w:t>
            </w:r>
            <w:r>
              <w:rPr>
                <w:noProof/>
                <w:webHidden/>
              </w:rPr>
              <w:tab/>
            </w:r>
            <w:r>
              <w:rPr>
                <w:noProof/>
                <w:webHidden/>
              </w:rPr>
              <w:fldChar w:fldCharType="begin"/>
            </w:r>
            <w:r>
              <w:rPr>
                <w:noProof/>
                <w:webHidden/>
              </w:rPr>
              <w:instrText xml:space="preserve"> PAGEREF _Toc62166967 \h </w:instrText>
            </w:r>
            <w:r>
              <w:rPr>
                <w:noProof/>
                <w:webHidden/>
              </w:rPr>
            </w:r>
            <w:r>
              <w:rPr>
                <w:noProof/>
                <w:webHidden/>
              </w:rPr>
              <w:fldChar w:fldCharType="separate"/>
            </w:r>
            <w:r>
              <w:rPr>
                <w:noProof/>
                <w:webHidden/>
              </w:rPr>
              <w:t>31</w:t>
            </w:r>
            <w:r>
              <w:rPr>
                <w:noProof/>
                <w:webHidden/>
              </w:rPr>
              <w:fldChar w:fldCharType="end"/>
            </w:r>
          </w:hyperlink>
        </w:p>
        <w:p w14:paraId="607C692E" w14:textId="737A0E20" w:rsidR="00647E87" w:rsidRDefault="00647E87">
          <w:pPr>
            <w:pStyle w:val="TOC3"/>
            <w:tabs>
              <w:tab w:val="left" w:pos="1794"/>
              <w:tab w:val="right" w:leader="dot" w:pos="8494"/>
            </w:tabs>
            <w:rPr>
              <w:rFonts w:eastAsiaTheme="minorEastAsia" w:cstheme="minorBidi"/>
              <w:noProof/>
              <w:szCs w:val="24"/>
              <w:lang w:val="en-ES" w:eastAsia="en-GB"/>
            </w:rPr>
          </w:pPr>
          <w:hyperlink w:anchor="_Toc62166968" w:history="1">
            <w:r w:rsidRPr="00F958F1">
              <w:rPr>
                <w:rStyle w:val="Hyperlink"/>
                <w:noProof/>
                <w:lang w:val="es-ES"/>
                <w14:scene3d>
                  <w14:camera w14:prst="orthographicFront"/>
                  <w14:lightRig w14:rig="threePt" w14:dir="t">
                    <w14:rot w14:lat="0" w14:lon="0" w14:rev="0"/>
                  </w14:lightRig>
                </w14:scene3d>
              </w:rPr>
              <w:t>5.1.1.</w:t>
            </w:r>
            <w:r>
              <w:rPr>
                <w:rFonts w:eastAsiaTheme="minorEastAsia" w:cstheme="minorBidi"/>
                <w:noProof/>
                <w:szCs w:val="24"/>
                <w:lang w:val="en-ES" w:eastAsia="en-GB"/>
              </w:rPr>
              <w:tab/>
            </w:r>
            <w:r w:rsidRPr="00F958F1">
              <w:rPr>
                <w:rStyle w:val="Hyperlink"/>
                <w:noProof/>
                <w:lang w:val="es-ES"/>
              </w:rPr>
              <w:t>Mejora de la calidad de la imagen</w:t>
            </w:r>
            <w:r>
              <w:rPr>
                <w:noProof/>
                <w:webHidden/>
              </w:rPr>
              <w:tab/>
            </w:r>
            <w:r>
              <w:rPr>
                <w:noProof/>
                <w:webHidden/>
              </w:rPr>
              <w:fldChar w:fldCharType="begin"/>
            </w:r>
            <w:r>
              <w:rPr>
                <w:noProof/>
                <w:webHidden/>
              </w:rPr>
              <w:instrText xml:space="preserve"> PAGEREF _Toc62166968 \h </w:instrText>
            </w:r>
            <w:r>
              <w:rPr>
                <w:noProof/>
                <w:webHidden/>
              </w:rPr>
            </w:r>
            <w:r>
              <w:rPr>
                <w:noProof/>
                <w:webHidden/>
              </w:rPr>
              <w:fldChar w:fldCharType="separate"/>
            </w:r>
            <w:r>
              <w:rPr>
                <w:noProof/>
                <w:webHidden/>
              </w:rPr>
              <w:t>31</w:t>
            </w:r>
            <w:r>
              <w:rPr>
                <w:noProof/>
                <w:webHidden/>
              </w:rPr>
              <w:fldChar w:fldCharType="end"/>
            </w:r>
          </w:hyperlink>
        </w:p>
        <w:p w14:paraId="1FDBF16A" w14:textId="577E9871" w:rsidR="00647E87" w:rsidRDefault="00647E87">
          <w:pPr>
            <w:pStyle w:val="TOC3"/>
            <w:tabs>
              <w:tab w:val="left" w:pos="1794"/>
              <w:tab w:val="right" w:leader="dot" w:pos="8494"/>
            </w:tabs>
            <w:rPr>
              <w:rFonts w:eastAsiaTheme="minorEastAsia" w:cstheme="minorBidi"/>
              <w:noProof/>
              <w:szCs w:val="24"/>
              <w:lang w:val="en-ES" w:eastAsia="en-GB"/>
            </w:rPr>
          </w:pPr>
          <w:hyperlink w:anchor="_Toc62166969" w:history="1">
            <w:r w:rsidRPr="00F958F1">
              <w:rPr>
                <w:rStyle w:val="Hyperlink"/>
                <w:noProof/>
                <w:lang w:val="es-ES"/>
                <w14:scene3d>
                  <w14:camera w14:prst="orthographicFront"/>
                  <w14:lightRig w14:rig="threePt" w14:dir="t">
                    <w14:rot w14:lat="0" w14:lon="0" w14:rev="0"/>
                  </w14:lightRig>
                </w14:scene3d>
              </w:rPr>
              <w:t>5.1.2.</w:t>
            </w:r>
            <w:r>
              <w:rPr>
                <w:rFonts w:eastAsiaTheme="minorEastAsia" w:cstheme="minorBidi"/>
                <w:noProof/>
                <w:szCs w:val="24"/>
                <w:lang w:val="en-ES" w:eastAsia="en-GB"/>
              </w:rPr>
              <w:tab/>
            </w:r>
            <w:r w:rsidRPr="00F958F1">
              <w:rPr>
                <w:rStyle w:val="Hyperlink"/>
                <w:noProof/>
                <w:lang w:val="es-ES"/>
              </w:rPr>
              <w:t>Eliminación del cráneo</w:t>
            </w:r>
            <w:r>
              <w:rPr>
                <w:noProof/>
                <w:webHidden/>
              </w:rPr>
              <w:tab/>
            </w:r>
            <w:r>
              <w:rPr>
                <w:noProof/>
                <w:webHidden/>
              </w:rPr>
              <w:fldChar w:fldCharType="begin"/>
            </w:r>
            <w:r>
              <w:rPr>
                <w:noProof/>
                <w:webHidden/>
              </w:rPr>
              <w:instrText xml:space="preserve"> PAGEREF _Toc62166969 \h </w:instrText>
            </w:r>
            <w:r>
              <w:rPr>
                <w:noProof/>
                <w:webHidden/>
              </w:rPr>
            </w:r>
            <w:r>
              <w:rPr>
                <w:noProof/>
                <w:webHidden/>
              </w:rPr>
              <w:fldChar w:fldCharType="separate"/>
            </w:r>
            <w:r>
              <w:rPr>
                <w:noProof/>
                <w:webHidden/>
              </w:rPr>
              <w:t>31</w:t>
            </w:r>
            <w:r>
              <w:rPr>
                <w:noProof/>
                <w:webHidden/>
              </w:rPr>
              <w:fldChar w:fldCharType="end"/>
            </w:r>
          </w:hyperlink>
        </w:p>
        <w:p w14:paraId="53C931F8" w14:textId="0BC12EE2" w:rsidR="00647E87" w:rsidRDefault="00647E87">
          <w:pPr>
            <w:pStyle w:val="TOC2"/>
            <w:rPr>
              <w:rFonts w:eastAsiaTheme="minorEastAsia" w:cstheme="minorBidi"/>
              <w:noProof/>
              <w:szCs w:val="24"/>
              <w:lang w:val="en-ES" w:eastAsia="en-GB"/>
            </w:rPr>
          </w:pPr>
          <w:hyperlink w:anchor="_Toc62166970" w:history="1">
            <w:r w:rsidRPr="00F958F1">
              <w:rPr>
                <w:rStyle w:val="Hyperlink"/>
                <w:noProof/>
                <w:lang w:val="es-ES"/>
                <w14:scene3d>
                  <w14:camera w14:prst="orthographicFront"/>
                  <w14:lightRig w14:rig="threePt" w14:dir="t">
                    <w14:rot w14:lat="0" w14:lon="0" w14:rev="0"/>
                  </w14:lightRig>
                </w14:scene3d>
              </w:rPr>
              <w:t>5.2.</w:t>
            </w:r>
            <w:r>
              <w:rPr>
                <w:rFonts w:eastAsiaTheme="minorEastAsia" w:cstheme="minorBidi"/>
                <w:noProof/>
                <w:szCs w:val="24"/>
                <w:lang w:val="en-ES" w:eastAsia="en-GB"/>
              </w:rPr>
              <w:tab/>
            </w:r>
            <w:r w:rsidRPr="00F958F1">
              <w:rPr>
                <w:rStyle w:val="Hyperlink"/>
                <w:noProof/>
                <w:lang w:val="es-ES"/>
              </w:rPr>
              <w:t>Segmentación del Glioma</w:t>
            </w:r>
            <w:r>
              <w:rPr>
                <w:noProof/>
                <w:webHidden/>
              </w:rPr>
              <w:tab/>
            </w:r>
            <w:r>
              <w:rPr>
                <w:noProof/>
                <w:webHidden/>
              </w:rPr>
              <w:fldChar w:fldCharType="begin"/>
            </w:r>
            <w:r>
              <w:rPr>
                <w:noProof/>
                <w:webHidden/>
              </w:rPr>
              <w:instrText xml:space="preserve"> PAGEREF _Toc62166970 \h </w:instrText>
            </w:r>
            <w:r>
              <w:rPr>
                <w:noProof/>
                <w:webHidden/>
              </w:rPr>
            </w:r>
            <w:r>
              <w:rPr>
                <w:noProof/>
                <w:webHidden/>
              </w:rPr>
              <w:fldChar w:fldCharType="separate"/>
            </w:r>
            <w:r>
              <w:rPr>
                <w:noProof/>
                <w:webHidden/>
              </w:rPr>
              <w:t>35</w:t>
            </w:r>
            <w:r>
              <w:rPr>
                <w:noProof/>
                <w:webHidden/>
              </w:rPr>
              <w:fldChar w:fldCharType="end"/>
            </w:r>
          </w:hyperlink>
        </w:p>
        <w:p w14:paraId="688ED55A" w14:textId="7EAF5F74" w:rsidR="00647E87" w:rsidRDefault="00647E87">
          <w:pPr>
            <w:pStyle w:val="TOC1"/>
            <w:rPr>
              <w:rFonts w:eastAsiaTheme="minorEastAsia" w:cstheme="minorBidi"/>
              <w:szCs w:val="24"/>
              <w:lang w:val="en-ES" w:eastAsia="en-GB"/>
            </w:rPr>
          </w:pPr>
          <w:hyperlink w:anchor="_Toc62166971" w:history="1">
            <w:r w:rsidRPr="00F958F1">
              <w:rPr>
                <w:rStyle w:val="Hyperlink"/>
              </w:rPr>
              <w:t>6.</w:t>
            </w:r>
            <w:r>
              <w:rPr>
                <w:rFonts w:eastAsiaTheme="minorEastAsia" w:cstheme="minorBidi"/>
                <w:szCs w:val="24"/>
                <w:lang w:val="en-ES" w:eastAsia="en-GB"/>
              </w:rPr>
              <w:tab/>
            </w:r>
            <w:r w:rsidRPr="00F958F1">
              <w:rPr>
                <w:rStyle w:val="Hyperlink"/>
              </w:rPr>
              <w:t>EVALUACIÓN DEL SISTEMA</w:t>
            </w:r>
            <w:r>
              <w:rPr>
                <w:webHidden/>
              </w:rPr>
              <w:tab/>
            </w:r>
            <w:r>
              <w:rPr>
                <w:webHidden/>
              </w:rPr>
              <w:fldChar w:fldCharType="begin"/>
            </w:r>
            <w:r>
              <w:rPr>
                <w:webHidden/>
              </w:rPr>
              <w:instrText xml:space="preserve"> PAGEREF _Toc62166971 \h </w:instrText>
            </w:r>
            <w:r>
              <w:rPr>
                <w:webHidden/>
              </w:rPr>
            </w:r>
            <w:r>
              <w:rPr>
                <w:webHidden/>
              </w:rPr>
              <w:fldChar w:fldCharType="separate"/>
            </w:r>
            <w:r>
              <w:rPr>
                <w:webHidden/>
              </w:rPr>
              <w:t>36</w:t>
            </w:r>
            <w:r>
              <w:rPr>
                <w:webHidden/>
              </w:rPr>
              <w:fldChar w:fldCharType="end"/>
            </w:r>
          </w:hyperlink>
        </w:p>
        <w:p w14:paraId="4A9BCADE" w14:textId="00A5DECA" w:rsidR="00647E87" w:rsidRDefault="00647E87">
          <w:pPr>
            <w:pStyle w:val="TOC1"/>
            <w:rPr>
              <w:rFonts w:eastAsiaTheme="minorEastAsia" w:cstheme="minorBidi"/>
              <w:szCs w:val="24"/>
              <w:lang w:val="en-ES" w:eastAsia="en-GB"/>
            </w:rPr>
          </w:pPr>
          <w:hyperlink w:anchor="_Toc62166972" w:history="1">
            <w:r w:rsidRPr="00F958F1">
              <w:rPr>
                <w:rStyle w:val="Hyperlink"/>
              </w:rPr>
              <w:t>7.</w:t>
            </w:r>
            <w:r>
              <w:rPr>
                <w:rFonts w:eastAsiaTheme="minorEastAsia" w:cstheme="minorBidi"/>
                <w:szCs w:val="24"/>
                <w:lang w:val="en-ES" w:eastAsia="en-GB"/>
              </w:rPr>
              <w:tab/>
            </w:r>
            <w:r w:rsidRPr="00F958F1">
              <w:rPr>
                <w:rStyle w:val="Hyperlink"/>
              </w:rPr>
              <w:t>CONCLUSIONES</w:t>
            </w:r>
            <w:r>
              <w:rPr>
                <w:webHidden/>
              </w:rPr>
              <w:tab/>
            </w:r>
            <w:r>
              <w:rPr>
                <w:webHidden/>
              </w:rPr>
              <w:fldChar w:fldCharType="begin"/>
            </w:r>
            <w:r>
              <w:rPr>
                <w:webHidden/>
              </w:rPr>
              <w:instrText xml:space="preserve"> PAGEREF _Toc62166972 \h </w:instrText>
            </w:r>
            <w:r>
              <w:rPr>
                <w:webHidden/>
              </w:rPr>
            </w:r>
            <w:r>
              <w:rPr>
                <w:webHidden/>
              </w:rPr>
              <w:fldChar w:fldCharType="separate"/>
            </w:r>
            <w:r>
              <w:rPr>
                <w:webHidden/>
              </w:rPr>
              <w:t>37</w:t>
            </w:r>
            <w:r>
              <w:rPr>
                <w:webHidden/>
              </w:rPr>
              <w:fldChar w:fldCharType="end"/>
            </w:r>
          </w:hyperlink>
        </w:p>
        <w:p w14:paraId="55C27313" w14:textId="3756D58B" w:rsidR="00647E87" w:rsidRDefault="00647E87">
          <w:pPr>
            <w:pStyle w:val="TOC1"/>
            <w:rPr>
              <w:rFonts w:eastAsiaTheme="minorEastAsia" w:cstheme="minorBidi"/>
              <w:szCs w:val="24"/>
              <w:lang w:val="en-ES" w:eastAsia="en-GB"/>
            </w:rPr>
          </w:pPr>
          <w:hyperlink w:anchor="_Toc62166973" w:history="1">
            <w:r w:rsidRPr="00F958F1">
              <w:rPr>
                <w:rStyle w:val="Hyperlink"/>
                <w:lang w:val="es-ES"/>
              </w:rPr>
              <w:t>8.</w:t>
            </w:r>
            <w:r>
              <w:rPr>
                <w:rFonts w:eastAsiaTheme="minorEastAsia" w:cstheme="minorBidi"/>
                <w:szCs w:val="24"/>
                <w:lang w:val="en-ES" w:eastAsia="en-GB"/>
              </w:rPr>
              <w:tab/>
            </w:r>
            <w:r w:rsidRPr="00F958F1">
              <w:rPr>
                <w:rStyle w:val="Hyperlink"/>
                <w:lang w:val="es-ES"/>
              </w:rPr>
              <w:t>LÍNEAS FUTURAS</w:t>
            </w:r>
            <w:r>
              <w:rPr>
                <w:webHidden/>
              </w:rPr>
              <w:tab/>
            </w:r>
            <w:r>
              <w:rPr>
                <w:webHidden/>
              </w:rPr>
              <w:fldChar w:fldCharType="begin"/>
            </w:r>
            <w:r>
              <w:rPr>
                <w:webHidden/>
              </w:rPr>
              <w:instrText xml:space="preserve"> PAGEREF _Toc62166973 \h </w:instrText>
            </w:r>
            <w:r>
              <w:rPr>
                <w:webHidden/>
              </w:rPr>
            </w:r>
            <w:r>
              <w:rPr>
                <w:webHidden/>
              </w:rPr>
              <w:fldChar w:fldCharType="separate"/>
            </w:r>
            <w:r>
              <w:rPr>
                <w:webHidden/>
              </w:rPr>
              <w:t>38</w:t>
            </w:r>
            <w:r>
              <w:rPr>
                <w:webHidden/>
              </w:rPr>
              <w:fldChar w:fldCharType="end"/>
            </w:r>
          </w:hyperlink>
        </w:p>
        <w:p w14:paraId="1FC5843C" w14:textId="6CE06D45" w:rsidR="00647E87" w:rsidRDefault="00647E87">
          <w:pPr>
            <w:pStyle w:val="TOC1"/>
            <w:rPr>
              <w:rFonts w:eastAsiaTheme="minorEastAsia" w:cstheme="minorBidi"/>
              <w:szCs w:val="24"/>
              <w:lang w:val="en-ES" w:eastAsia="en-GB"/>
            </w:rPr>
          </w:pPr>
          <w:hyperlink w:anchor="_Toc62166974" w:history="1">
            <w:r w:rsidRPr="00F958F1">
              <w:rPr>
                <w:rStyle w:val="Hyperlink"/>
                <w:lang w:val="es-ES"/>
              </w:rPr>
              <w:t>9.</w:t>
            </w:r>
            <w:r>
              <w:rPr>
                <w:rFonts w:eastAsiaTheme="minorEastAsia" w:cstheme="minorBidi"/>
                <w:szCs w:val="24"/>
                <w:lang w:val="en-ES" w:eastAsia="en-GB"/>
              </w:rPr>
              <w:tab/>
            </w:r>
            <w:r w:rsidRPr="00F958F1">
              <w:rPr>
                <w:rStyle w:val="Hyperlink"/>
                <w:lang w:val="es-ES"/>
              </w:rPr>
              <w:t>BIBLIOGRAFÍA</w:t>
            </w:r>
            <w:r>
              <w:rPr>
                <w:webHidden/>
              </w:rPr>
              <w:tab/>
            </w:r>
            <w:r>
              <w:rPr>
                <w:webHidden/>
              </w:rPr>
              <w:fldChar w:fldCharType="begin"/>
            </w:r>
            <w:r>
              <w:rPr>
                <w:webHidden/>
              </w:rPr>
              <w:instrText xml:space="preserve"> PAGEREF _Toc62166974 \h </w:instrText>
            </w:r>
            <w:r>
              <w:rPr>
                <w:webHidden/>
              </w:rPr>
            </w:r>
            <w:r>
              <w:rPr>
                <w:webHidden/>
              </w:rPr>
              <w:fldChar w:fldCharType="separate"/>
            </w:r>
            <w:r>
              <w:rPr>
                <w:webHidden/>
              </w:rPr>
              <w:t>39</w:t>
            </w:r>
            <w:r>
              <w:rPr>
                <w:webHidden/>
              </w:rPr>
              <w:fldChar w:fldCharType="end"/>
            </w:r>
          </w:hyperlink>
        </w:p>
        <w:p w14:paraId="3DE29E39" w14:textId="776EAD96" w:rsidR="00A90C74" w:rsidRPr="00A422C2" w:rsidRDefault="008C3890" w:rsidP="00FD44B1">
          <w:pPr>
            <w:pStyle w:val="TOC1"/>
            <w:rPr>
              <w:lang w:val="es-ES"/>
            </w:rPr>
          </w:pPr>
          <w:r w:rsidRPr="00A422C2">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Pr="00A422C2" w:rsidRDefault="002042FE">
      <w:pPr>
        <w:ind w:firstLine="0"/>
        <w:jc w:val="left"/>
        <w:rPr>
          <w:lang w:val="es-ES"/>
        </w:rPr>
      </w:pPr>
      <w:r w:rsidRPr="00A422C2">
        <w:rPr>
          <w:lang w:val="es-ES"/>
        </w:rPr>
        <w:br w:type="page"/>
      </w:r>
    </w:p>
    <w:p w14:paraId="67DBD54E" w14:textId="16280E30" w:rsidR="002042FE" w:rsidRPr="00A422C2" w:rsidRDefault="002042FE" w:rsidP="002042FE">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 DE FIGURAS</w:t>
      </w:r>
    </w:p>
    <w:p w14:paraId="11DCFD07" w14:textId="287DF2BE" w:rsidR="00647E87" w:rsidRDefault="00280722">
      <w:pPr>
        <w:pStyle w:val="TableofFigures"/>
        <w:tabs>
          <w:tab w:val="right" w:leader="dot" w:pos="8494"/>
        </w:tabs>
        <w:rPr>
          <w:rFonts w:eastAsiaTheme="minorEastAsia" w:cstheme="minorBidi"/>
          <w:noProof/>
          <w:szCs w:val="24"/>
          <w:lang w:val="en-ES" w:eastAsia="en-GB"/>
        </w:rPr>
      </w:pPr>
      <w:r w:rsidRPr="00A422C2">
        <w:rPr>
          <w:lang w:val="es-ES"/>
        </w:rPr>
        <w:fldChar w:fldCharType="begin"/>
      </w:r>
      <w:r w:rsidRPr="00A422C2">
        <w:rPr>
          <w:lang w:val="es-ES"/>
        </w:rPr>
        <w:instrText xml:space="preserve"> TOC \h \z \c "Figura" </w:instrText>
      </w:r>
      <w:r w:rsidRPr="00A422C2">
        <w:rPr>
          <w:lang w:val="es-ES"/>
        </w:rPr>
        <w:fldChar w:fldCharType="separate"/>
      </w:r>
      <w:hyperlink w:anchor="_Toc62166975" w:history="1">
        <w:r w:rsidR="00647E87" w:rsidRPr="00C020CA">
          <w:rPr>
            <w:rStyle w:val="Hyperlink"/>
            <w:noProof/>
            <w:lang w:val="es-ES"/>
          </w:rPr>
          <w:t>Figura 1. Proceso del diagnóstico. Figura traducida de [8].</w:t>
        </w:r>
        <w:r w:rsidR="00647E87">
          <w:rPr>
            <w:noProof/>
            <w:webHidden/>
          </w:rPr>
          <w:tab/>
        </w:r>
        <w:r w:rsidR="00647E87">
          <w:rPr>
            <w:noProof/>
            <w:webHidden/>
          </w:rPr>
          <w:fldChar w:fldCharType="begin"/>
        </w:r>
        <w:r w:rsidR="00647E87">
          <w:rPr>
            <w:noProof/>
            <w:webHidden/>
          </w:rPr>
          <w:instrText xml:space="preserve"> PAGEREF _Toc62166975 \h </w:instrText>
        </w:r>
        <w:r w:rsidR="00647E87">
          <w:rPr>
            <w:noProof/>
            <w:webHidden/>
          </w:rPr>
        </w:r>
        <w:r w:rsidR="00647E87">
          <w:rPr>
            <w:noProof/>
            <w:webHidden/>
          </w:rPr>
          <w:fldChar w:fldCharType="separate"/>
        </w:r>
        <w:r w:rsidR="00647E87">
          <w:rPr>
            <w:noProof/>
            <w:webHidden/>
          </w:rPr>
          <w:t>2</w:t>
        </w:r>
        <w:r w:rsidR="00647E87">
          <w:rPr>
            <w:noProof/>
            <w:webHidden/>
          </w:rPr>
          <w:fldChar w:fldCharType="end"/>
        </w:r>
      </w:hyperlink>
    </w:p>
    <w:p w14:paraId="65E3BC0C" w14:textId="3210AE76" w:rsidR="00647E87" w:rsidRDefault="00647E87">
      <w:pPr>
        <w:pStyle w:val="TableofFigures"/>
        <w:tabs>
          <w:tab w:val="right" w:leader="dot" w:pos="8494"/>
        </w:tabs>
        <w:rPr>
          <w:rFonts w:eastAsiaTheme="minorEastAsia" w:cstheme="minorBidi"/>
          <w:noProof/>
          <w:szCs w:val="24"/>
          <w:lang w:val="en-ES" w:eastAsia="en-GB"/>
        </w:rPr>
      </w:pPr>
      <w:hyperlink r:id="rId17" w:anchor="_Toc62166976" w:history="1">
        <w:r w:rsidRPr="00C020CA">
          <w:rPr>
            <w:rStyle w:val="Hyperlink"/>
            <w:noProof/>
            <w:lang w:val="es-ES"/>
          </w:rPr>
          <w:t>Figura 2. Diagrama de Gantt del proyecto.</w:t>
        </w:r>
        <w:r>
          <w:rPr>
            <w:noProof/>
            <w:webHidden/>
          </w:rPr>
          <w:tab/>
        </w:r>
        <w:r>
          <w:rPr>
            <w:noProof/>
            <w:webHidden/>
          </w:rPr>
          <w:fldChar w:fldCharType="begin"/>
        </w:r>
        <w:r>
          <w:rPr>
            <w:noProof/>
            <w:webHidden/>
          </w:rPr>
          <w:instrText xml:space="preserve"> PAGEREF _Toc62166976 \h </w:instrText>
        </w:r>
        <w:r>
          <w:rPr>
            <w:noProof/>
            <w:webHidden/>
          </w:rPr>
        </w:r>
        <w:r>
          <w:rPr>
            <w:noProof/>
            <w:webHidden/>
          </w:rPr>
          <w:fldChar w:fldCharType="separate"/>
        </w:r>
        <w:r>
          <w:rPr>
            <w:noProof/>
            <w:webHidden/>
          </w:rPr>
          <w:t>6</w:t>
        </w:r>
        <w:r>
          <w:rPr>
            <w:noProof/>
            <w:webHidden/>
          </w:rPr>
          <w:fldChar w:fldCharType="end"/>
        </w:r>
      </w:hyperlink>
    </w:p>
    <w:p w14:paraId="6CB215A3" w14:textId="19258E35" w:rsidR="00647E87" w:rsidRDefault="00647E87">
      <w:pPr>
        <w:pStyle w:val="TableofFigures"/>
        <w:tabs>
          <w:tab w:val="right" w:leader="dot" w:pos="8494"/>
        </w:tabs>
        <w:rPr>
          <w:rFonts w:eastAsiaTheme="minorEastAsia" w:cstheme="minorBidi"/>
          <w:noProof/>
          <w:szCs w:val="24"/>
          <w:lang w:val="en-ES" w:eastAsia="en-GB"/>
        </w:rPr>
      </w:pPr>
      <w:hyperlink w:anchor="_Toc62166977" w:history="1">
        <w:r w:rsidRPr="00C020CA">
          <w:rPr>
            <w:rStyle w:val="Hyperlink"/>
            <w:noProof/>
            <w:lang w:val="es-ES"/>
          </w:rPr>
          <w:t xml:space="preserve">Figura 3. Clasificación de los gliomas. Figura traducida de </w:t>
        </w:r>
        <w:r w:rsidRPr="00C020CA">
          <w:rPr>
            <w:rStyle w:val="Hyperlink"/>
            <w:rFonts w:ascii="Calibri" w:hAnsi="Calibri" w:cs="Calibri"/>
            <w:noProof/>
            <w:lang w:val="es-ES"/>
          </w:rPr>
          <w:t>[11]</w:t>
        </w:r>
        <w:r>
          <w:rPr>
            <w:noProof/>
            <w:webHidden/>
          </w:rPr>
          <w:tab/>
        </w:r>
        <w:r>
          <w:rPr>
            <w:noProof/>
            <w:webHidden/>
          </w:rPr>
          <w:fldChar w:fldCharType="begin"/>
        </w:r>
        <w:r>
          <w:rPr>
            <w:noProof/>
            <w:webHidden/>
          </w:rPr>
          <w:instrText xml:space="preserve"> PAGEREF _Toc62166977 \h </w:instrText>
        </w:r>
        <w:r>
          <w:rPr>
            <w:noProof/>
            <w:webHidden/>
          </w:rPr>
        </w:r>
        <w:r>
          <w:rPr>
            <w:noProof/>
            <w:webHidden/>
          </w:rPr>
          <w:fldChar w:fldCharType="separate"/>
        </w:r>
        <w:r>
          <w:rPr>
            <w:noProof/>
            <w:webHidden/>
          </w:rPr>
          <w:t>7</w:t>
        </w:r>
        <w:r>
          <w:rPr>
            <w:noProof/>
            <w:webHidden/>
          </w:rPr>
          <w:fldChar w:fldCharType="end"/>
        </w:r>
      </w:hyperlink>
    </w:p>
    <w:p w14:paraId="06F50308" w14:textId="3F2F869F" w:rsidR="00647E87" w:rsidRDefault="00647E87">
      <w:pPr>
        <w:pStyle w:val="TableofFigures"/>
        <w:tabs>
          <w:tab w:val="right" w:leader="dot" w:pos="8494"/>
        </w:tabs>
        <w:rPr>
          <w:rFonts w:eastAsiaTheme="minorEastAsia" w:cstheme="minorBidi"/>
          <w:noProof/>
          <w:szCs w:val="24"/>
          <w:lang w:val="en-ES" w:eastAsia="en-GB"/>
        </w:rPr>
      </w:pPr>
      <w:hyperlink w:anchor="_Toc62166978" w:history="1">
        <w:r w:rsidRPr="00C020CA">
          <w:rPr>
            <w:rStyle w:val="Hyperlink"/>
            <w:noProof/>
            <w:lang w:val="es-ES"/>
          </w:rPr>
          <w:t xml:space="preserve">Figura 4. Tipos de RM para la detección de tumores. Figura traducida de </w:t>
        </w:r>
        <w:r w:rsidRPr="00C020CA">
          <w:rPr>
            <w:rStyle w:val="Hyperlink"/>
            <w:rFonts w:ascii="Calibri" w:hAnsi="Calibri" w:cs="Calibri"/>
            <w:noProof/>
            <w:lang w:val="es-ES"/>
          </w:rPr>
          <w:t>[15]</w:t>
        </w:r>
        <w:r>
          <w:rPr>
            <w:noProof/>
            <w:webHidden/>
          </w:rPr>
          <w:tab/>
        </w:r>
        <w:r>
          <w:rPr>
            <w:noProof/>
            <w:webHidden/>
          </w:rPr>
          <w:fldChar w:fldCharType="begin"/>
        </w:r>
        <w:r>
          <w:rPr>
            <w:noProof/>
            <w:webHidden/>
          </w:rPr>
          <w:instrText xml:space="preserve"> PAGEREF _Toc62166978 \h </w:instrText>
        </w:r>
        <w:r>
          <w:rPr>
            <w:noProof/>
            <w:webHidden/>
          </w:rPr>
        </w:r>
        <w:r>
          <w:rPr>
            <w:noProof/>
            <w:webHidden/>
          </w:rPr>
          <w:fldChar w:fldCharType="separate"/>
        </w:r>
        <w:r>
          <w:rPr>
            <w:noProof/>
            <w:webHidden/>
          </w:rPr>
          <w:t>8</w:t>
        </w:r>
        <w:r>
          <w:rPr>
            <w:noProof/>
            <w:webHidden/>
          </w:rPr>
          <w:fldChar w:fldCharType="end"/>
        </w:r>
      </w:hyperlink>
    </w:p>
    <w:p w14:paraId="00820448" w14:textId="369DABB7" w:rsidR="00647E87" w:rsidRDefault="00647E87">
      <w:pPr>
        <w:pStyle w:val="TableofFigures"/>
        <w:tabs>
          <w:tab w:val="right" w:leader="dot" w:pos="8494"/>
        </w:tabs>
        <w:rPr>
          <w:rFonts w:eastAsiaTheme="minorEastAsia" w:cstheme="minorBidi"/>
          <w:noProof/>
          <w:szCs w:val="24"/>
          <w:lang w:val="en-ES" w:eastAsia="en-GB"/>
        </w:rPr>
      </w:pPr>
      <w:hyperlink w:anchor="_Toc62166979" w:history="1">
        <w:r w:rsidRPr="00C020CA">
          <w:rPr>
            <w:rStyle w:val="Hyperlink"/>
            <w:noProof/>
            <w:lang w:val="es-ES"/>
          </w:rPr>
          <w:t xml:space="preserve">Figura 5. Bloques principales utilizados en la segmentación. Figura traducida de </w:t>
        </w:r>
        <w:r w:rsidRPr="00C020CA">
          <w:rPr>
            <w:rStyle w:val="Hyperlink"/>
            <w:rFonts w:ascii="Calibri" w:hAnsi="Calibri" w:cs="Calibri"/>
            <w:noProof/>
            <w:lang w:val="es-ES"/>
          </w:rPr>
          <w:t>[17]</w:t>
        </w:r>
        <w:r>
          <w:rPr>
            <w:noProof/>
            <w:webHidden/>
          </w:rPr>
          <w:tab/>
        </w:r>
        <w:r>
          <w:rPr>
            <w:noProof/>
            <w:webHidden/>
          </w:rPr>
          <w:fldChar w:fldCharType="begin"/>
        </w:r>
        <w:r>
          <w:rPr>
            <w:noProof/>
            <w:webHidden/>
          </w:rPr>
          <w:instrText xml:space="preserve"> PAGEREF _Toc62166979 \h </w:instrText>
        </w:r>
        <w:r>
          <w:rPr>
            <w:noProof/>
            <w:webHidden/>
          </w:rPr>
        </w:r>
        <w:r>
          <w:rPr>
            <w:noProof/>
            <w:webHidden/>
          </w:rPr>
          <w:fldChar w:fldCharType="separate"/>
        </w:r>
        <w:r>
          <w:rPr>
            <w:noProof/>
            <w:webHidden/>
          </w:rPr>
          <w:t>9</w:t>
        </w:r>
        <w:r>
          <w:rPr>
            <w:noProof/>
            <w:webHidden/>
          </w:rPr>
          <w:fldChar w:fldCharType="end"/>
        </w:r>
      </w:hyperlink>
    </w:p>
    <w:p w14:paraId="16EADE61" w14:textId="06B2280E" w:rsidR="00647E87" w:rsidRDefault="00647E87">
      <w:pPr>
        <w:pStyle w:val="TableofFigures"/>
        <w:tabs>
          <w:tab w:val="right" w:leader="dot" w:pos="8494"/>
        </w:tabs>
        <w:rPr>
          <w:rFonts w:eastAsiaTheme="minorEastAsia" w:cstheme="minorBidi"/>
          <w:noProof/>
          <w:szCs w:val="24"/>
          <w:lang w:val="en-ES" w:eastAsia="en-GB"/>
        </w:rPr>
      </w:pPr>
      <w:hyperlink w:anchor="_Toc62166980" w:history="1">
        <w:r w:rsidRPr="00C020CA">
          <w:rPr>
            <w:rStyle w:val="Hyperlink"/>
            <w:noProof/>
            <w:lang w:val="es-ES"/>
          </w:rPr>
          <w:t xml:space="preserve">Figura 6. Segmentación de tumor cerebral semiautomática </w:t>
        </w:r>
        <w:r w:rsidRPr="00C020CA">
          <w:rPr>
            <w:rStyle w:val="Hyperlink"/>
            <w:rFonts w:ascii="Calibri" w:hAnsi="Calibri" w:cs="Calibri"/>
            <w:noProof/>
            <w:lang w:val="es-ES"/>
          </w:rPr>
          <w:t>[27]</w:t>
        </w:r>
        <w:r>
          <w:rPr>
            <w:noProof/>
            <w:webHidden/>
          </w:rPr>
          <w:tab/>
        </w:r>
        <w:r>
          <w:rPr>
            <w:noProof/>
            <w:webHidden/>
          </w:rPr>
          <w:fldChar w:fldCharType="begin"/>
        </w:r>
        <w:r>
          <w:rPr>
            <w:noProof/>
            <w:webHidden/>
          </w:rPr>
          <w:instrText xml:space="preserve"> PAGEREF _Toc62166980 \h </w:instrText>
        </w:r>
        <w:r>
          <w:rPr>
            <w:noProof/>
            <w:webHidden/>
          </w:rPr>
        </w:r>
        <w:r>
          <w:rPr>
            <w:noProof/>
            <w:webHidden/>
          </w:rPr>
          <w:fldChar w:fldCharType="separate"/>
        </w:r>
        <w:r>
          <w:rPr>
            <w:noProof/>
            <w:webHidden/>
          </w:rPr>
          <w:t>11</w:t>
        </w:r>
        <w:r>
          <w:rPr>
            <w:noProof/>
            <w:webHidden/>
          </w:rPr>
          <w:fldChar w:fldCharType="end"/>
        </w:r>
      </w:hyperlink>
    </w:p>
    <w:p w14:paraId="4B61E6C3" w14:textId="5D8B4484" w:rsidR="00647E87" w:rsidRDefault="00647E87">
      <w:pPr>
        <w:pStyle w:val="TableofFigures"/>
        <w:tabs>
          <w:tab w:val="right" w:leader="dot" w:pos="8494"/>
        </w:tabs>
        <w:rPr>
          <w:rFonts w:eastAsiaTheme="minorEastAsia" w:cstheme="minorBidi"/>
          <w:noProof/>
          <w:szCs w:val="24"/>
          <w:lang w:val="en-ES" w:eastAsia="en-GB"/>
        </w:rPr>
      </w:pPr>
      <w:hyperlink w:anchor="_Toc62166981" w:history="1">
        <w:r w:rsidRPr="00C020CA">
          <w:rPr>
            <w:rStyle w:val="Hyperlink"/>
            <w:noProof/>
            <w:lang w:val="es-ES"/>
          </w:rPr>
          <w:t xml:space="preserve">Figura 7. Ejemplo de aprendizaje no supervisado. Figura traducida de </w:t>
        </w:r>
        <w:r w:rsidRPr="00C020CA">
          <w:rPr>
            <w:rStyle w:val="Hyperlink"/>
            <w:rFonts w:ascii="Calibri" w:hAnsi="Calibri" w:cs="Calibri"/>
            <w:noProof/>
            <w:lang w:val="es-ES"/>
          </w:rPr>
          <w:t>[36]</w:t>
        </w:r>
        <w:r w:rsidRPr="00C020CA">
          <w:rPr>
            <w:rStyle w:val="Hyperlink"/>
            <w:noProof/>
            <w:lang w:val="es-ES"/>
          </w:rPr>
          <w:t>.</w:t>
        </w:r>
        <w:r>
          <w:rPr>
            <w:noProof/>
            <w:webHidden/>
          </w:rPr>
          <w:tab/>
        </w:r>
        <w:r>
          <w:rPr>
            <w:noProof/>
            <w:webHidden/>
          </w:rPr>
          <w:fldChar w:fldCharType="begin"/>
        </w:r>
        <w:r>
          <w:rPr>
            <w:noProof/>
            <w:webHidden/>
          </w:rPr>
          <w:instrText xml:space="preserve"> PAGEREF _Toc62166981 \h </w:instrText>
        </w:r>
        <w:r>
          <w:rPr>
            <w:noProof/>
            <w:webHidden/>
          </w:rPr>
        </w:r>
        <w:r>
          <w:rPr>
            <w:noProof/>
            <w:webHidden/>
          </w:rPr>
          <w:fldChar w:fldCharType="separate"/>
        </w:r>
        <w:r>
          <w:rPr>
            <w:noProof/>
            <w:webHidden/>
          </w:rPr>
          <w:t>15</w:t>
        </w:r>
        <w:r>
          <w:rPr>
            <w:noProof/>
            <w:webHidden/>
          </w:rPr>
          <w:fldChar w:fldCharType="end"/>
        </w:r>
      </w:hyperlink>
    </w:p>
    <w:p w14:paraId="05DE9CAD" w14:textId="12107558" w:rsidR="00647E87" w:rsidRDefault="00647E87">
      <w:pPr>
        <w:pStyle w:val="TableofFigures"/>
        <w:tabs>
          <w:tab w:val="right" w:leader="dot" w:pos="8494"/>
        </w:tabs>
        <w:rPr>
          <w:rFonts w:eastAsiaTheme="minorEastAsia" w:cstheme="minorBidi"/>
          <w:noProof/>
          <w:szCs w:val="24"/>
          <w:lang w:val="en-ES" w:eastAsia="en-GB"/>
        </w:rPr>
      </w:pPr>
      <w:hyperlink w:anchor="_Toc62166982" w:history="1">
        <w:r w:rsidRPr="00C020CA">
          <w:rPr>
            <w:rStyle w:val="Hyperlink"/>
            <w:noProof/>
            <w:lang w:val="es-ES"/>
          </w:rPr>
          <w:t>Figura 8. Matriz de confusión. Figura traducida de [16].</w:t>
        </w:r>
        <w:r>
          <w:rPr>
            <w:noProof/>
            <w:webHidden/>
          </w:rPr>
          <w:tab/>
        </w:r>
        <w:r>
          <w:rPr>
            <w:noProof/>
            <w:webHidden/>
          </w:rPr>
          <w:fldChar w:fldCharType="begin"/>
        </w:r>
        <w:r>
          <w:rPr>
            <w:noProof/>
            <w:webHidden/>
          </w:rPr>
          <w:instrText xml:space="preserve"> PAGEREF _Toc62166982 \h </w:instrText>
        </w:r>
        <w:r>
          <w:rPr>
            <w:noProof/>
            <w:webHidden/>
          </w:rPr>
        </w:r>
        <w:r>
          <w:rPr>
            <w:noProof/>
            <w:webHidden/>
          </w:rPr>
          <w:fldChar w:fldCharType="separate"/>
        </w:r>
        <w:r>
          <w:rPr>
            <w:noProof/>
            <w:webHidden/>
          </w:rPr>
          <w:t>17</w:t>
        </w:r>
        <w:r>
          <w:rPr>
            <w:noProof/>
            <w:webHidden/>
          </w:rPr>
          <w:fldChar w:fldCharType="end"/>
        </w:r>
      </w:hyperlink>
    </w:p>
    <w:p w14:paraId="482D3BC4" w14:textId="1881EA04" w:rsidR="00647E87" w:rsidRDefault="00647E87">
      <w:pPr>
        <w:pStyle w:val="TableofFigures"/>
        <w:tabs>
          <w:tab w:val="right" w:leader="dot" w:pos="8494"/>
        </w:tabs>
        <w:rPr>
          <w:rFonts w:eastAsiaTheme="minorEastAsia" w:cstheme="minorBidi"/>
          <w:noProof/>
          <w:szCs w:val="24"/>
          <w:lang w:val="en-ES" w:eastAsia="en-GB"/>
        </w:rPr>
      </w:pPr>
      <w:hyperlink w:anchor="_Toc62166983" w:history="1">
        <w:r w:rsidRPr="00C020CA">
          <w:rPr>
            <w:rStyle w:val="Hyperlink"/>
            <w:noProof/>
            <w:lang w:val="es-ES"/>
          </w:rPr>
          <w:t xml:space="preserve">Figura 9. Curva PR para distintos valores de umbral </w:t>
        </w:r>
        <w:r w:rsidRPr="00C020CA">
          <w:rPr>
            <w:rStyle w:val="Hyperlink"/>
            <w:rFonts w:ascii="Calibri" w:hAnsi="Calibri" w:cs="Calibri"/>
            <w:noProof/>
            <w:lang w:val="es-ES"/>
          </w:rPr>
          <w:t>[40]</w:t>
        </w:r>
        <w:r w:rsidRPr="00C020CA">
          <w:rPr>
            <w:rStyle w:val="Hyperlink"/>
            <w:noProof/>
            <w:lang w:val="es-ES"/>
          </w:rPr>
          <w:t>.</w:t>
        </w:r>
        <w:r>
          <w:rPr>
            <w:noProof/>
            <w:webHidden/>
          </w:rPr>
          <w:tab/>
        </w:r>
        <w:r>
          <w:rPr>
            <w:noProof/>
            <w:webHidden/>
          </w:rPr>
          <w:fldChar w:fldCharType="begin"/>
        </w:r>
        <w:r>
          <w:rPr>
            <w:noProof/>
            <w:webHidden/>
          </w:rPr>
          <w:instrText xml:space="preserve"> PAGEREF _Toc62166983 \h </w:instrText>
        </w:r>
        <w:r>
          <w:rPr>
            <w:noProof/>
            <w:webHidden/>
          </w:rPr>
        </w:r>
        <w:r>
          <w:rPr>
            <w:noProof/>
            <w:webHidden/>
          </w:rPr>
          <w:fldChar w:fldCharType="separate"/>
        </w:r>
        <w:r>
          <w:rPr>
            <w:noProof/>
            <w:webHidden/>
          </w:rPr>
          <w:t>18</w:t>
        </w:r>
        <w:r>
          <w:rPr>
            <w:noProof/>
            <w:webHidden/>
          </w:rPr>
          <w:fldChar w:fldCharType="end"/>
        </w:r>
      </w:hyperlink>
    </w:p>
    <w:p w14:paraId="0A5A9A69" w14:textId="4BAB6195" w:rsidR="00647E87" w:rsidRDefault="00647E87">
      <w:pPr>
        <w:pStyle w:val="TableofFigures"/>
        <w:tabs>
          <w:tab w:val="right" w:leader="dot" w:pos="8494"/>
        </w:tabs>
        <w:rPr>
          <w:rFonts w:eastAsiaTheme="minorEastAsia" w:cstheme="minorBidi"/>
          <w:noProof/>
          <w:szCs w:val="24"/>
          <w:lang w:val="en-ES" w:eastAsia="en-GB"/>
        </w:rPr>
      </w:pPr>
      <w:hyperlink w:anchor="_Toc62166984" w:history="1">
        <w:r w:rsidRPr="00C020CA">
          <w:rPr>
            <w:rStyle w:val="Hyperlink"/>
            <w:noProof/>
            <w:lang w:val="es-ES"/>
          </w:rPr>
          <w:t xml:space="preserve">Figura 10. Ejemplo de curva ROC </w:t>
        </w:r>
        <w:r w:rsidRPr="00C020CA">
          <w:rPr>
            <w:rStyle w:val="Hyperlink"/>
            <w:rFonts w:ascii="Calibri" w:hAnsi="Calibri" w:cs="Calibri"/>
            <w:noProof/>
            <w:lang w:val="es-ES"/>
          </w:rPr>
          <w:t>[40]</w:t>
        </w:r>
        <w:r w:rsidRPr="00C020CA">
          <w:rPr>
            <w:rStyle w:val="Hyperlink"/>
            <w:noProof/>
            <w:lang w:val="es-ES"/>
          </w:rPr>
          <w:t>.</w:t>
        </w:r>
        <w:r>
          <w:rPr>
            <w:noProof/>
            <w:webHidden/>
          </w:rPr>
          <w:tab/>
        </w:r>
        <w:r>
          <w:rPr>
            <w:noProof/>
            <w:webHidden/>
          </w:rPr>
          <w:fldChar w:fldCharType="begin"/>
        </w:r>
        <w:r>
          <w:rPr>
            <w:noProof/>
            <w:webHidden/>
          </w:rPr>
          <w:instrText xml:space="preserve"> PAGEREF _Toc62166984 \h </w:instrText>
        </w:r>
        <w:r>
          <w:rPr>
            <w:noProof/>
            <w:webHidden/>
          </w:rPr>
        </w:r>
        <w:r>
          <w:rPr>
            <w:noProof/>
            <w:webHidden/>
          </w:rPr>
          <w:fldChar w:fldCharType="separate"/>
        </w:r>
        <w:r>
          <w:rPr>
            <w:noProof/>
            <w:webHidden/>
          </w:rPr>
          <w:t>19</w:t>
        </w:r>
        <w:r>
          <w:rPr>
            <w:noProof/>
            <w:webHidden/>
          </w:rPr>
          <w:fldChar w:fldCharType="end"/>
        </w:r>
      </w:hyperlink>
    </w:p>
    <w:p w14:paraId="50E25734" w14:textId="0DBC1DED" w:rsidR="00647E87" w:rsidRDefault="00647E87">
      <w:pPr>
        <w:pStyle w:val="TableofFigures"/>
        <w:tabs>
          <w:tab w:val="right" w:leader="dot" w:pos="8494"/>
        </w:tabs>
        <w:rPr>
          <w:rFonts w:eastAsiaTheme="minorEastAsia" w:cstheme="minorBidi"/>
          <w:noProof/>
          <w:szCs w:val="24"/>
          <w:lang w:val="en-ES" w:eastAsia="en-GB"/>
        </w:rPr>
      </w:pPr>
      <w:hyperlink w:anchor="_Toc62166985" w:history="1">
        <w:r w:rsidRPr="00C020CA">
          <w:rPr>
            <w:rStyle w:val="Hyperlink"/>
            <w:noProof/>
            <w:lang w:val="es-ES"/>
          </w:rPr>
          <w:t xml:space="preserve">Figura 11. Histogramas de la distribución de las características más predictivas de la esperanza de vida </w:t>
        </w:r>
        <w:r w:rsidRPr="00C020CA">
          <w:rPr>
            <w:rStyle w:val="Hyperlink"/>
            <w:rFonts w:ascii="Calibri" w:hAnsi="Calibri" w:cs="Calibri"/>
            <w:noProof/>
            <w:lang w:val="es-ES"/>
          </w:rPr>
          <w:t>[51]</w:t>
        </w:r>
        <w:r w:rsidRPr="00C020CA">
          <w:rPr>
            <w:rStyle w:val="Hyperlink"/>
            <w:noProof/>
            <w:lang w:val="es-ES"/>
          </w:rPr>
          <w:t>.</w:t>
        </w:r>
        <w:r>
          <w:rPr>
            <w:noProof/>
            <w:webHidden/>
          </w:rPr>
          <w:tab/>
        </w:r>
        <w:r>
          <w:rPr>
            <w:noProof/>
            <w:webHidden/>
          </w:rPr>
          <w:fldChar w:fldCharType="begin"/>
        </w:r>
        <w:r>
          <w:rPr>
            <w:noProof/>
            <w:webHidden/>
          </w:rPr>
          <w:instrText xml:space="preserve"> PAGEREF _Toc62166985 \h </w:instrText>
        </w:r>
        <w:r>
          <w:rPr>
            <w:noProof/>
            <w:webHidden/>
          </w:rPr>
        </w:r>
        <w:r>
          <w:rPr>
            <w:noProof/>
            <w:webHidden/>
          </w:rPr>
          <w:fldChar w:fldCharType="separate"/>
        </w:r>
        <w:r>
          <w:rPr>
            <w:noProof/>
            <w:webHidden/>
          </w:rPr>
          <w:t>22</w:t>
        </w:r>
        <w:r>
          <w:rPr>
            <w:noProof/>
            <w:webHidden/>
          </w:rPr>
          <w:fldChar w:fldCharType="end"/>
        </w:r>
      </w:hyperlink>
    </w:p>
    <w:p w14:paraId="1638546A" w14:textId="78CAB040" w:rsidR="00647E87" w:rsidRDefault="00647E87">
      <w:pPr>
        <w:pStyle w:val="TableofFigures"/>
        <w:tabs>
          <w:tab w:val="right" w:leader="dot" w:pos="8494"/>
        </w:tabs>
        <w:rPr>
          <w:rFonts w:eastAsiaTheme="minorEastAsia" w:cstheme="minorBidi"/>
          <w:noProof/>
          <w:szCs w:val="24"/>
          <w:lang w:val="en-ES" w:eastAsia="en-GB"/>
        </w:rPr>
      </w:pPr>
      <w:hyperlink w:anchor="_Toc62166986" w:history="1">
        <w:r w:rsidRPr="00C020CA">
          <w:rPr>
            <w:rStyle w:val="Hyperlink"/>
            <w:noProof/>
            <w:lang w:val="es-ES"/>
          </w:rPr>
          <w:t xml:space="preserve">Figura 12. Flujo de trabajo del análisis radiómico </w:t>
        </w:r>
        <w:r w:rsidRPr="00C020CA">
          <w:rPr>
            <w:rStyle w:val="Hyperlink"/>
            <w:rFonts w:ascii="Calibri" w:hAnsi="Calibri" w:cs="Calibri"/>
            <w:noProof/>
            <w:lang w:val="es-ES"/>
          </w:rPr>
          <w:t>[58]</w:t>
        </w:r>
        <w:r w:rsidRPr="00C020CA">
          <w:rPr>
            <w:rStyle w:val="Hyperlink"/>
            <w:noProof/>
            <w:lang w:val="es-ES"/>
          </w:rPr>
          <w:t>.</w:t>
        </w:r>
        <w:r>
          <w:rPr>
            <w:noProof/>
            <w:webHidden/>
          </w:rPr>
          <w:tab/>
        </w:r>
        <w:r>
          <w:rPr>
            <w:noProof/>
            <w:webHidden/>
          </w:rPr>
          <w:fldChar w:fldCharType="begin"/>
        </w:r>
        <w:r>
          <w:rPr>
            <w:noProof/>
            <w:webHidden/>
          </w:rPr>
          <w:instrText xml:space="preserve"> PAGEREF _Toc62166986 \h </w:instrText>
        </w:r>
        <w:r>
          <w:rPr>
            <w:noProof/>
            <w:webHidden/>
          </w:rPr>
        </w:r>
        <w:r>
          <w:rPr>
            <w:noProof/>
            <w:webHidden/>
          </w:rPr>
          <w:fldChar w:fldCharType="separate"/>
        </w:r>
        <w:r>
          <w:rPr>
            <w:noProof/>
            <w:webHidden/>
          </w:rPr>
          <w:t>24</w:t>
        </w:r>
        <w:r>
          <w:rPr>
            <w:noProof/>
            <w:webHidden/>
          </w:rPr>
          <w:fldChar w:fldCharType="end"/>
        </w:r>
      </w:hyperlink>
    </w:p>
    <w:p w14:paraId="0A0B16EA" w14:textId="5368BF49" w:rsidR="00647E87" w:rsidRDefault="00647E87">
      <w:pPr>
        <w:pStyle w:val="TableofFigures"/>
        <w:tabs>
          <w:tab w:val="right" w:leader="dot" w:pos="8494"/>
        </w:tabs>
        <w:rPr>
          <w:rFonts w:eastAsiaTheme="minorEastAsia" w:cstheme="minorBidi"/>
          <w:noProof/>
          <w:szCs w:val="24"/>
          <w:lang w:val="en-ES" w:eastAsia="en-GB"/>
        </w:rPr>
      </w:pPr>
      <w:hyperlink w:anchor="_Toc62166987" w:history="1">
        <w:r w:rsidRPr="00C020CA">
          <w:rPr>
            <w:rStyle w:val="Hyperlink"/>
            <w:noProof/>
            <w:lang w:val="es-ES"/>
          </w:rPr>
          <w:t xml:space="preserve">Figura 13. CNN usada para la segmentación de tumores cerebrales </w:t>
        </w:r>
        <w:r w:rsidRPr="00C020CA">
          <w:rPr>
            <w:rStyle w:val="Hyperlink"/>
            <w:rFonts w:ascii="Calibri" w:hAnsi="Calibri" w:cs="Calibri"/>
            <w:noProof/>
            <w:lang w:val="es-ES"/>
          </w:rPr>
          <w:t>[60]</w:t>
        </w:r>
        <w:r>
          <w:rPr>
            <w:noProof/>
            <w:webHidden/>
          </w:rPr>
          <w:tab/>
        </w:r>
        <w:r>
          <w:rPr>
            <w:noProof/>
            <w:webHidden/>
          </w:rPr>
          <w:fldChar w:fldCharType="begin"/>
        </w:r>
        <w:r>
          <w:rPr>
            <w:noProof/>
            <w:webHidden/>
          </w:rPr>
          <w:instrText xml:space="preserve"> PAGEREF _Toc62166987 \h </w:instrText>
        </w:r>
        <w:r>
          <w:rPr>
            <w:noProof/>
            <w:webHidden/>
          </w:rPr>
        </w:r>
        <w:r>
          <w:rPr>
            <w:noProof/>
            <w:webHidden/>
          </w:rPr>
          <w:fldChar w:fldCharType="separate"/>
        </w:r>
        <w:r>
          <w:rPr>
            <w:noProof/>
            <w:webHidden/>
          </w:rPr>
          <w:t>25</w:t>
        </w:r>
        <w:r>
          <w:rPr>
            <w:noProof/>
            <w:webHidden/>
          </w:rPr>
          <w:fldChar w:fldCharType="end"/>
        </w:r>
      </w:hyperlink>
    </w:p>
    <w:p w14:paraId="667ACF85" w14:textId="4B27A8BA" w:rsidR="00647E87" w:rsidRDefault="00647E87">
      <w:pPr>
        <w:pStyle w:val="TableofFigures"/>
        <w:tabs>
          <w:tab w:val="right" w:leader="dot" w:pos="8494"/>
        </w:tabs>
        <w:rPr>
          <w:rFonts w:eastAsiaTheme="minorEastAsia" w:cstheme="minorBidi"/>
          <w:noProof/>
          <w:szCs w:val="24"/>
          <w:lang w:val="en-ES" w:eastAsia="en-GB"/>
        </w:rPr>
      </w:pPr>
      <w:hyperlink w:anchor="_Toc62166988" w:history="1">
        <w:r w:rsidRPr="00C020CA">
          <w:rPr>
            <w:rStyle w:val="Hyperlink"/>
            <w:noProof/>
            <w:lang w:val="es-ES"/>
          </w:rPr>
          <w:t>Figura 14. Esquema de la arquitectura del diseño de la solución.</w:t>
        </w:r>
        <w:r>
          <w:rPr>
            <w:noProof/>
            <w:webHidden/>
          </w:rPr>
          <w:tab/>
        </w:r>
        <w:r>
          <w:rPr>
            <w:noProof/>
            <w:webHidden/>
          </w:rPr>
          <w:fldChar w:fldCharType="begin"/>
        </w:r>
        <w:r>
          <w:rPr>
            <w:noProof/>
            <w:webHidden/>
          </w:rPr>
          <w:instrText xml:space="preserve"> PAGEREF _Toc62166988 \h </w:instrText>
        </w:r>
        <w:r>
          <w:rPr>
            <w:noProof/>
            <w:webHidden/>
          </w:rPr>
        </w:r>
        <w:r>
          <w:rPr>
            <w:noProof/>
            <w:webHidden/>
          </w:rPr>
          <w:fldChar w:fldCharType="separate"/>
        </w:r>
        <w:r>
          <w:rPr>
            <w:noProof/>
            <w:webHidden/>
          </w:rPr>
          <w:t>27</w:t>
        </w:r>
        <w:r>
          <w:rPr>
            <w:noProof/>
            <w:webHidden/>
          </w:rPr>
          <w:fldChar w:fldCharType="end"/>
        </w:r>
      </w:hyperlink>
    </w:p>
    <w:p w14:paraId="10780A38" w14:textId="0B5E3857" w:rsidR="00647E87" w:rsidRDefault="00647E87">
      <w:pPr>
        <w:pStyle w:val="TableofFigures"/>
        <w:tabs>
          <w:tab w:val="right" w:leader="dot" w:pos="8494"/>
        </w:tabs>
        <w:rPr>
          <w:rFonts w:eastAsiaTheme="minorEastAsia" w:cstheme="minorBidi"/>
          <w:noProof/>
          <w:szCs w:val="24"/>
          <w:lang w:val="en-ES" w:eastAsia="en-GB"/>
        </w:rPr>
      </w:pPr>
      <w:hyperlink w:anchor="_Toc62166989" w:history="1">
        <w:r w:rsidRPr="00C020CA">
          <w:rPr>
            <w:rStyle w:val="Hyperlink"/>
            <w:noProof/>
            <w:lang w:val="es-ES"/>
          </w:rPr>
          <w:t>Figura 15. Ejemplo de paciente extraído del JSON</w:t>
        </w:r>
        <w:r>
          <w:rPr>
            <w:noProof/>
            <w:webHidden/>
          </w:rPr>
          <w:tab/>
        </w:r>
        <w:r>
          <w:rPr>
            <w:noProof/>
            <w:webHidden/>
          </w:rPr>
          <w:fldChar w:fldCharType="begin"/>
        </w:r>
        <w:r>
          <w:rPr>
            <w:noProof/>
            <w:webHidden/>
          </w:rPr>
          <w:instrText xml:space="preserve"> PAGEREF _Toc62166989 \h </w:instrText>
        </w:r>
        <w:r>
          <w:rPr>
            <w:noProof/>
            <w:webHidden/>
          </w:rPr>
        </w:r>
        <w:r>
          <w:rPr>
            <w:noProof/>
            <w:webHidden/>
          </w:rPr>
          <w:fldChar w:fldCharType="separate"/>
        </w:r>
        <w:r>
          <w:rPr>
            <w:noProof/>
            <w:webHidden/>
          </w:rPr>
          <w:t>28</w:t>
        </w:r>
        <w:r>
          <w:rPr>
            <w:noProof/>
            <w:webHidden/>
          </w:rPr>
          <w:fldChar w:fldCharType="end"/>
        </w:r>
      </w:hyperlink>
    </w:p>
    <w:p w14:paraId="682CC535" w14:textId="56B16E7C" w:rsidR="00647E87" w:rsidRDefault="00647E87">
      <w:pPr>
        <w:pStyle w:val="TableofFigures"/>
        <w:tabs>
          <w:tab w:val="right" w:leader="dot" w:pos="8494"/>
        </w:tabs>
        <w:rPr>
          <w:rFonts w:eastAsiaTheme="minorEastAsia" w:cstheme="minorBidi"/>
          <w:noProof/>
          <w:szCs w:val="24"/>
          <w:lang w:val="en-ES" w:eastAsia="en-GB"/>
        </w:rPr>
      </w:pPr>
      <w:hyperlink w:anchor="_Toc62166990" w:history="1">
        <w:r w:rsidRPr="00C020CA">
          <w:rPr>
            <w:rStyle w:val="Hyperlink"/>
            <w:noProof/>
            <w:lang w:val="es-ES"/>
          </w:rPr>
          <w:t>Figura 16. Algoritmo McStrip. Imagen traducida de [64].</w:t>
        </w:r>
        <w:r>
          <w:rPr>
            <w:noProof/>
            <w:webHidden/>
          </w:rPr>
          <w:tab/>
        </w:r>
        <w:r>
          <w:rPr>
            <w:noProof/>
            <w:webHidden/>
          </w:rPr>
          <w:fldChar w:fldCharType="begin"/>
        </w:r>
        <w:r>
          <w:rPr>
            <w:noProof/>
            <w:webHidden/>
          </w:rPr>
          <w:instrText xml:space="preserve"> PAGEREF _Toc62166990 \h </w:instrText>
        </w:r>
        <w:r>
          <w:rPr>
            <w:noProof/>
            <w:webHidden/>
          </w:rPr>
        </w:r>
        <w:r>
          <w:rPr>
            <w:noProof/>
            <w:webHidden/>
          </w:rPr>
          <w:fldChar w:fldCharType="separate"/>
        </w:r>
        <w:r>
          <w:rPr>
            <w:noProof/>
            <w:webHidden/>
          </w:rPr>
          <w:t>32</w:t>
        </w:r>
        <w:r>
          <w:rPr>
            <w:noProof/>
            <w:webHidden/>
          </w:rPr>
          <w:fldChar w:fldCharType="end"/>
        </w:r>
      </w:hyperlink>
    </w:p>
    <w:p w14:paraId="18966B4E" w14:textId="3AF7A92C" w:rsidR="00647E87" w:rsidRDefault="00647E87">
      <w:pPr>
        <w:pStyle w:val="TableofFigures"/>
        <w:tabs>
          <w:tab w:val="right" w:leader="dot" w:pos="8494"/>
        </w:tabs>
        <w:rPr>
          <w:rFonts w:eastAsiaTheme="minorEastAsia" w:cstheme="minorBidi"/>
          <w:noProof/>
          <w:szCs w:val="24"/>
          <w:lang w:val="en-ES" w:eastAsia="en-GB"/>
        </w:rPr>
      </w:pPr>
      <w:hyperlink w:anchor="_Toc62166991" w:history="1">
        <w:r w:rsidRPr="00C020CA">
          <w:rPr>
            <w:rStyle w:val="Hyperlink"/>
            <w:noProof/>
            <w:lang w:val="es-ES"/>
          </w:rPr>
          <w:t>Figura 17. Máscara del Nivel 1 obtenida en el algoritmo McStrip.</w:t>
        </w:r>
        <w:r>
          <w:rPr>
            <w:noProof/>
            <w:webHidden/>
          </w:rPr>
          <w:tab/>
        </w:r>
        <w:r>
          <w:rPr>
            <w:noProof/>
            <w:webHidden/>
          </w:rPr>
          <w:fldChar w:fldCharType="begin"/>
        </w:r>
        <w:r>
          <w:rPr>
            <w:noProof/>
            <w:webHidden/>
          </w:rPr>
          <w:instrText xml:space="preserve"> PAGEREF _Toc62166991 \h </w:instrText>
        </w:r>
        <w:r>
          <w:rPr>
            <w:noProof/>
            <w:webHidden/>
          </w:rPr>
        </w:r>
        <w:r>
          <w:rPr>
            <w:noProof/>
            <w:webHidden/>
          </w:rPr>
          <w:fldChar w:fldCharType="separate"/>
        </w:r>
        <w:r>
          <w:rPr>
            <w:noProof/>
            <w:webHidden/>
          </w:rPr>
          <w:t>33</w:t>
        </w:r>
        <w:r>
          <w:rPr>
            <w:noProof/>
            <w:webHidden/>
          </w:rPr>
          <w:fldChar w:fldCharType="end"/>
        </w:r>
      </w:hyperlink>
    </w:p>
    <w:p w14:paraId="5D9F5C23" w14:textId="0927FAAD" w:rsidR="00647E87" w:rsidRDefault="00647E87">
      <w:pPr>
        <w:pStyle w:val="TableofFigures"/>
        <w:tabs>
          <w:tab w:val="right" w:leader="dot" w:pos="8494"/>
        </w:tabs>
        <w:rPr>
          <w:rFonts w:eastAsiaTheme="minorEastAsia" w:cstheme="minorBidi"/>
          <w:noProof/>
          <w:szCs w:val="24"/>
          <w:lang w:val="en-ES" w:eastAsia="en-GB"/>
        </w:rPr>
      </w:pPr>
      <w:hyperlink w:anchor="_Toc62166992" w:history="1">
        <w:r w:rsidRPr="00C020CA">
          <w:rPr>
            <w:rStyle w:val="Hyperlink"/>
            <w:noProof/>
            <w:lang w:val="es-ES"/>
          </w:rPr>
          <w:t>Figura 18. Máscara del Nivel 2 obtenida en el algoritmo McStrip.</w:t>
        </w:r>
        <w:r>
          <w:rPr>
            <w:noProof/>
            <w:webHidden/>
          </w:rPr>
          <w:tab/>
        </w:r>
        <w:r>
          <w:rPr>
            <w:noProof/>
            <w:webHidden/>
          </w:rPr>
          <w:fldChar w:fldCharType="begin"/>
        </w:r>
        <w:r>
          <w:rPr>
            <w:noProof/>
            <w:webHidden/>
          </w:rPr>
          <w:instrText xml:space="preserve"> PAGEREF _Toc62166992 \h </w:instrText>
        </w:r>
        <w:r>
          <w:rPr>
            <w:noProof/>
            <w:webHidden/>
          </w:rPr>
        </w:r>
        <w:r>
          <w:rPr>
            <w:noProof/>
            <w:webHidden/>
          </w:rPr>
          <w:fldChar w:fldCharType="separate"/>
        </w:r>
        <w:r>
          <w:rPr>
            <w:noProof/>
            <w:webHidden/>
          </w:rPr>
          <w:t>33</w:t>
        </w:r>
        <w:r>
          <w:rPr>
            <w:noProof/>
            <w:webHidden/>
          </w:rPr>
          <w:fldChar w:fldCharType="end"/>
        </w:r>
      </w:hyperlink>
    </w:p>
    <w:p w14:paraId="459E8B86" w14:textId="100E438F" w:rsidR="00647E87" w:rsidRDefault="00647E87">
      <w:pPr>
        <w:pStyle w:val="TableofFigures"/>
        <w:tabs>
          <w:tab w:val="right" w:leader="dot" w:pos="8494"/>
        </w:tabs>
        <w:rPr>
          <w:rFonts w:eastAsiaTheme="minorEastAsia" w:cstheme="minorBidi"/>
          <w:noProof/>
          <w:szCs w:val="24"/>
          <w:lang w:val="en-ES" w:eastAsia="en-GB"/>
        </w:rPr>
      </w:pPr>
      <w:hyperlink w:anchor="_Toc62166993" w:history="1">
        <w:r w:rsidRPr="00C020CA">
          <w:rPr>
            <w:rStyle w:val="Hyperlink"/>
            <w:noProof/>
            <w:lang w:val="es-ES"/>
          </w:rPr>
          <w:t>Figura 19. Diagrama del algoritmo BSE.</w:t>
        </w:r>
        <w:r>
          <w:rPr>
            <w:noProof/>
            <w:webHidden/>
          </w:rPr>
          <w:tab/>
        </w:r>
        <w:r>
          <w:rPr>
            <w:noProof/>
            <w:webHidden/>
          </w:rPr>
          <w:fldChar w:fldCharType="begin"/>
        </w:r>
        <w:r>
          <w:rPr>
            <w:noProof/>
            <w:webHidden/>
          </w:rPr>
          <w:instrText xml:space="preserve"> PAGEREF _Toc62166993 \h </w:instrText>
        </w:r>
        <w:r>
          <w:rPr>
            <w:noProof/>
            <w:webHidden/>
          </w:rPr>
        </w:r>
        <w:r>
          <w:rPr>
            <w:noProof/>
            <w:webHidden/>
          </w:rPr>
          <w:fldChar w:fldCharType="separate"/>
        </w:r>
        <w:r>
          <w:rPr>
            <w:noProof/>
            <w:webHidden/>
          </w:rPr>
          <w:t>34</w:t>
        </w:r>
        <w:r>
          <w:rPr>
            <w:noProof/>
            <w:webHidden/>
          </w:rPr>
          <w:fldChar w:fldCharType="end"/>
        </w:r>
      </w:hyperlink>
    </w:p>
    <w:p w14:paraId="6E5B613A" w14:textId="4CCA8425" w:rsidR="00647E87" w:rsidRDefault="00647E87">
      <w:pPr>
        <w:pStyle w:val="TableofFigures"/>
        <w:tabs>
          <w:tab w:val="right" w:leader="dot" w:pos="8494"/>
        </w:tabs>
        <w:rPr>
          <w:rFonts w:eastAsiaTheme="minorEastAsia" w:cstheme="minorBidi"/>
          <w:noProof/>
          <w:szCs w:val="24"/>
          <w:lang w:val="en-ES" w:eastAsia="en-GB"/>
        </w:rPr>
      </w:pPr>
      <w:hyperlink w:anchor="_Toc62166994" w:history="1">
        <w:r w:rsidRPr="00C020CA">
          <w:rPr>
            <w:rStyle w:val="Hyperlink"/>
            <w:noProof/>
            <w:lang w:val="es-ES"/>
          </w:rPr>
          <w:t>Figura 20. Máscara del Nivel 3 obtenida en el algoritmo McStrip.</w:t>
        </w:r>
        <w:r>
          <w:rPr>
            <w:noProof/>
            <w:webHidden/>
          </w:rPr>
          <w:tab/>
        </w:r>
        <w:r>
          <w:rPr>
            <w:noProof/>
            <w:webHidden/>
          </w:rPr>
          <w:fldChar w:fldCharType="begin"/>
        </w:r>
        <w:r>
          <w:rPr>
            <w:noProof/>
            <w:webHidden/>
          </w:rPr>
          <w:instrText xml:space="preserve"> PAGEREF _Toc62166994 \h </w:instrText>
        </w:r>
        <w:r>
          <w:rPr>
            <w:noProof/>
            <w:webHidden/>
          </w:rPr>
        </w:r>
        <w:r>
          <w:rPr>
            <w:noProof/>
            <w:webHidden/>
          </w:rPr>
          <w:fldChar w:fldCharType="separate"/>
        </w:r>
        <w:r>
          <w:rPr>
            <w:noProof/>
            <w:webHidden/>
          </w:rPr>
          <w:t>34</w:t>
        </w:r>
        <w:r>
          <w:rPr>
            <w:noProof/>
            <w:webHidden/>
          </w:rPr>
          <w:fldChar w:fldCharType="end"/>
        </w:r>
      </w:hyperlink>
    </w:p>
    <w:p w14:paraId="42ADEE33" w14:textId="7F6E6B89" w:rsidR="00647E87" w:rsidRDefault="00647E87">
      <w:pPr>
        <w:pStyle w:val="TableofFigures"/>
        <w:tabs>
          <w:tab w:val="right" w:leader="dot" w:pos="8494"/>
        </w:tabs>
        <w:rPr>
          <w:rFonts w:eastAsiaTheme="minorEastAsia" w:cstheme="minorBidi"/>
          <w:noProof/>
          <w:szCs w:val="24"/>
          <w:lang w:val="en-ES" w:eastAsia="en-GB"/>
        </w:rPr>
      </w:pPr>
      <w:hyperlink w:anchor="_Toc62166995" w:history="1">
        <w:r w:rsidRPr="00C020CA">
          <w:rPr>
            <w:rStyle w:val="Hyperlink"/>
            <w:noProof/>
            <w:lang w:val="es-ES"/>
          </w:rPr>
          <w:t>Figura 21. Máscara de Consenso obtenida en el algoritmo McStrip.</w:t>
        </w:r>
        <w:r>
          <w:rPr>
            <w:noProof/>
            <w:webHidden/>
          </w:rPr>
          <w:tab/>
        </w:r>
        <w:r>
          <w:rPr>
            <w:noProof/>
            <w:webHidden/>
          </w:rPr>
          <w:fldChar w:fldCharType="begin"/>
        </w:r>
        <w:r>
          <w:rPr>
            <w:noProof/>
            <w:webHidden/>
          </w:rPr>
          <w:instrText xml:space="preserve"> PAGEREF _Toc62166995 \h </w:instrText>
        </w:r>
        <w:r>
          <w:rPr>
            <w:noProof/>
            <w:webHidden/>
          </w:rPr>
        </w:r>
        <w:r>
          <w:rPr>
            <w:noProof/>
            <w:webHidden/>
          </w:rPr>
          <w:fldChar w:fldCharType="separate"/>
        </w:r>
        <w:r>
          <w:rPr>
            <w:noProof/>
            <w:webHidden/>
          </w:rPr>
          <w:t>35</w:t>
        </w:r>
        <w:r>
          <w:rPr>
            <w:noProof/>
            <w:webHidden/>
          </w:rPr>
          <w:fldChar w:fldCharType="end"/>
        </w:r>
      </w:hyperlink>
    </w:p>
    <w:p w14:paraId="21616402" w14:textId="2597E562" w:rsidR="002042FE" w:rsidRPr="00A422C2" w:rsidRDefault="00280722" w:rsidP="002042FE">
      <w:pPr>
        <w:ind w:firstLine="0"/>
        <w:rPr>
          <w:lang w:val="es-ES"/>
        </w:rPr>
      </w:pPr>
      <w:r w:rsidRPr="00A422C2">
        <w:rPr>
          <w:lang w:val="es-ES"/>
        </w:rPr>
        <w:fldChar w:fldCharType="end"/>
      </w:r>
    </w:p>
    <w:p w14:paraId="3FA7817C" w14:textId="64F467E8" w:rsidR="00120D1C" w:rsidRPr="00A422C2" w:rsidRDefault="00120D1C" w:rsidP="002042FE">
      <w:pPr>
        <w:ind w:firstLine="0"/>
        <w:rPr>
          <w:lang w:val="es-ES"/>
        </w:rPr>
      </w:pPr>
    </w:p>
    <w:p w14:paraId="61047E3B" w14:textId="0B4BE49D" w:rsidR="00120D1C" w:rsidRPr="00A422C2" w:rsidRDefault="00120D1C" w:rsidP="00120D1C">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t>ÍNDICE DE TABLAS</w:t>
      </w:r>
    </w:p>
    <w:p w14:paraId="4C8D9C16" w14:textId="39FD31AE" w:rsidR="00647E87" w:rsidRDefault="00BE5EA7">
      <w:pPr>
        <w:pStyle w:val="TableofFigures"/>
        <w:tabs>
          <w:tab w:val="right" w:leader="dot" w:pos="8494"/>
        </w:tabs>
        <w:rPr>
          <w:rFonts w:eastAsiaTheme="minorEastAsia" w:cstheme="minorBidi"/>
          <w:noProof/>
          <w:szCs w:val="24"/>
          <w:lang w:val="en-ES" w:eastAsia="en-GB"/>
        </w:rPr>
      </w:pPr>
      <w:r w:rsidRPr="00A422C2">
        <w:rPr>
          <w:lang w:val="es-ES"/>
        </w:rPr>
        <w:fldChar w:fldCharType="begin"/>
      </w:r>
      <w:r w:rsidRPr="00A422C2">
        <w:rPr>
          <w:lang w:val="es-ES"/>
        </w:rPr>
        <w:instrText xml:space="preserve"> TOC \h \z \c "Tabla" </w:instrText>
      </w:r>
      <w:r w:rsidRPr="00A422C2">
        <w:rPr>
          <w:lang w:val="es-ES"/>
        </w:rPr>
        <w:fldChar w:fldCharType="separate"/>
      </w:r>
      <w:hyperlink w:anchor="_Toc62166996" w:history="1">
        <w:r w:rsidR="00647E87" w:rsidRPr="001F4B9F">
          <w:rPr>
            <w:rStyle w:val="Hyperlink"/>
            <w:noProof/>
            <w:lang w:val="es-ES"/>
          </w:rPr>
          <w:t xml:space="preserve">Tabla 1. Resultados de los algoritmos de aprendizaje supervisado </w:t>
        </w:r>
        <w:r w:rsidR="00647E87" w:rsidRPr="001F4B9F">
          <w:rPr>
            <w:rStyle w:val="Hyperlink"/>
            <w:rFonts w:ascii="Calibri" w:hAnsi="Calibri" w:cs="Calibri"/>
            <w:noProof/>
            <w:lang w:val="es-ES"/>
          </w:rPr>
          <w:t>[37]</w:t>
        </w:r>
        <w:r w:rsidR="00647E87" w:rsidRPr="001F4B9F">
          <w:rPr>
            <w:rStyle w:val="Hyperlink"/>
            <w:noProof/>
            <w:lang w:val="es-ES"/>
          </w:rPr>
          <w:t>.</w:t>
        </w:r>
        <w:r w:rsidR="00647E87">
          <w:rPr>
            <w:noProof/>
            <w:webHidden/>
          </w:rPr>
          <w:tab/>
        </w:r>
        <w:r w:rsidR="00647E87">
          <w:rPr>
            <w:noProof/>
            <w:webHidden/>
          </w:rPr>
          <w:fldChar w:fldCharType="begin"/>
        </w:r>
        <w:r w:rsidR="00647E87">
          <w:rPr>
            <w:noProof/>
            <w:webHidden/>
          </w:rPr>
          <w:instrText xml:space="preserve"> PAGEREF _Toc62166996 \h </w:instrText>
        </w:r>
        <w:r w:rsidR="00647E87">
          <w:rPr>
            <w:noProof/>
            <w:webHidden/>
          </w:rPr>
        </w:r>
        <w:r w:rsidR="00647E87">
          <w:rPr>
            <w:noProof/>
            <w:webHidden/>
          </w:rPr>
          <w:fldChar w:fldCharType="separate"/>
        </w:r>
        <w:r w:rsidR="00647E87">
          <w:rPr>
            <w:noProof/>
            <w:webHidden/>
          </w:rPr>
          <w:t>14</w:t>
        </w:r>
        <w:r w:rsidR="00647E87">
          <w:rPr>
            <w:noProof/>
            <w:webHidden/>
          </w:rPr>
          <w:fldChar w:fldCharType="end"/>
        </w:r>
      </w:hyperlink>
    </w:p>
    <w:p w14:paraId="6FA9D414" w14:textId="7853121F" w:rsidR="00647E87" w:rsidRDefault="00647E87">
      <w:pPr>
        <w:pStyle w:val="TableofFigures"/>
        <w:tabs>
          <w:tab w:val="right" w:leader="dot" w:pos="8494"/>
        </w:tabs>
        <w:rPr>
          <w:rFonts w:eastAsiaTheme="minorEastAsia" w:cstheme="minorBidi"/>
          <w:noProof/>
          <w:szCs w:val="24"/>
          <w:lang w:val="en-ES" w:eastAsia="en-GB"/>
        </w:rPr>
      </w:pPr>
      <w:hyperlink w:anchor="_Toc62166997" w:history="1">
        <w:r w:rsidRPr="001F4B9F">
          <w:rPr>
            <w:rStyle w:val="Hyperlink"/>
            <w:noProof/>
            <w:lang w:val="es-ES"/>
          </w:rPr>
          <w:t>Tabla 2. Información sobre el dataset</w:t>
        </w:r>
        <w:r>
          <w:rPr>
            <w:noProof/>
            <w:webHidden/>
          </w:rPr>
          <w:tab/>
        </w:r>
        <w:r>
          <w:rPr>
            <w:noProof/>
            <w:webHidden/>
          </w:rPr>
          <w:fldChar w:fldCharType="begin"/>
        </w:r>
        <w:r>
          <w:rPr>
            <w:noProof/>
            <w:webHidden/>
          </w:rPr>
          <w:instrText xml:space="preserve"> PAGEREF _Toc62166997 \h </w:instrText>
        </w:r>
        <w:r>
          <w:rPr>
            <w:noProof/>
            <w:webHidden/>
          </w:rPr>
        </w:r>
        <w:r>
          <w:rPr>
            <w:noProof/>
            <w:webHidden/>
          </w:rPr>
          <w:fldChar w:fldCharType="separate"/>
        </w:r>
        <w:r>
          <w:rPr>
            <w:noProof/>
            <w:webHidden/>
          </w:rPr>
          <w:t>29</w:t>
        </w:r>
        <w:r>
          <w:rPr>
            <w:noProof/>
            <w:webHidden/>
          </w:rPr>
          <w:fldChar w:fldCharType="end"/>
        </w:r>
      </w:hyperlink>
    </w:p>
    <w:p w14:paraId="52033B3D" w14:textId="6139E62B" w:rsidR="00120D1C" w:rsidRPr="00A422C2" w:rsidRDefault="00BE5EA7" w:rsidP="002042FE">
      <w:pPr>
        <w:ind w:firstLine="0"/>
        <w:rPr>
          <w:lang w:val="es-ES"/>
        </w:rPr>
      </w:pPr>
      <w:r w:rsidRPr="00A422C2">
        <w:rPr>
          <w:lang w:val="es-ES"/>
        </w:rPr>
        <w:fldChar w:fldCharType="end"/>
      </w:r>
    </w:p>
    <w:p w14:paraId="190A132C" w14:textId="77777777" w:rsidR="002042FE" w:rsidRPr="00A422C2" w:rsidRDefault="002042FE" w:rsidP="002042FE">
      <w:pPr>
        <w:ind w:firstLine="0"/>
        <w:rPr>
          <w:lang w:val="es-ES"/>
        </w:rPr>
      </w:pPr>
    </w:p>
    <w:p w14:paraId="70790797" w14:textId="30466E81" w:rsidR="002042FE" w:rsidRPr="00A422C2" w:rsidRDefault="002042FE" w:rsidP="002042FE">
      <w:pPr>
        <w:rPr>
          <w:lang w:val="es-ES"/>
        </w:rPr>
        <w:sectPr w:rsidR="002042FE" w:rsidRPr="00A422C2"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3385703" w:rsidR="00A64C82" w:rsidRDefault="005220DF" w:rsidP="00CA4D76">
      <w:pPr>
        <w:pStyle w:val="Heading1"/>
        <w:rPr>
          <w:lang w:val="es-ES"/>
        </w:rPr>
      </w:pPr>
      <w:bookmarkStart w:id="14" w:name="_Toc62166940"/>
      <w:r w:rsidRPr="00A422C2">
        <w:rPr>
          <w:lang w:val="es-ES"/>
        </w:rPr>
        <w:lastRenderedPageBreak/>
        <w:t>INTRODUCCIÓN</w:t>
      </w:r>
      <w:bookmarkEnd w:id="14"/>
    </w:p>
    <w:p w14:paraId="236EB115" w14:textId="3C91D11F" w:rsidR="00E924C7" w:rsidRDefault="00E924C7" w:rsidP="00E924C7">
      <w:pPr>
        <w:pStyle w:val="Heading2"/>
        <w:rPr>
          <w:lang w:val="es-ES" w:eastAsia="es-ES"/>
        </w:rPr>
      </w:pPr>
      <w:bookmarkStart w:id="15" w:name="_Toc62166941"/>
      <w:r>
        <w:rPr>
          <w:lang w:val="es-ES" w:eastAsia="es-ES"/>
        </w:rPr>
        <w:t>Contexto</w:t>
      </w:r>
      <w:bookmarkEnd w:id="15"/>
    </w:p>
    <w:p w14:paraId="2AC2D924" w14:textId="0F7E9944" w:rsidR="00504FE1" w:rsidRPr="00A422C2" w:rsidRDefault="00504FE1" w:rsidP="00504FE1">
      <w:pPr>
        <w:rPr>
          <w:lang w:val="es-ES" w:eastAsia="es-ES"/>
        </w:rPr>
      </w:pPr>
      <w:r w:rsidRPr="00A422C2">
        <w:rPr>
          <w:lang w:val="es-ES" w:eastAsia="es-ES"/>
        </w:rPr>
        <w:t xml:space="preserve">El cáncer es el nombre que se da a un conjunto de enfermedades relacionadas. En todos los tipos de cáncer, algunas de las células del cuerpo empiezan a dividirse sin detenerse y se diseminan a los tejidos del derredor </w:t>
      </w:r>
      <w:r w:rsidRPr="00A422C2">
        <w:rPr>
          <w:lang w:val="es-ES" w:eastAsia="es-ES"/>
        </w:rPr>
        <w:fldChar w:fldCharType="begin"/>
      </w:r>
      <w:r w:rsidR="00B939D5">
        <w:rPr>
          <w:lang w:val="es-ES" w:eastAsia="es-ES"/>
        </w:rPr>
        <w:instrText xml:space="preserve"> ADDIN ZOTERO_ITEM CSL_CITATION {"citationID":"pwou8PZU","properties":{"formattedCitation":"[1]","plainCitation":"[1]","noteIndex":0},"citationItems":[{"id":17,"uris":["http://zotero.org/groups/2648216/items/WFNRUIHX"],"uri":["http://zotero.org/groups/2648216/items/WFNRUIHX"],"itemData":{"id":17,"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9,2]]}}}],"schema":"https://github.com/citation-style-language/schema/raw/master/csl-citation.json"} </w:instrText>
      </w:r>
      <w:r w:rsidRPr="00A422C2">
        <w:rPr>
          <w:lang w:val="es-ES" w:eastAsia="es-ES"/>
        </w:rPr>
        <w:fldChar w:fldCharType="separate"/>
      </w:r>
      <w:r w:rsidR="004E7709">
        <w:rPr>
          <w:noProof/>
          <w:lang w:val="es-ES" w:eastAsia="es-ES"/>
        </w:rPr>
        <w:t>[1]</w:t>
      </w:r>
      <w:r w:rsidRPr="00A422C2">
        <w:rPr>
          <w:lang w:val="es-ES" w:eastAsia="es-ES"/>
        </w:rPr>
        <w:fldChar w:fldCharType="end"/>
      </w:r>
      <w:r w:rsidRPr="00A422C2">
        <w:rPr>
          <w:lang w:val="es-ES" w:eastAsia="es-ES"/>
        </w:rPr>
        <w:t>.</w:t>
      </w:r>
    </w:p>
    <w:p w14:paraId="10110370" w14:textId="32D0704D" w:rsidR="00504FE1" w:rsidRPr="00A422C2" w:rsidRDefault="00504FE1" w:rsidP="00504FE1">
      <w:pPr>
        <w:widowControl w:val="0"/>
        <w:autoSpaceDE w:val="0"/>
        <w:autoSpaceDN w:val="0"/>
        <w:adjustRightInd w:val="0"/>
        <w:rPr>
          <w:lang w:val="es-ES" w:eastAsia="es-ES"/>
        </w:rPr>
      </w:pPr>
      <w:r w:rsidRPr="00A422C2">
        <w:rPr>
          <w:lang w:val="es-ES" w:eastAsia="es-ES"/>
        </w:rPr>
        <w:t xml:space="preserve">Dentro de los distintos tipos de cáncer, </w:t>
      </w:r>
      <w:r w:rsidR="008A748A">
        <w:rPr>
          <w:lang w:val="es-ES" w:eastAsia="es-ES"/>
        </w:rPr>
        <w:t>g</w:t>
      </w:r>
      <w:r w:rsidRPr="00A422C2">
        <w:rPr>
          <w:lang w:val="es-ES" w:eastAsia="es-ES"/>
        </w:rPr>
        <w:t xml:space="preserve">lioma es el término utilizado para referirse a los tumores cerebrales primarios que, a su vez, se clasifican dependiendo de la célula que lo origina. Son los tumores más comunes del sistema nervioso central (SNC) y agrupan casi el 80% de todos los tipos de tumores del cerebro. En este grupo se incluye el Glioblastoma multiforme, el tumor más maligno </w:t>
      </w:r>
      <w:r w:rsidRPr="00A422C2">
        <w:rPr>
          <w:lang w:val="es-ES" w:eastAsia="es-ES"/>
        </w:rPr>
        <w:fldChar w:fldCharType="begin"/>
      </w:r>
      <w:r w:rsidR="00B939D5">
        <w:rPr>
          <w:lang w:val="es-ES" w:eastAsia="es-ES"/>
        </w:rPr>
        <w:instrText xml:space="preserve"> ADDIN ZOTERO_ITEM CSL_CITATION {"citationID":"EyAJ5p7w","properties":{"formattedCitation":"[2]","plainCitation":"[2]","noteIndex":0},"citationItems":[{"id":21,"uris":["http://zotero.org/groups/2648216/items/WC6TACGQ"],"uri":["http://zotero.org/groups/2648216/items/WC6TACGQ"],"itemData":{"id":21,"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Pr="00A422C2">
        <w:rPr>
          <w:lang w:val="es-ES" w:eastAsia="es-ES"/>
        </w:rPr>
        <w:fldChar w:fldCharType="separate"/>
      </w:r>
      <w:r w:rsidR="004E7709">
        <w:rPr>
          <w:noProof/>
          <w:lang w:val="es-ES" w:eastAsia="es-ES"/>
        </w:rPr>
        <w:t>[2]</w:t>
      </w:r>
      <w:r w:rsidRPr="00A422C2">
        <w:rPr>
          <w:lang w:val="es-ES" w:eastAsia="es-ES"/>
        </w:rPr>
        <w:fldChar w:fldCharType="end"/>
      </w:r>
      <w:r w:rsidRPr="00A422C2">
        <w:rPr>
          <w:lang w:val="es-ES" w:eastAsia="es-ES"/>
        </w:rPr>
        <w:t>.</w:t>
      </w:r>
    </w:p>
    <w:p w14:paraId="77BD8C7E" w14:textId="63F662AC" w:rsidR="00504FE1" w:rsidRPr="00A422C2" w:rsidRDefault="00504FE1" w:rsidP="00504FE1">
      <w:pPr>
        <w:rPr>
          <w:lang w:val="es-ES" w:eastAsia="es-ES"/>
        </w:rPr>
      </w:pPr>
      <w:r w:rsidRPr="00A422C2">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alrededor de 16-18 meses y tan solo el 3-5% sobrevive los 5 años </w:t>
      </w:r>
      <w:r w:rsidRPr="00A422C2">
        <w:rPr>
          <w:lang w:val="es-ES" w:eastAsia="es-ES"/>
        </w:rPr>
        <w:fldChar w:fldCharType="begin"/>
      </w:r>
      <w:r w:rsidR="00B939D5">
        <w:rPr>
          <w:lang w:val="es-ES" w:eastAsia="es-ES"/>
        </w:rPr>
        <w:instrText xml:space="preserve"> ADDIN ZOTERO_ITEM CSL_CITATION {"citationID":"Hfsvza12","properties":{"formattedCitation":"[3]","plainCitation":"[3]","noteIndex":0},"citationItems":[{"id":22,"uris":["http://zotero.org/groups/2648216/items/G33NXF87"],"uri":["http://zotero.org/groups/2648216/items/G33NXF87"],"itemData":{"id":22,"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Pr="00A422C2">
        <w:rPr>
          <w:lang w:val="es-ES" w:eastAsia="es-ES"/>
        </w:rPr>
        <w:fldChar w:fldCharType="separate"/>
      </w:r>
      <w:r w:rsidR="004E7709">
        <w:rPr>
          <w:rFonts w:ascii="Calibri" w:hAnsi="Calibri" w:cs="Calibri"/>
          <w:lang w:val="es-ES"/>
        </w:rPr>
        <w:t>[3]</w:t>
      </w:r>
      <w:r w:rsidRPr="00A422C2">
        <w:rPr>
          <w:lang w:val="es-ES" w:eastAsia="es-ES"/>
        </w:rPr>
        <w:fldChar w:fldCharType="end"/>
      </w:r>
      <w:r w:rsidRPr="00A422C2">
        <w:rPr>
          <w:lang w:val="es-ES" w:eastAsia="es-ES"/>
        </w:rPr>
        <w:t>. A pesar de que su incidencia sea de menos de 10 por 100000 personas, su mal pronóstico lo convierte en un problema crucial de salud pública. Puede darse a cualquier edad, pero tiene mayor incidencia en el rango de 55 a 60 años.</w:t>
      </w:r>
    </w:p>
    <w:p w14:paraId="3DC3AF71" w14:textId="4573CDD4" w:rsidR="00504FE1" w:rsidRPr="00A422C2" w:rsidRDefault="00504FE1" w:rsidP="00504FE1">
      <w:pPr>
        <w:rPr>
          <w:lang w:val="es-ES" w:eastAsia="es-ES"/>
        </w:rPr>
      </w:pPr>
      <w:r w:rsidRPr="00A422C2">
        <w:rPr>
          <w:lang w:val="es-ES" w:eastAsia="es-ES"/>
        </w:rPr>
        <w:t xml:space="preserve">Una detección precoz del cáncer es de suma importancia. La detección y diagnóstico mediante técnicas de imagen avanzadas reduce la necesidad de una cirugía exploratoria para ello. Además, la posibilidad de detectar y tratar un glioma de bajo grado, antes de que progrese a un Glioblastoma, puede marcar la diferencia entre la vida y la muerte </w:t>
      </w:r>
      <w:r w:rsidRPr="00A422C2">
        <w:rPr>
          <w:lang w:val="es-ES" w:eastAsia="es-ES"/>
        </w:rPr>
        <w:fldChar w:fldCharType="begin"/>
      </w:r>
      <w:r w:rsidR="00B939D5">
        <w:rPr>
          <w:lang w:val="es-ES" w:eastAsia="es-ES"/>
        </w:rPr>
        <w:instrText xml:space="preserve"> ADDIN ZOTERO_ITEM CSL_CITATION {"citationID":"expoxjZT","properties":{"formattedCitation":"[4]","plainCitation":"[4]","noteIndex":0},"citationItems":[{"id":25,"uris":["http://zotero.org/groups/2648216/items/QUJGS6ZX"],"uri":["http://zotero.org/groups/2648216/items/QUJGS6ZX"],"itemData":{"id":25,"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Pr="00A422C2">
        <w:rPr>
          <w:lang w:val="es-ES" w:eastAsia="es-ES"/>
        </w:rPr>
        <w:fldChar w:fldCharType="separate"/>
      </w:r>
      <w:r w:rsidR="004E7709">
        <w:rPr>
          <w:rFonts w:ascii="Calibri" w:hAnsi="Calibri" w:cs="Calibri"/>
          <w:lang w:val="es-ES"/>
        </w:rPr>
        <w:t>[4]</w:t>
      </w:r>
      <w:r w:rsidRPr="00A422C2">
        <w:rPr>
          <w:lang w:val="es-ES" w:eastAsia="es-ES"/>
        </w:rPr>
        <w:fldChar w:fldCharType="end"/>
      </w:r>
      <w:r w:rsidRPr="00A422C2">
        <w:rPr>
          <w:lang w:val="es-ES" w:eastAsia="es-ES"/>
        </w:rPr>
        <w:t xml:space="preserve">. Así, se podrían tratar cuando todavía son pequeños antes de que se conviertan en malignos y aún pueden ser curables mediante cirugía mínimamente invasiva o incluso por métodos de radiación estereotáctica como la radiocirugía </w:t>
      </w:r>
      <w:r w:rsidRPr="00A422C2">
        <w:rPr>
          <w:lang w:val="es-ES" w:eastAsia="es-ES"/>
        </w:rPr>
        <w:fldChar w:fldCharType="begin"/>
      </w:r>
      <w:r w:rsidR="00B939D5">
        <w:rPr>
          <w:lang w:val="es-ES" w:eastAsia="es-ES"/>
        </w:rPr>
        <w:instrText xml:space="preserve"> ADDIN ZOTERO_ITEM CSL_CITATION {"citationID":"pTfw0Nma","properties":{"formattedCitation":"[5]","plainCitation":"[5]","noteIndex":0},"citationItems":[{"id":24,"uris":["http://zotero.org/groups/2648216/items/CZAHTTSW"],"uri":["http://zotero.org/groups/2648216/items/CZAHTTSW"],"itemData":{"id":24,"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Pr="00A422C2">
        <w:rPr>
          <w:lang w:val="es-ES" w:eastAsia="es-ES"/>
        </w:rPr>
        <w:fldChar w:fldCharType="separate"/>
      </w:r>
      <w:r w:rsidR="004E7709">
        <w:rPr>
          <w:rFonts w:ascii="Calibri" w:hAnsi="Calibri" w:cs="Calibri"/>
          <w:lang w:val="es-ES"/>
        </w:rPr>
        <w:t>[5]</w:t>
      </w:r>
      <w:r w:rsidRPr="00A422C2">
        <w:rPr>
          <w:lang w:val="es-ES" w:eastAsia="es-ES"/>
        </w:rPr>
        <w:fldChar w:fldCharType="end"/>
      </w:r>
      <w:r w:rsidRPr="00A422C2">
        <w:rPr>
          <w:lang w:val="es-ES" w:eastAsia="es-ES"/>
        </w:rPr>
        <w:t xml:space="preserve">. Cabe destacar que no siempre es posible detectar un glioma de bajo grado ya que a veces se generan de nuevo sin evidencias de un precursor de menor grado </w:t>
      </w:r>
      <w:r w:rsidRPr="00A422C2">
        <w:rPr>
          <w:lang w:val="es-ES" w:eastAsia="es-ES"/>
        </w:rPr>
        <w:fldChar w:fldCharType="begin"/>
      </w:r>
      <w:r w:rsidR="00B939D5">
        <w:rPr>
          <w:lang w:val="es-ES" w:eastAsia="es-ES"/>
        </w:rPr>
        <w:instrText xml:space="preserve"> ADDIN ZOTERO_ITEM CSL_CITATION {"citationID":"1Cnzb7bk","properties":{"formattedCitation":"[6]","plainCitation":"[6]","noteIndex":0},"citationItems":[{"id":34,"uris":["http://zotero.org/groups/2648216/items/DTBUCEH7"],"uri":["http://zotero.org/groups/2648216/items/DTBUCEH7"],"itemData":{"id":34,"type":"post-weblog","language":"en-US","title":"Glioblastoma (GBM) – American Brain Tumor Association","URL":"https://www.abta.org/tumor_types/glioblastoma-gbm/","accessed":{"date-parts":[["2020",12,9]]}}}],"schema":"https://github.com/citation-style-language/schema/raw/master/csl-citation.json"} </w:instrText>
      </w:r>
      <w:r w:rsidRPr="00A422C2">
        <w:rPr>
          <w:lang w:val="es-ES" w:eastAsia="es-ES"/>
        </w:rPr>
        <w:fldChar w:fldCharType="separate"/>
      </w:r>
      <w:r w:rsidR="004E7709">
        <w:rPr>
          <w:rFonts w:ascii="Calibri" w:hAnsi="Calibri" w:cs="Calibri"/>
          <w:lang w:val="es-ES"/>
        </w:rPr>
        <w:t>[6]</w:t>
      </w:r>
      <w:r w:rsidRPr="00A422C2">
        <w:rPr>
          <w:lang w:val="es-ES" w:eastAsia="es-ES"/>
        </w:rPr>
        <w:fldChar w:fldCharType="end"/>
      </w:r>
      <w:r w:rsidRPr="00A422C2">
        <w:rPr>
          <w:lang w:val="es-ES" w:eastAsia="es-ES"/>
        </w:rPr>
        <w:t xml:space="preserve">. La fundación del Glioblastoma afirma que una detección precoz podría llegar a posibilitar un tratamiento sin cirugía. También expone que varios estudios han demostrado que la resección del Glioblastoma puede estimular cualquier célula cancerígena no eliminada y hacer que crezca hasta un 75% más rápido que antes de la intervención, dando aún más importancia a la detección </w:t>
      </w:r>
      <w:r w:rsidRPr="00A422C2">
        <w:rPr>
          <w:lang w:val="es-ES" w:eastAsia="es-ES"/>
        </w:rPr>
        <w:fldChar w:fldCharType="begin"/>
      </w:r>
      <w:r w:rsidR="00B939D5">
        <w:rPr>
          <w:lang w:val="es-ES" w:eastAsia="es-ES"/>
        </w:rPr>
        <w:instrText xml:space="preserve"> ADDIN ZOTERO_ITEM CSL_CITATION {"citationID":"hwTk4IrP","properties":{"formattedCitation":"[7]","plainCitation":"[7]","noteIndex":0},"citationItems":[{"id":19,"uris":["http://zotero.org/groups/2648216/items/4Y7ZCVHH"],"uri":["http://zotero.org/groups/2648216/items/4Y7ZCVHH"],"itemData":{"id":19,"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Pr="00A422C2">
        <w:rPr>
          <w:lang w:val="es-ES" w:eastAsia="es-ES"/>
        </w:rPr>
        <w:fldChar w:fldCharType="separate"/>
      </w:r>
      <w:r w:rsidR="004E7709">
        <w:rPr>
          <w:rFonts w:ascii="Calibri" w:hAnsi="Calibri" w:cs="Calibri"/>
          <w:lang w:val="es-ES"/>
        </w:rPr>
        <w:t>[7]</w:t>
      </w:r>
      <w:r w:rsidRPr="00A422C2">
        <w:rPr>
          <w:lang w:val="es-ES" w:eastAsia="es-ES"/>
        </w:rPr>
        <w:fldChar w:fldCharType="end"/>
      </w:r>
      <w:r w:rsidRPr="00A422C2">
        <w:rPr>
          <w:lang w:val="es-ES" w:eastAsia="es-ES"/>
        </w:rPr>
        <w:t>.</w:t>
      </w:r>
    </w:p>
    <w:p w14:paraId="41105612" w14:textId="172E4AA9" w:rsidR="00504FE1" w:rsidRPr="00504FE1" w:rsidRDefault="00504FE1" w:rsidP="00504FE1">
      <w:pPr>
        <w:rPr>
          <w:lang w:val="es-ES" w:eastAsia="es-ES"/>
        </w:rPr>
      </w:pPr>
      <w:r w:rsidRPr="00A422C2">
        <w:rPr>
          <w:lang w:val="es-ES" w:eastAsia="es-ES"/>
        </w:rPr>
        <w:t>Los datos que se extraen para el diagnóstico como para el seguimiento de esta enfermedad se realizan de forma manual habitualmente, siendo evaluados por profesionales para la toma de decisiones.</w:t>
      </w:r>
    </w:p>
    <w:p w14:paraId="41480624" w14:textId="1C9CE168" w:rsidR="002F60EA" w:rsidRPr="00A422C2" w:rsidRDefault="002F60EA" w:rsidP="00135D16">
      <w:pPr>
        <w:rPr>
          <w:lang w:val="es-ES" w:eastAsia="es-ES"/>
        </w:rPr>
      </w:pPr>
      <w:r w:rsidRPr="00A422C2">
        <w:rPr>
          <w:lang w:val="es-ES" w:eastAsia="es-ES"/>
        </w:rPr>
        <w:t>El proceso de diagnóstico es una actividad compleja y colaborativa que pide de un razonamiento clínico y recogida de información con el objetivo de determinar el estado de salud del paciente.</w:t>
      </w:r>
      <w:r w:rsidR="00CD0776" w:rsidRPr="00A422C2">
        <w:rPr>
          <w:lang w:val="es-ES" w:eastAsia="es-ES"/>
        </w:rPr>
        <w:t xml:space="preserve"> Es un proceso </w:t>
      </w:r>
      <w:r w:rsidR="00F05B0E" w:rsidRPr="00A422C2">
        <w:rPr>
          <w:lang w:val="es-ES" w:eastAsia="es-ES"/>
        </w:rPr>
        <w:t>(</w:t>
      </w:r>
      <w:r w:rsidR="00F05B0E" w:rsidRPr="00A422C2">
        <w:rPr>
          <w:lang w:val="es-ES" w:eastAsia="es-ES"/>
        </w:rPr>
        <w:fldChar w:fldCharType="begin"/>
      </w:r>
      <w:r w:rsidR="00F05B0E" w:rsidRPr="00A422C2">
        <w:rPr>
          <w:lang w:val="es-ES" w:eastAsia="es-ES"/>
        </w:rPr>
        <w:instrText xml:space="preserve"> REF _Ref58576707 \h </w:instrText>
      </w:r>
      <w:r w:rsidR="00F05B0E" w:rsidRPr="00A422C2">
        <w:rPr>
          <w:lang w:val="es-ES" w:eastAsia="es-ES"/>
        </w:rPr>
      </w:r>
      <w:r w:rsidR="00F05B0E" w:rsidRPr="00A422C2">
        <w:rPr>
          <w:lang w:val="es-ES" w:eastAsia="es-ES"/>
        </w:rPr>
        <w:fldChar w:fldCharType="separate"/>
      </w:r>
      <w:r w:rsidR="00647E87" w:rsidRPr="00A422C2">
        <w:rPr>
          <w:lang w:val="es-ES"/>
        </w:rPr>
        <w:t xml:space="preserve">Figura </w:t>
      </w:r>
      <w:r w:rsidR="00647E87">
        <w:rPr>
          <w:noProof/>
          <w:lang w:val="es-ES"/>
        </w:rPr>
        <w:t>1</w:t>
      </w:r>
      <w:r w:rsidR="00F05B0E" w:rsidRPr="00A422C2">
        <w:rPr>
          <w:lang w:val="es-ES" w:eastAsia="es-ES"/>
        </w:rPr>
        <w:fldChar w:fldCharType="end"/>
      </w:r>
      <w:r w:rsidR="00F05B0E" w:rsidRPr="00A422C2">
        <w:rPr>
          <w:lang w:val="es-ES" w:eastAsia="es-ES"/>
        </w:rPr>
        <w:t xml:space="preserve">) </w:t>
      </w:r>
      <w:r w:rsidR="00CD0776" w:rsidRPr="00A422C2">
        <w:rPr>
          <w:lang w:val="es-ES" w:eastAsia="es-ES"/>
        </w:rPr>
        <w:t xml:space="preserve">que se extiende en el tiempo, siendo </w:t>
      </w:r>
      <w:r w:rsidR="00CD0776" w:rsidRPr="00A422C2">
        <w:rPr>
          <w:lang w:val="es-ES" w:eastAsia="es-ES"/>
        </w:rPr>
        <w:lastRenderedPageBreak/>
        <w:t>iterativo y mientras se da la recogida de información, el objetivo es reducir las dudas sobre el diagnóstico, limitar las distintas posibilidades para el resultado del diagnóstico y desarrollar un entendimiento más preciso y completo del problema de salud del paciente.</w:t>
      </w:r>
    </w:p>
    <w:p w14:paraId="05FF8C9B" w14:textId="77777777" w:rsidR="00E57299" w:rsidRPr="00A422C2" w:rsidRDefault="00E57299" w:rsidP="00C30A93">
      <w:pPr>
        <w:keepNext/>
        <w:ind w:firstLine="0"/>
        <w:jc w:val="center"/>
        <w:rPr>
          <w:lang w:val="es-ES"/>
        </w:rPr>
      </w:pPr>
      <w:r w:rsidRPr="00A422C2">
        <w:rPr>
          <w:noProof/>
          <w:lang w:val="es-ES"/>
        </w:rPr>
        <w:drawing>
          <wp:inline distT="0" distB="0" distL="0" distR="0" wp14:anchorId="1FDA8D27" wp14:editId="365D925A">
            <wp:extent cx="5196159" cy="26622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96159" cy="2662230"/>
                    </a:xfrm>
                    <a:prstGeom prst="rect">
                      <a:avLst/>
                    </a:prstGeom>
                  </pic:spPr>
                </pic:pic>
              </a:graphicData>
            </a:graphic>
          </wp:inline>
        </w:drawing>
      </w:r>
    </w:p>
    <w:p w14:paraId="67793431" w14:textId="7239F588" w:rsidR="00E57299" w:rsidRPr="00A422C2" w:rsidRDefault="00E57299" w:rsidP="00E57299">
      <w:pPr>
        <w:pStyle w:val="Caption"/>
        <w:ind w:firstLine="0"/>
        <w:jc w:val="center"/>
        <w:rPr>
          <w:lang w:val="es-ES" w:eastAsia="es-ES"/>
        </w:rPr>
      </w:pPr>
      <w:bookmarkStart w:id="16" w:name="_Ref58576707"/>
      <w:bookmarkStart w:id="17" w:name="_Toc62166975"/>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647E87">
        <w:rPr>
          <w:noProof/>
          <w:lang w:val="es-ES"/>
        </w:rPr>
        <w:t>1</w:t>
      </w:r>
      <w:r w:rsidRPr="00A422C2">
        <w:rPr>
          <w:lang w:val="es-ES"/>
        </w:rPr>
        <w:fldChar w:fldCharType="end"/>
      </w:r>
      <w:bookmarkEnd w:id="16"/>
      <w:r w:rsidRPr="00A422C2">
        <w:rPr>
          <w:lang w:val="es-ES"/>
        </w:rPr>
        <w:t>. Proceso del diagnóstico</w:t>
      </w:r>
      <w:r w:rsidR="00C30A93">
        <w:rPr>
          <w:lang w:val="es-ES"/>
        </w:rPr>
        <w:t xml:space="preserve">. </w:t>
      </w:r>
      <w:r w:rsidR="000A0B10">
        <w:rPr>
          <w:lang w:val="es-ES"/>
        </w:rPr>
        <w:t>Figura</w:t>
      </w:r>
      <w:r w:rsidR="00C30A93">
        <w:rPr>
          <w:lang w:val="es-ES"/>
        </w:rPr>
        <w:t xml:space="preserve"> traducida de</w:t>
      </w:r>
      <w:r w:rsidRPr="00A422C2">
        <w:rPr>
          <w:lang w:val="es-ES"/>
        </w:rPr>
        <w:t xml:space="preserve"> </w:t>
      </w:r>
      <w:r w:rsidRPr="00A422C2">
        <w:rPr>
          <w:lang w:val="es-ES"/>
        </w:rPr>
        <w:fldChar w:fldCharType="begin"/>
      </w:r>
      <w:r w:rsidR="00B939D5">
        <w:rPr>
          <w:lang w:val="es-ES"/>
        </w:rPr>
        <w:instrText xml:space="preserve"> ADDIN ZOTERO_ITEM CSL_CITATION {"citationID":"Yx4UXJtM","properties":{"formattedCitation":"[8]","plainCitation":"[8]","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Pr="00A422C2">
        <w:rPr>
          <w:lang w:val="es-ES"/>
        </w:rPr>
        <w:fldChar w:fldCharType="separate"/>
      </w:r>
      <w:r w:rsidR="004E7709">
        <w:rPr>
          <w:noProof/>
          <w:lang w:val="es-ES"/>
        </w:rPr>
        <w:t>[8]</w:t>
      </w:r>
      <w:r w:rsidRPr="00A422C2">
        <w:rPr>
          <w:lang w:val="es-ES"/>
        </w:rPr>
        <w:fldChar w:fldCharType="end"/>
      </w:r>
      <w:r w:rsidR="008855E9" w:rsidRPr="00A422C2">
        <w:rPr>
          <w:lang w:val="es-ES"/>
        </w:rPr>
        <w:t>.</w:t>
      </w:r>
      <w:bookmarkEnd w:id="17"/>
    </w:p>
    <w:p w14:paraId="056791BD" w14:textId="7B724642" w:rsidR="00135D16" w:rsidRPr="00A422C2" w:rsidRDefault="00135D16" w:rsidP="00135D16">
      <w:pPr>
        <w:rPr>
          <w:lang w:val="es-ES" w:eastAsia="es-ES"/>
        </w:rPr>
      </w:pPr>
      <w:r w:rsidRPr="00A422C2">
        <w:rPr>
          <w:lang w:val="es-ES" w:eastAsia="es-ES"/>
        </w:rPr>
        <w:t>La obtención de un diagnóstico correcto es clave, ya que proporciona información sobre el estado del paciente y es la información sobre la cual se basan los tratamientos posteriores para la mejora de este.</w:t>
      </w:r>
      <w:r w:rsidR="002F60EA" w:rsidRPr="00A422C2">
        <w:rPr>
          <w:lang w:val="es-ES" w:eastAsia="es-ES"/>
        </w:rPr>
        <w:t xml:space="preserve"> Los servicios de salud cuentan con un error común para todos los ámbitos de estudio</w:t>
      </w:r>
      <w:r w:rsidR="00D138F5" w:rsidRPr="00A422C2">
        <w:rPr>
          <w:lang w:val="es-ES" w:eastAsia="es-ES"/>
        </w:rPr>
        <w:t>,</w:t>
      </w:r>
      <w:r w:rsidR="002F60EA" w:rsidRPr="00A422C2">
        <w:rPr>
          <w:lang w:val="es-ES" w:eastAsia="es-ES"/>
        </w:rPr>
        <w:t xml:space="preserve"> los errores </w:t>
      </w:r>
      <w:r w:rsidR="00C43280" w:rsidRPr="00A422C2">
        <w:rPr>
          <w:lang w:val="es-ES" w:eastAsia="es-ES"/>
        </w:rPr>
        <w:t>en el</w:t>
      </w:r>
      <w:r w:rsidR="002F60EA" w:rsidRPr="00A422C2">
        <w:rPr>
          <w:lang w:val="es-ES" w:eastAsia="es-ES"/>
        </w:rPr>
        <w:t xml:space="preserve"> diagnóstico</w:t>
      </w:r>
      <w:r w:rsidR="00D138F5" w:rsidRPr="00A422C2">
        <w:rPr>
          <w:lang w:val="es-ES" w:eastAsia="es-ES"/>
        </w:rPr>
        <w:t>, que siguen produciéndose en una alta proporción.</w:t>
      </w:r>
    </w:p>
    <w:p w14:paraId="5E5777F4" w14:textId="250FF625" w:rsidR="007D1981" w:rsidRPr="00A422C2" w:rsidRDefault="002B400A" w:rsidP="007D1981">
      <w:pPr>
        <w:rPr>
          <w:lang w:val="es-ES" w:eastAsia="es-ES"/>
        </w:rPr>
      </w:pPr>
      <w:r w:rsidRPr="00A422C2">
        <w:rPr>
          <w:lang w:val="es-ES" w:eastAsia="es-ES"/>
        </w:rPr>
        <w:t xml:space="preserve">Es probable que la mayoría de las personas experimente al menos un error de diagnóstico en su vida, a veces con consecuencias devastadoras. </w:t>
      </w:r>
      <w:r w:rsidR="007D1981" w:rsidRPr="00A422C2">
        <w:rPr>
          <w:lang w:val="es-ES" w:eastAsia="es-ES"/>
        </w:rPr>
        <w:t>Los errores de diagnóstico pueden causar daño a los pacientes al impedir o retrasar el tratamiento adecuado, proporcionar un tratamiento innecesario o perjudicial, o tener repercusiones psicológicas o financieras. Por ejemplo</w:t>
      </w:r>
      <w:r w:rsidR="005C40A0" w:rsidRPr="00A422C2">
        <w:rPr>
          <w:lang w:val="es-ES" w:eastAsia="es-ES"/>
        </w:rPr>
        <w:t>, se han encontrado los siguientes datos</w:t>
      </w:r>
      <w:r w:rsidR="002C3BFA" w:rsidRPr="00A422C2">
        <w:rPr>
          <w:lang w:val="es-ES" w:eastAsia="es-ES"/>
        </w:rPr>
        <w:t xml:space="preserve"> </w:t>
      </w:r>
      <w:r w:rsidR="00291A02" w:rsidRPr="00A422C2">
        <w:rPr>
          <w:lang w:val="es-ES" w:eastAsia="es-ES"/>
        </w:rPr>
        <w:fldChar w:fldCharType="begin"/>
      </w:r>
      <w:r w:rsidR="00B939D5">
        <w:rPr>
          <w:lang w:val="es-ES" w:eastAsia="es-ES"/>
        </w:rPr>
        <w:instrText xml:space="preserve"> ADDIN ZOTERO_ITEM CSL_CITATION {"citationID":"VvAtLvEl","properties":{"formattedCitation":"[8]","plainCitation":"[8]","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00291A02" w:rsidRPr="00A422C2">
        <w:rPr>
          <w:lang w:val="es-ES" w:eastAsia="es-ES"/>
        </w:rPr>
        <w:fldChar w:fldCharType="separate"/>
      </w:r>
      <w:r w:rsidR="004E7709">
        <w:rPr>
          <w:noProof/>
          <w:lang w:val="es-ES" w:eastAsia="es-ES"/>
        </w:rPr>
        <w:t>[8]</w:t>
      </w:r>
      <w:r w:rsidR="00291A02" w:rsidRPr="00A422C2">
        <w:rPr>
          <w:lang w:val="es-ES" w:eastAsia="es-ES"/>
        </w:rPr>
        <w:fldChar w:fldCharType="end"/>
      </w:r>
      <w:r w:rsidR="00321CC9" w:rsidRPr="00A422C2">
        <w:rPr>
          <w:lang w:val="es-ES" w:eastAsia="es-ES"/>
        </w:rPr>
        <w:t>.</w:t>
      </w:r>
    </w:p>
    <w:p w14:paraId="54825A3A" w14:textId="2621264D" w:rsidR="007D1981" w:rsidRPr="00A422C2" w:rsidRDefault="007D1981" w:rsidP="0005768E">
      <w:pPr>
        <w:pStyle w:val="ListParagraph"/>
        <w:numPr>
          <w:ilvl w:val="0"/>
          <w:numId w:val="7"/>
        </w:numPr>
        <w:rPr>
          <w:lang w:val="es-ES" w:eastAsia="es-ES"/>
        </w:rPr>
      </w:pPr>
      <w:r w:rsidRPr="00A422C2">
        <w:rPr>
          <w:lang w:val="es-ES" w:eastAsia="es-ES"/>
        </w:rPr>
        <w:t>Un cálculo conservador encontró que el 5</w:t>
      </w:r>
      <w:r w:rsidR="00274DF7" w:rsidRPr="00A422C2">
        <w:rPr>
          <w:lang w:val="es-ES" w:eastAsia="es-ES"/>
        </w:rPr>
        <w:t xml:space="preserve">% </w:t>
      </w:r>
      <w:r w:rsidRPr="00A422C2">
        <w:rPr>
          <w:lang w:val="es-ES" w:eastAsia="es-ES"/>
        </w:rPr>
        <w:t xml:space="preserve">de los adultos de </w:t>
      </w:r>
      <w:r w:rsidR="00412E2B" w:rsidRPr="00A422C2">
        <w:rPr>
          <w:lang w:val="es-ES" w:eastAsia="es-ES"/>
        </w:rPr>
        <w:t>EE. UU.</w:t>
      </w:r>
      <w:r w:rsidRPr="00A422C2">
        <w:rPr>
          <w:lang w:val="es-ES" w:eastAsia="es-ES"/>
        </w:rPr>
        <w:t xml:space="preserve"> que buscan atención </w:t>
      </w:r>
      <w:r w:rsidR="00412E2B" w:rsidRPr="00A422C2">
        <w:rPr>
          <w:lang w:val="es-ES" w:eastAsia="es-ES"/>
        </w:rPr>
        <w:t>médica</w:t>
      </w:r>
      <w:r w:rsidRPr="00A422C2">
        <w:rPr>
          <w:lang w:val="es-ES" w:eastAsia="es-ES"/>
        </w:rPr>
        <w:t xml:space="preserve"> cada año experimentan un error de diagnóstico</w:t>
      </w:r>
      <w:r w:rsidR="002728C9" w:rsidRPr="00A422C2">
        <w:rPr>
          <w:lang w:val="es-ES" w:eastAsia="es-ES"/>
        </w:rPr>
        <w:t xml:space="preserve"> </w:t>
      </w:r>
      <w:r w:rsidR="00291A02" w:rsidRPr="00A422C2">
        <w:rPr>
          <w:lang w:val="es-ES" w:eastAsia="es-ES"/>
        </w:rPr>
        <w:fldChar w:fldCharType="begin"/>
      </w:r>
      <w:r w:rsidR="00B939D5">
        <w:rPr>
          <w:lang w:val="es-ES" w:eastAsia="es-ES"/>
        </w:rPr>
        <w:instrText xml:space="preserve"> ADDIN ZOTERO_ITEM CSL_CITATION {"citationID":"mmK0pZXO","properties":{"formattedCitation":"[9]","plainCitation":"[9]","noteIndex":0},"citationItems":[{"id":58,"uris":["http://zotero.org/groups/2648216/items/5RNUWF24"],"uri":["http://zotero.org/groups/2648216/items/5RNUWF24"],"itemData":{"id":58,"type":"article-journal","abstract":"The frequency of outpatient diagnostic errors is challenging to determine due to varying error definitions and the need to review data across multiple providers and care settings over time. We estimated the frequency of diagnostic errors in the US adult population by synthesising data from three previous studies of clinic-based populations that used conceptually similar definitions of diagnostic error.\nData sources included two previous studies that used electronic triggers, or algorithms, to detect unusual patterns of return visits after an initial primary care visit or lack of follow-up of abnormal clinical findings related to colorectal cancer, both suggestive of diagnostic errors. A third study examined consecutive cases of lung cancer. In all three studies, diagnostic errors were confirmed through chart review and defined as missed opportunities to make a timely or correct diagnosis based on available evidence. We extrapolated the frequency of diagnostic error obtained from our studies to the US adult population, using the primary care study to estimate rates of diagnostic error for acute conditions (and exacerbations of existing conditions) and the two cancer studies to conservatively estimate rates of missed diagnosis of colorectal and lung cancer (as proxies for other serious chronic conditions).\nCombining estimates from the three studies yielded a rate of outpatient diagnostic errors of 5.08%, or approximately 12 million US adults every year. Based upon previous work, we estimate that about half of these errors could potentially be harmful.\nOur population-based estimate suggests that diagnostic errors affect at least 1 in 20 US adults. This foundational evidence should encourage policymakers, healthcare organisations and researchers to start measuring and reducing diagnostic errors.","container-title":"BMJ quality &amp; safety","DOI":"10.1136/bmjqs-2013-002627","journalAbbreviation":"BMJ quality &amp; safety","source":"ResearchGate","title":"The frequency of diagnostic errors in outpatient care: Estimations from three large observational studies involving US adult populations","title-short":"The frequency of diagnostic errors in outpatient care","volume":"23","author":[{"family":"Singh","given":"Hardeep"},{"family":"Meyer","given":"Ashley"},{"family":"Thomas","given":"Eric"}],"issued":{"date-parts":[["2014",4,17]]}}}],"schema":"https://github.com/citation-style-language/schema/raw/master/csl-citation.json"} </w:instrText>
      </w:r>
      <w:r w:rsidR="00291A02" w:rsidRPr="00A422C2">
        <w:rPr>
          <w:lang w:val="es-ES" w:eastAsia="es-ES"/>
        </w:rPr>
        <w:fldChar w:fldCharType="separate"/>
      </w:r>
      <w:r w:rsidR="004E7709">
        <w:rPr>
          <w:noProof/>
          <w:lang w:val="es-ES" w:eastAsia="es-ES"/>
        </w:rPr>
        <w:t>[9]</w:t>
      </w:r>
      <w:r w:rsidR="00291A02" w:rsidRPr="00A422C2">
        <w:rPr>
          <w:lang w:val="es-ES" w:eastAsia="es-ES"/>
        </w:rPr>
        <w:fldChar w:fldCharType="end"/>
      </w:r>
      <w:r w:rsidR="00321CC9" w:rsidRPr="00A422C2">
        <w:rPr>
          <w:lang w:val="es-ES" w:eastAsia="es-ES"/>
        </w:rPr>
        <w:t>.</w:t>
      </w:r>
    </w:p>
    <w:p w14:paraId="27CC3EC9" w14:textId="54317F08" w:rsidR="007D1981" w:rsidRPr="00A422C2" w:rsidRDefault="00B9772E" w:rsidP="0005768E">
      <w:pPr>
        <w:pStyle w:val="ListParagraph"/>
        <w:numPr>
          <w:ilvl w:val="0"/>
          <w:numId w:val="7"/>
        </w:numPr>
        <w:rPr>
          <w:lang w:val="es-ES" w:eastAsia="es-ES"/>
        </w:rPr>
      </w:pPr>
      <w:r w:rsidRPr="00A422C2">
        <w:rPr>
          <w:lang w:val="es-ES" w:eastAsia="es-ES"/>
        </w:rPr>
        <w:t>La i</w:t>
      </w:r>
      <w:r w:rsidR="007D1981" w:rsidRPr="00A422C2">
        <w:rPr>
          <w:lang w:val="es-ES" w:eastAsia="es-ES"/>
        </w:rPr>
        <w:t xml:space="preserve">nvestigación </w:t>
      </w:r>
      <w:r w:rsidRPr="00A422C2">
        <w:rPr>
          <w:lang w:val="es-ES" w:eastAsia="es-ES"/>
        </w:rPr>
        <w:t>durante décadas sobre las autopsias</w:t>
      </w:r>
      <w:r w:rsidR="007D1981" w:rsidRPr="00A422C2">
        <w:rPr>
          <w:lang w:val="es-ES" w:eastAsia="es-ES"/>
        </w:rPr>
        <w:t xml:space="preserve"> ha demostrado que los errores de diagnóstico contribuyen a aproximadamente el 10</w:t>
      </w:r>
      <w:r w:rsidRPr="00A422C2">
        <w:rPr>
          <w:lang w:val="es-ES" w:eastAsia="es-ES"/>
        </w:rPr>
        <w:t xml:space="preserve">% </w:t>
      </w:r>
      <w:r w:rsidR="007D1981" w:rsidRPr="00A422C2">
        <w:rPr>
          <w:lang w:val="es-ES" w:eastAsia="es-ES"/>
        </w:rPr>
        <w:t>de las muertes de pacientes.</w:t>
      </w:r>
    </w:p>
    <w:p w14:paraId="61916515" w14:textId="4333C439" w:rsidR="007D1981" w:rsidRPr="00A422C2" w:rsidRDefault="007D1981" w:rsidP="0005768E">
      <w:pPr>
        <w:pStyle w:val="ListParagraph"/>
        <w:numPr>
          <w:ilvl w:val="0"/>
          <w:numId w:val="7"/>
        </w:numPr>
        <w:rPr>
          <w:lang w:val="es-ES" w:eastAsia="es-ES"/>
        </w:rPr>
      </w:pPr>
      <w:r w:rsidRPr="00A422C2">
        <w:rPr>
          <w:lang w:val="es-ES" w:eastAsia="es-ES"/>
        </w:rPr>
        <w:t xml:space="preserve">Las revisiones de los registros médicos sugieren que los errores de diagnóstico representan entre el 6 y el 17 </w:t>
      </w:r>
      <w:r w:rsidR="002728C9" w:rsidRPr="00A422C2">
        <w:rPr>
          <w:lang w:val="es-ES" w:eastAsia="es-ES"/>
        </w:rPr>
        <w:t>%</w:t>
      </w:r>
      <w:r w:rsidRPr="00A422C2">
        <w:rPr>
          <w:lang w:val="es-ES" w:eastAsia="es-ES"/>
        </w:rPr>
        <w:t xml:space="preserve"> de los eventos adversos del hospital.</w:t>
      </w:r>
    </w:p>
    <w:p w14:paraId="21DFBC15" w14:textId="77777777" w:rsidR="007D1981" w:rsidRPr="00A422C2" w:rsidRDefault="007D1981" w:rsidP="0005768E">
      <w:pPr>
        <w:pStyle w:val="ListParagraph"/>
        <w:numPr>
          <w:ilvl w:val="0"/>
          <w:numId w:val="7"/>
        </w:numPr>
        <w:rPr>
          <w:lang w:val="es-ES" w:eastAsia="es-ES"/>
        </w:rPr>
      </w:pPr>
      <w:r w:rsidRPr="00A422C2">
        <w:rPr>
          <w:lang w:val="es-ES" w:eastAsia="es-ES"/>
        </w:rPr>
        <w:t>Los errores de diagnóstico son el principal tipo de reclamaciones por negligencia médica pagadas, tienen casi el doble de probabilidades de haber resultado en la muerte del paciente en comparación con otras reclamaciones, y representan la mayor proporción de los pagos totales.</w:t>
      </w:r>
    </w:p>
    <w:p w14:paraId="0D8E6349" w14:textId="5D0C02D5" w:rsidR="00093C42" w:rsidRDefault="002C2B96" w:rsidP="00135D16">
      <w:pPr>
        <w:rPr>
          <w:lang w:val="es-ES" w:eastAsia="es-ES"/>
        </w:rPr>
      </w:pPr>
      <w:r w:rsidRPr="00A422C2">
        <w:rPr>
          <w:lang w:val="es-ES" w:eastAsia="es-ES"/>
        </w:rPr>
        <w:lastRenderedPageBreak/>
        <w:t>A pesar de la presencia generalizada de los errores de diagnóstico y del riesgo de que se produzcan graves daños a los pacientes, estos no han sido muy considerados a la hora de mejorar la calidad y seguridad de los pacientes en los servicios de salud. Sin un enfoque dedicado a mejorar el diagnóstico, estos errores probablemente empeorarán a medida que la prestación de la atención de la salud y el proceso de diagnóstico sigan aumentando en complejidad.</w:t>
      </w:r>
    </w:p>
    <w:p w14:paraId="0D32EE57" w14:textId="15DDC74C" w:rsidR="004E7709" w:rsidRDefault="004E7709" w:rsidP="004E7709">
      <w:pPr>
        <w:rPr>
          <w:lang w:val="es-ES" w:eastAsia="es-ES"/>
        </w:rPr>
      </w:pPr>
      <w:r w:rsidRPr="00A422C2">
        <w:rPr>
          <w:lang w:val="es-ES" w:eastAsia="es-ES"/>
        </w:rPr>
        <w:t xml:space="preserve">En un futuro, el objetivo es que la inteligencia artificial (IA) sea la encargada de realizar un primer diagnóstico de una forma más precisa a la que pueda realizar el profesional, sirviendo de base para un mejor diagnóstico y formando parte de la experiencia de la medicina personalizada. Hoy en día existen sistemas de este tipo aplicadas a la oncología, como por ejemplo el sistema IBM Watson, encargado de asistir a los médicos a la hora de planificar el tratamiento mediante el análisis de datos clínicos, datos genéticos e imágenes médicas, realizando recomendaciones </w:t>
      </w:r>
      <w:r w:rsidRPr="00A422C2">
        <w:rPr>
          <w:lang w:val="es-ES" w:eastAsia="es-ES"/>
        </w:rPr>
        <w:fldChar w:fldCharType="begin"/>
      </w:r>
      <w:r w:rsidR="00B939D5">
        <w:rPr>
          <w:lang w:val="es-ES" w:eastAsia="es-ES"/>
        </w:rPr>
        <w:instrText xml:space="preserve"> ADDIN ZOTERO_ITEM CSL_CITATION {"citationID":"yshJCP6j","properties":{"formattedCitation":"[10]","plainCitation":"[10]","noteIndex":0},"citationItems":[{"id":33,"uris":["http://zotero.org/groups/2648216/items/K8H56NVM"],"uri":["http://zotero.org/groups/2648216/items/K8H56NVM"],"itemData":{"id":33,"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Pr="00A422C2">
        <w:rPr>
          <w:lang w:val="es-ES" w:eastAsia="es-ES"/>
        </w:rPr>
        <w:fldChar w:fldCharType="separate"/>
      </w:r>
      <w:r w:rsidRPr="00DF7A95">
        <w:rPr>
          <w:rFonts w:ascii="Calibri" w:hAnsi="Calibri" w:cs="Calibri"/>
          <w:lang w:val="es-ES"/>
        </w:rPr>
        <w:t>[10]</w:t>
      </w:r>
      <w:r w:rsidRPr="00A422C2">
        <w:rPr>
          <w:lang w:val="es-ES" w:eastAsia="es-ES"/>
        </w:rPr>
        <w:fldChar w:fldCharType="end"/>
      </w:r>
      <w:r w:rsidRPr="00A422C2">
        <w:rPr>
          <w:lang w:val="es-ES" w:eastAsia="es-ES"/>
        </w:rPr>
        <w:t>.</w:t>
      </w:r>
    </w:p>
    <w:p w14:paraId="232C68E5" w14:textId="2DBBE229" w:rsidR="00E924C7" w:rsidRPr="00A422C2" w:rsidRDefault="00E924C7" w:rsidP="00E924C7">
      <w:pPr>
        <w:pStyle w:val="Heading2"/>
        <w:rPr>
          <w:lang w:val="es-ES" w:eastAsia="es-ES"/>
        </w:rPr>
      </w:pPr>
      <w:bookmarkStart w:id="18" w:name="_Toc62166942"/>
      <w:r>
        <w:rPr>
          <w:lang w:val="es-ES" w:eastAsia="es-ES"/>
        </w:rPr>
        <w:t>Objetivos</w:t>
      </w:r>
      <w:bookmarkEnd w:id="18"/>
    </w:p>
    <w:p w14:paraId="25965AC4" w14:textId="00B0BD34" w:rsidR="00135D16" w:rsidRDefault="00093C42" w:rsidP="00135D16">
      <w:pPr>
        <w:rPr>
          <w:lang w:val="es-ES" w:eastAsia="es-ES"/>
        </w:rPr>
      </w:pPr>
      <w:r w:rsidRPr="00A422C2">
        <w:rPr>
          <w:lang w:val="es-ES" w:eastAsia="es-ES"/>
        </w:rPr>
        <w:t xml:space="preserve">Teniendo todo esto en cuenta, se quiere desarrollar un sistema </w:t>
      </w:r>
      <w:r w:rsidR="00FC57F7" w:rsidRPr="00A422C2">
        <w:rPr>
          <w:lang w:val="es-ES" w:eastAsia="es-ES"/>
        </w:rPr>
        <w:t xml:space="preserve">basado en inteligencia artificial (IA) </w:t>
      </w:r>
      <w:r w:rsidRPr="00A422C2">
        <w:rPr>
          <w:lang w:val="es-ES" w:eastAsia="es-ES"/>
        </w:rPr>
        <w:t xml:space="preserve">que sea capaz de detectar un Glioblastoma partiendo de imágenes </w:t>
      </w:r>
      <w:r w:rsidR="002C2B96" w:rsidRPr="00A422C2">
        <w:rPr>
          <w:lang w:val="es-ES" w:eastAsia="es-ES"/>
        </w:rPr>
        <w:t xml:space="preserve">médicas </w:t>
      </w:r>
      <w:r w:rsidRPr="00A422C2">
        <w:rPr>
          <w:lang w:val="es-ES" w:eastAsia="es-ES"/>
        </w:rPr>
        <w:t>adquiridas mediante RM o TAC. Asimismo, se quieren combinar las características del tumor extraídas de las imágenes como pueden ser su posición, tamaño, forma o textura con otros datos poblacionales y hábitos de vida sobre los pacientes para tratar de encontrar alguna relación con la aparición del Glioblastoma.</w:t>
      </w:r>
    </w:p>
    <w:p w14:paraId="04A53D4D" w14:textId="77777777" w:rsidR="00504FE1" w:rsidRPr="00A422C2" w:rsidRDefault="00504FE1" w:rsidP="00504FE1">
      <w:pPr>
        <w:rPr>
          <w:lang w:val="es-ES" w:eastAsia="es-ES"/>
        </w:rPr>
      </w:pPr>
      <w:r w:rsidRPr="00A422C2">
        <w:rPr>
          <w:lang w:val="es-ES" w:eastAsia="es-ES"/>
        </w:rPr>
        <w:t>El objetivo principal del proyecto es desarrollar un sistema inteligente que realice las siguientes funciones.</w:t>
      </w:r>
    </w:p>
    <w:p w14:paraId="522D6609" w14:textId="77777777" w:rsidR="00504FE1" w:rsidRPr="00A422C2" w:rsidRDefault="00504FE1" w:rsidP="00504FE1">
      <w:pPr>
        <w:pStyle w:val="ListParagraph"/>
        <w:numPr>
          <w:ilvl w:val="0"/>
          <w:numId w:val="7"/>
        </w:numPr>
        <w:rPr>
          <w:lang w:val="es-ES" w:eastAsia="es-ES"/>
        </w:rPr>
      </w:pPr>
      <w:r w:rsidRPr="00A422C2">
        <w:rPr>
          <w:lang w:val="es-ES" w:eastAsia="es-ES"/>
        </w:rPr>
        <w:t>Obtener un primer diagnóstico mediante la detección del tumor desde las imágenes médicas y obtener una clasificación de este.</w:t>
      </w:r>
    </w:p>
    <w:p w14:paraId="32B04C29" w14:textId="77777777" w:rsidR="00504FE1" w:rsidRPr="00A422C2" w:rsidRDefault="00504FE1" w:rsidP="00504FE1">
      <w:pPr>
        <w:pStyle w:val="ListParagraph"/>
        <w:numPr>
          <w:ilvl w:val="0"/>
          <w:numId w:val="7"/>
        </w:numPr>
        <w:rPr>
          <w:lang w:val="es-ES" w:eastAsia="es-ES"/>
        </w:rPr>
      </w:pPr>
      <w:r w:rsidRPr="00A422C2">
        <w:rPr>
          <w:lang w:val="es-ES" w:eastAsia="es-ES"/>
        </w:rPr>
        <w:t>Predecir la probabilidad de supervivencia del paciente.</w:t>
      </w:r>
    </w:p>
    <w:p w14:paraId="30669DCF" w14:textId="77777777" w:rsidR="00504FE1" w:rsidRPr="00A422C2" w:rsidRDefault="00504FE1" w:rsidP="00504FE1">
      <w:pPr>
        <w:pStyle w:val="ListParagraph"/>
        <w:numPr>
          <w:ilvl w:val="0"/>
          <w:numId w:val="7"/>
        </w:numPr>
        <w:rPr>
          <w:lang w:val="es-ES" w:eastAsia="es-ES"/>
        </w:rPr>
      </w:pPr>
      <w:r w:rsidRPr="00A422C2">
        <w:rPr>
          <w:lang w:val="es-ES" w:eastAsia="es-ES"/>
        </w:rPr>
        <w:t>Pronosticar las posibilidades de tener una recaída tras la eliminación del tumor.</w:t>
      </w:r>
    </w:p>
    <w:p w14:paraId="7A2B2F21" w14:textId="059B5062" w:rsidR="00E924C7" w:rsidRDefault="00E924C7" w:rsidP="00E924C7">
      <w:pPr>
        <w:pStyle w:val="Heading2"/>
        <w:rPr>
          <w:lang w:val="es-ES" w:eastAsia="es-ES"/>
        </w:rPr>
      </w:pPr>
      <w:bookmarkStart w:id="19" w:name="_Toc62166943"/>
      <w:r>
        <w:rPr>
          <w:lang w:val="es-ES" w:eastAsia="es-ES"/>
        </w:rPr>
        <w:t>Planificación</w:t>
      </w:r>
      <w:bookmarkEnd w:id="19"/>
    </w:p>
    <w:p w14:paraId="24C34BFB" w14:textId="642A395A" w:rsidR="00D71124" w:rsidRPr="00A422C2" w:rsidRDefault="0086748E" w:rsidP="00D71124">
      <w:pPr>
        <w:rPr>
          <w:lang w:val="es-ES" w:eastAsia="es-ES"/>
        </w:rPr>
      </w:pPr>
      <w:r>
        <w:rPr>
          <w:lang w:val="es-ES" w:eastAsia="es-ES"/>
        </w:rPr>
        <w:t>Para la planificación de</w:t>
      </w:r>
      <w:r w:rsidR="00D71124" w:rsidRPr="00A422C2">
        <w:rPr>
          <w:lang w:val="es-ES" w:eastAsia="es-ES"/>
        </w:rPr>
        <w:t>l proyecto</w:t>
      </w:r>
      <w:r>
        <w:rPr>
          <w:lang w:val="es-ES" w:eastAsia="es-ES"/>
        </w:rPr>
        <w:t>, este</w:t>
      </w:r>
      <w:r w:rsidR="00D71124" w:rsidRPr="00A422C2">
        <w:rPr>
          <w:lang w:val="es-ES" w:eastAsia="es-ES"/>
        </w:rPr>
        <w:t xml:space="preserve"> ha sido dividido en distintas fases que marcarán el desarrollo y son necesarias para alcanzar el objetivo fijado.</w:t>
      </w:r>
    </w:p>
    <w:p w14:paraId="7346A4B6" w14:textId="77777777" w:rsidR="00D71124" w:rsidRPr="00A422C2" w:rsidRDefault="00D71124" w:rsidP="00D71124">
      <w:pPr>
        <w:pStyle w:val="ListParagraph"/>
        <w:numPr>
          <w:ilvl w:val="0"/>
          <w:numId w:val="13"/>
        </w:numPr>
        <w:rPr>
          <w:lang w:val="es-ES" w:eastAsia="es-ES"/>
        </w:rPr>
      </w:pPr>
      <w:r w:rsidRPr="00A422C2">
        <w:rPr>
          <w:lang w:val="es-ES" w:eastAsia="es-ES"/>
        </w:rPr>
        <w:t>Elaboración de un estado del arte sobre la detección del Glioblastoma multiforme y de las técnicas empleadas para su diagnóstico. El estado del arte deberá contener información sobre los siguientes puntos.</w:t>
      </w:r>
    </w:p>
    <w:p w14:paraId="7829D3B9" w14:textId="77777777" w:rsidR="00D71124" w:rsidRPr="00A422C2" w:rsidRDefault="00D71124" w:rsidP="00D71124">
      <w:pPr>
        <w:pStyle w:val="ListParagraph"/>
        <w:numPr>
          <w:ilvl w:val="1"/>
          <w:numId w:val="13"/>
        </w:numPr>
        <w:rPr>
          <w:lang w:val="es-ES" w:eastAsia="es-ES"/>
        </w:rPr>
      </w:pPr>
      <w:r w:rsidRPr="00A422C2">
        <w:rPr>
          <w:lang w:val="es-ES" w:eastAsia="es-ES"/>
        </w:rPr>
        <w:t>Información sobre el impacto que tiene este diagnóstico, un análisis de datos numéricos sobre la aparición del tumor, por ejemplo, sintomatología, tasa de mortalidad o tratamiento tras diagnóstico.</w:t>
      </w:r>
    </w:p>
    <w:p w14:paraId="77AC58EA" w14:textId="77777777" w:rsidR="00D71124" w:rsidRPr="00A422C2" w:rsidRDefault="00D71124" w:rsidP="00D71124">
      <w:pPr>
        <w:pStyle w:val="ListParagraph"/>
        <w:numPr>
          <w:ilvl w:val="1"/>
          <w:numId w:val="13"/>
        </w:numPr>
        <w:rPr>
          <w:lang w:val="es-ES" w:eastAsia="es-ES"/>
        </w:rPr>
      </w:pPr>
      <w:r w:rsidRPr="00A422C2">
        <w:rPr>
          <w:lang w:val="es-ES" w:eastAsia="es-ES"/>
        </w:rPr>
        <w:t xml:space="preserve">Información sobre sistemas de detección y diagnóstico que hayan sido desarrollados hasta la fecha y puedan ser encontrados en distintas publicaciones. Estos sistemas no deben ser necesariamente para el </w:t>
      </w:r>
      <w:r w:rsidRPr="00A422C2">
        <w:rPr>
          <w:lang w:val="es-ES" w:eastAsia="es-ES"/>
        </w:rPr>
        <w:lastRenderedPageBreak/>
        <w:t>diagnóstico del Glioblastoma multiforme. Diferentes métricas y parámetros de evaluación del sistema inteligente que se encuentran en la literatura deberán de ser analizados para poder aplicar estos al desarrollo del sistema propio y realizar una evaluación correcta de este.</w:t>
      </w:r>
    </w:p>
    <w:p w14:paraId="29DBFAD3" w14:textId="77777777" w:rsidR="00D71124" w:rsidRPr="00A422C2" w:rsidRDefault="00D71124" w:rsidP="00D71124">
      <w:pPr>
        <w:pStyle w:val="ListParagraph"/>
        <w:numPr>
          <w:ilvl w:val="0"/>
          <w:numId w:val="13"/>
        </w:numPr>
        <w:rPr>
          <w:lang w:val="es-ES" w:eastAsia="es-ES"/>
        </w:rPr>
      </w:pPr>
      <w:r w:rsidRPr="00A422C2">
        <w:rPr>
          <w:lang w:val="es-ES" w:eastAsia="es-ES"/>
        </w:rPr>
        <w:t>Obtención del conjunto de datos con los datos poblacionales y las imágenes médicas necesarias para el desarrollo del proyecto.</w:t>
      </w:r>
    </w:p>
    <w:p w14:paraId="77324731" w14:textId="77777777" w:rsidR="00D71124" w:rsidRPr="00A422C2" w:rsidRDefault="00D71124" w:rsidP="00D71124">
      <w:pPr>
        <w:pStyle w:val="ListParagraph"/>
        <w:numPr>
          <w:ilvl w:val="1"/>
          <w:numId w:val="13"/>
        </w:numPr>
        <w:rPr>
          <w:lang w:val="es-ES" w:eastAsia="es-ES"/>
        </w:rPr>
      </w:pPr>
      <w:r w:rsidRPr="00A422C2">
        <w:rPr>
          <w:lang w:val="es-ES" w:eastAsia="es-ES"/>
        </w:rPr>
        <w:t>Selección de un conjunto de datos que contenga un mínimo de 50 sujetos, incluyendo imágenes y biomarcadores asociados a los sujetos.</w:t>
      </w:r>
    </w:p>
    <w:p w14:paraId="5EE21B22" w14:textId="77777777" w:rsidR="00D71124" w:rsidRPr="00A422C2" w:rsidRDefault="00D71124" w:rsidP="00D71124">
      <w:pPr>
        <w:pStyle w:val="ListParagraph"/>
        <w:numPr>
          <w:ilvl w:val="0"/>
          <w:numId w:val="13"/>
        </w:numPr>
        <w:rPr>
          <w:lang w:val="es-ES" w:eastAsia="es-ES"/>
        </w:rPr>
      </w:pPr>
      <w:r w:rsidRPr="00A422C2">
        <w:rPr>
          <w:lang w:val="es-ES" w:eastAsia="es-ES"/>
        </w:rPr>
        <w:t>Análisis del problema y planteamiento de su resolución de forma clara. Definir los diferentes pasos por los que pasarán los datos para la obtención del sistema inteligente, nombrando todas las herramientas que vayan a usarse en el proyecto y el papel que tienen estas en la resolución de este.</w:t>
      </w:r>
    </w:p>
    <w:p w14:paraId="2337DCC4" w14:textId="77777777" w:rsidR="00D71124" w:rsidRPr="00A422C2" w:rsidRDefault="00D71124" w:rsidP="00D71124">
      <w:pPr>
        <w:pStyle w:val="ListParagraph"/>
        <w:numPr>
          <w:ilvl w:val="0"/>
          <w:numId w:val="13"/>
        </w:numPr>
        <w:rPr>
          <w:lang w:val="es-ES" w:eastAsia="es-ES"/>
        </w:rPr>
      </w:pPr>
      <w:r w:rsidRPr="00A422C2">
        <w:rPr>
          <w:lang w:val="es-ES" w:eastAsia="es-ES"/>
        </w:rPr>
        <w:t>Aprendizaje del lenguaje de programación Python para su empleo en el desarrollo del proyecto.</w:t>
      </w:r>
    </w:p>
    <w:p w14:paraId="311D16E2" w14:textId="77777777" w:rsidR="00D71124" w:rsidRPr="00A422C2" w:rsidRDefault="00D71124" w:rsidP="00D71124">
      <w:pPr>
        <w:pStyle w:val="ListParagraph"/>
        <w:numPr>
          <w:ilvl w:val="1"/>
          <w:numId w:val="13"/>
        </w:numPr>
        <w:rPr>
          <w:lang w:val="es-ES" w:eastAsia="es-ES"/>
        </w:rPr>
      </w:pPr>
      <w:r w:rsidRPr="00A422C2">
        <w:rPr>
          <w:lang w:val="es-ES" w:eastAsia="es-ES"/>
        </w:rPr>
        <w:t>Aprendizaje de Python básico.</w:t>
      </w:r>
    </w:p>
    <w:p w14:paraId="4403A11C" w14:textId="77777777" w:rsidR="00D71124" w:rsidRPr="00A422C2" w:rsidRDefault="00D71124" w:rsidP="00D71124">
      <w:pPr>
        <w:pStyle w:val="ListParagraph"/>
        <w:numPr>
          <w:ilvl w:val="1"/>
          <w:numId w:val="13"/>
        </w:numPr>
        <w:rPr>
          <w:lang w:val="es-ES" w:eastAsia="es-ES"/>
        </w:rPr>
      </w:pPr>
      <w:r w:rsidRPr="00A422C2">
        <w:rPr>
          <w:lang w:val="es-ES" w:eastAsia="es-ES"/>
        </w:rPr>
        <w:t>Aprendizaje de las librerías de Python para el procesamiento de imagen, Machine Learning y Deep Learning.</w:t>
      </w:r>
    </w:p>
    <w:p w14:paraId="5A48942D" w14:textId="77777777" w:rsidR="00D71124" w:rsidRPr="00A422C2" w:rsidRDefault="00D71124" w:rsidP="00D71124">
      <w:pPr>
        <w:pStyle w:val="ListParagraph"/>
        <w:numPr>
          <w:ilvl w:val="0"/>
          <w:numId w:val="13"/>
        </w:numPr>
        <w:rPr>
          <w:lang w:val="es-ES" w:eastAsia="es-ES"/>
        </w:rPr>
      </w:pPr>
      <w:r w:rsidRPr="00A422C2">
        <w:rPr>
          <w:lang w:val="es-ES" w:eastAsia="es-ES"/>
        </w:rPr>
        <w:t>Análisis de las imágenes médicas para la detección del Glioblastoma.</w:t>
      </w:r>
    </w:p>
    <w:p w14:paraId="2D69567E" w14:textId="77777777" w:rsidR="00D71124" w:rsidRPr="00A422C2" w:rsidRDefault="00D71124" w:rsidP="00D71124">
      <w:pPr>
        <w:pStyle w:val="ListParagraph"/>
        <w:numPr>
          <w:ilvl w:val="1"/>
          <w:numId w:val="13"/>
        </w:numPr>
        <w:rPr>
          <w:lang w:val="es-ES" w:eastAsia="es-ES"/>
        </w:rPr>
      </w:pPr>
      <w:r w:rsidRPr="00A422C2">
        <w:rPr>
          <w:lang w:val="es-ES" w:eastAsia="es-ES"/>
        </w:rPr>
        <w:t>Procesamiento previo de las imágenes médicas para facilitar el paso posterior de identificación del tumor.</w:t>
      </w:r>
    </w:p>
    <w:p w14:paraId="3D27F8F0" w14:textId="77777777" w:rsidR="00D71124" w:rsidRPr="00A422C2" w:rsidRDefault="00D71124" w:rsidP="00D71124">
      <w:pPr>
        <w:pStyle w:val="ListParagraph"/>
        <w:numPr>
          <w:ilvl w:val="1"/>
          <w:numId w:val="13"/>
        </w:numPr>
        <w:rPr>
          <w:lang w:val="es-ES" w:eastAsia="es-ES"/>
        </w:rPr>
      </w:pPr>
      <w:r w:rsidRPr="00A422C2">
        <w:rPr>
          <w:lang w:val="es-ES" w:eastAsia="es-ES"/>
        </w:rPr>
        <w:t>Localización del tumor mediante técnicas de procesamiento de imagen.</w:t>
      </w:r>
    </w:p>
    <w:p w14:paraId="4185EEDF" w14:textId="77777777" w:rsidR="00D71124" w:rsidRPr="00A422C2" w:rsidRDefault="00D71124" w:rsidP="00D71124">
      <w:pPr>
        <w:pStyle w:val="ListParagraph"/>
        <w:numPr>
          <w:ilvl w:val="1"/>
          <w:numId w:val="13"/>
        </w:numPr>
        <w:rPr>
          <w:lang w:val="es-ES" w:eastAsia="es-ES"/>
        </w:rPr>
      </w:pPr>
      <w:r w:rsidRPr="00A422C2">
        <w:rPr>
          <w:lang w:val="es-ES" w:eastAsia="es-ES"/>
        </w:rPr>
        <w:t>Extracción de marcadores a partir de la imagen procesada para el sistema de predicción.</w:t>
      </w:r>
    </w:p>
    <w:p w14:paraId="4A29B921" w14:textId="77777777" w:rsidR="00D71124" w:rsidRPr="00A422C2" w:rsidRDefault="00D71124" w:rsidP="00D71124">
      <w:pPr>
        <w:pStyle w:val="ListParagraph"/>
        <w:numPr>
          <w:ilvl w:val="1"/>
          <w:numId w:val="13"/>
        </w:numPr>
        <w:rPr>
          <w:lang w:val="es-ES" w:eastAsia="es-ES"/>
        </w:rPr>
      </w:pPr>
      <w:r w:rsidRPr="00A422C2">
        <w:rPr>
          <w:lang w:val="es-ES" w:eastAsia="es-ES"/>
        </w:rPr>
        <w:t>Se plantea la detección de la zona del tumor mediante Deep Learning (identificación en la propia imagen de la zona del Glioblastoma) como mejora para el sistema. (Extra)</w:t>
      </w:r>
    </w:p>
    <w:p w14:paraId="21DDB08E" w14:textId="77777777" w:rsidR="00D71124" w:rsidRPr="00A422C2" w:rsidRDefault="00D71124" w:rsidP="00D71124">
      <w:pPr>
        <w:pStyle w:val="ListParagraph"/>
        <w:numPr>
          <w:ilvl w:val="0"/>
          <w:numId w:val="13"/>
        </w:numPr>
        <w:rPr>
          <w:lang w:val="es-ES" w:eastAsia="es-ES"/>
        </w:rPr>
      </w:pPr>
      <w:r w:rsidRPr="00A422C2">
        <w:rPr>
          <w:lang w:val="es-ES" w:eastAsia="es-ES"/>
        </w:rPr>
        <w:t>Desarrollo del sistema de predicción mediante los datos poblacionales y los marcadores extraídos mediante Machine Learning / Deep Learning.</w:t>
      </w:r>
    </w:p>
    <w:p w14:paraId="50CAFD32" w14:textId="77777777" w:rsidR="00D71124" w:rsidRPr="00A422C2" w:rsidRDefault="00D71124" w:rsidP="00D71124">
      <w:pPr>
        <w:pStyle w:val="ListParagraph"/>
        <w:numPr>
          <w:ilvl w:val="1"/>
          <w:numId w:val="13"/>
        </w:numPr>
        <w:rPr>
          <w:lang w:val="es-ES" w:eastAsia="es-ES"/>
        </w:rPr>
      </w:pPr>
      <w:r w:rsidRPr="00A422C2">
        <w:rPr>
          <w:lang w:val="es-ES" w:eastAsia="es-ES"/>
        </w:rPr>
        <w:t>Selección de los parámetros poblacionales para el desarrollo del sistema.</w:t>
      </w:r>
    </w:p>
    <w:p w14:paraId="16603731" w14:textId="77777777" w:rsidR="00D71124" w:rsidRPr="00A422C2" w:rsidRDefault="00D71124" w:rsidP="00D71124">
      <w:pPr>
        <w:pStyle w:val="ListParagraph"/>
        <w:numPr>
          <w:ilvl w:val="1"/>
          <w:numId w:val="13"/>
        </w:numPr>
        <w:rPr>
          <w:lang w:val="es-ES" w:eastAsia="es-ES"/>
        </w:rPr>
      </w:pPr>
      <w:r w:rsidRPr="00A422C2">
        <w:rPr>
          <w:lang w:val="es-ES" w:eastAsia="es-ES"/>
        </w:rPr>
        <w:t>Organización y procesamiento de los datos que van a ser empleados por el sistema inteligente.</w:t>
      </w:r>
    </w:p>
    <w:p w14:paraId="043205FB" w14:textId="77777777" w:rsidR="00D71124" w:rsidRPr="00A422C2" w:rsidRDefault="00D71124" w:rsidP="00D71124">
      <w:pPr>
        <w:pStyle w:val="ListParagraph"/>
        <w:numPr>
          <w:ilvl w:val="1"/>
          <w:numId w:val="13"/>
        </w:numPr>
        <w:rPr>
          <w:lang w:val="es-ES" w:eastAsia="es-ES"/>
        </w:rPr>
      </w:pPr>
      <w:r w:rsidRPr="00A422C2">
        <w:rPr>
          <w:lang w:val="es-ES" w:eastAsia="es-ES"/>
        </w:rPr>
        <w:t>Elaboración del sistema de detección y predicción del desarrollo del Glioblastoma en un futuro.</w:t>
      </w:r>
    </w:p>
    <w:p w14:paraId="0E1C23FC" w14:textId="77777777" w:rsidR="00D71124" w:rsidRPr="00A422C2" w:rsidRDefault="00D71124" w:rsidP="00D71124">
      <w:pPr>
        <w:pStyle w:val="ListParagraph"/>
        <w:numPr>
          <w:ilvl w:val="0"/>
          <w:numId w:val="13"/>
        </w:numPr>
        <w:rPr>
          <w:lang w:val="es-ES" w:eastAsia="es-ES"/>
        </w:rPr>
      </w:pPr>
      <w:r w:rsidRPr="00A422C2">
        <w:rPr>
          <w:lang w:val="es-ES" w:eastAsia="es-ES"/>
        </w:rPr>
        <w:t>Validación del sistema inteligente mediante el cálculo de distintas métricas de evaluación extraídas en el estado del arte. La fiabilidad del resultado final deberá ser evaluada de forma adecuada acorde a los métodos empleados en otras soluciones.</w:t>
      </w:r>
    </w:p>
    <w:p w14:paraId="689D3E0E" w14:textId="77777777" w:rsidR="00D71124" w:rsidRPr="00A422C2" w:rsidRDefault="00D71124" w:rsidP="00D71124">
      <w:pPr>
        <w:ind w:firstLine="0"/>
        <w:rPr>
          <w:lang w:val="es-ES" w:eastAsia="es-ES"/>
        </w:rPr>
      </w:pPr>
      <w:r w:rsidRPr="00A422C2">
        <w:rPr>
          <w:lang w:val="es-ES" w:eastAsia="es-ES"/>
        </w:rPr>
        <w:t>La siguiente fase se plantea como una fase opcional, la cual será desarrollada solamente en caso de contar con tiempo extra para el desarrollo del proyecto.</w:t>
      </w:r>
    </w:p>
    <w:p w14:paraId="7362922C" w14:textId="77777777" w:rsidR="00D71124" w:rsidRPr="00A422C2" w:rsidRDefault="00D71124" w:rsidP="00D71124">
      <w:pPr>
        <w:pStyle w:val="ListParagraph"/>
        <w:numPr>
          <w:ilvl w:val="0"/>
          <w:numId w:val="13"/>
        </w:numPr>
        <w:rPr>
          <w:lang w:val="es-ES" w:eastAsia="es-ES"/>
        </w:rPr>
      </w:pPr>
      <w:r w:rsidRPr="00A422C2">
        <w:rPr>
          <w:lang w:val="es-ES" w:eastAsia="es-ES"/>
        </w:rPr>
        <w:t>Desarrollo de una interfaz gráfica para la gestión de pacientes y exhibir los diagnósticos y las predicciones del sistema, además de datos estadísticos.</w:t>
      </w:r>
    </w:p>
    <w:p w14:paraId="278EA230" w14:textId="77777777" w:rsidR="00D71124" w:rsidRPr="00A422C2" w:rsidRDefault="00D71124" w:rsidP="00D71124">
      <w:pPr>
        <w:pStyle w:val="ListParagraph"/>
        <w:numPr>
          <w:ilvl w:val="1"/>
          <w:numId w:val="13"/>
        </w:numPr>
        <w:rPr>
          <w:lang w:val="es-ES" w:eastAsia="es-ES"/>
        </w:rPr>
      </w:pPr>
      <w:r w:rsidRPr="00A422C2">
        <w:rPr>
          <w:lang w:val="es-ES" w:eastAsia="es-ES"/>
        </w:rPr>
        <w:lastRenderedPageBreak/>
        <w:t xml:space="preserve">Definición de una BBDD para el almacenamiento de los datos de los pacientes y su gestión. </w:t>
      </w:r>
    </w:p>
    <w:p w14:paraId="25F0DD30" w14:textId="77777777" w:rsidR="00D71124" w:rsidRPr="00A422C2" w:rsidRDefault="00D71124" w:rsidP="00D71124">
      <w:pPr>
        <w:pStyle w:val="ListParagraph"/>
        <w:numPr>
          <w:ilvl w:val="1"/>
          <w:numId w:val="13"/>
        </w:numPr>
        <w:rPr>
          <w:lang w:val="es-ES" w:eastAsia="es-ES"/>
        </w:rPr>
      </w:pPr>
      <w:r w:rsidRPr="00A422C2">
        <w:rPr>
          <w:lang w:val="es-ES" w:eastAsia="es-ES"/>
        </w:rPr>
        <w:t>Interfaz gráfica que permita la gestión de los pacientes, permitiendo realizar las funciones CRUD (</w:t>
      </w:r>
      <w:r w:rsidRPr="00A422C2">
        <w:rPr>
          <w:i/>
          <w:iCs/>
          <w:lang w:val="es-ES" w:eastAsia="es-ES"/>
        </w:rPr>
        <w:t>Create, Read, Update and Delete</w:t>
      </w:r>
      <w:r w:rsidRPr="00A422C2">
        <w:rPr>
          <w:lang w:val="es-ES" w:eastAsia="es-ES"/>
        </w:rPr>
        <w:t>).</w:t>
      </w:r>
    </w:p>
    <w:p w14:paraId="2462346F" w14:textId="77777777" w:rsidR="00D71124" w:rsidRPr="00A422C2" w:rsidRDefault="00D71124" w:rsidP="00D71124">
      <w:pPr>
        <w:pStyle w:val="ListParagraph"/>
        <w:numPr>
          <w:ilvl w:val="1"/>
          <w:numId w:val="13"/>
        </w:numPr>
        <w:rPr>
          <w:lang w:val="es-ES" w:eastAsia="es-ES"/>
        </w:rPr>
      </w:pPr>
      <w:r w:rsidRPr="00A422C2">
        <w:rPr>
          <w:lang w:val="es-ES" w:eastAsia="es-ES"/>
        </w:rPr>
        <w:t>Visualización de distintas variables estadísticas.</w:t>
      </w:r>
    </w:p>
    <w:p w14:paraId="6682506D" w14:textId="34009C33" w:rsidR="00D71124" w:rsidRPr="00A422C2" w:rsidRDefault="00A178A4" w:rsidP="00A178A4">
      <w:pPr>
        <w:pStyle w:val="Heading3"/>
        <w:rPr>
          <w:lang w:val="es-ES"/>
        </w:rPr>
      </w:pPr>
      <w:bookmarkStart w:id="20" w:name="_Toc62166944"/>
      <w:r>
        <w:rPr>
          <w:lang w:val="es-ES"/>
        </w:rPr>
        <w:t xml:space="preserve">Diagrama de </w:t>
      </w:r>
      <w:r w:rsidR="00CC7EE1">
        <w:rPr>
          <w:lang w:val="es-ES"/>
        </w:rPr>
        <w:t>G</w:t>
      </w:r>
      <w:r>
        <w:rPr>
          <w:lang w:val="es-ES"/>
        </w:rPr>
        <w:t>antt</w:t>
      </w:r>
      <w:bookmarkEnd w:id="20"/>
    </w:p>
    <w:p w14:paraId="30545817" w14:textId="77777777" w:rsidR="00D71124" w:rsidRPr="00A422C2" w:rsidRDefault="00D71124" w:rsidP="00D71124">
      <w:pPr>
        <w:rPr>
          <w:lang w:val="es-ES" w:eastAsia="es-ES"/>
        </w:rPr>
      </w:pPr>
      <w:r w:rsidRPr="00A422C2">
        <w:rPr>
          <w:lang w:val="es-ES" w:eastAsia="es-ES"/>
        </w:rPr>
        <w:t>El desarrollo del proyecto se va a realizar en un tiempo aproximado de 4 meses, dividido en bloques de dos meses. Aunque esto sea así, el desarrollo del proyecto también se plantea en paralelo al desarrollo de las clases. Por esta razón, se ha desarrollado un único diagrama de Gantt para la planificación, teniendo la posibilidad de poder adelantar o retrasar tareas en función del ritmo de trabajo.</w:t>
      </w:r>
    </w:p>
    <w:p w14:paraId="2EC432D0" w14:textId="77777777" w:rsidR="00D71124" w:rsidRPr="00A422C2" w:rsidRDefault="00D71124" w:rsidP="00D71124">
      <w:pPr>
        <w:rPr>
          <w:lang w:val="es-ES" w:eastAsia="es-ES"/>
        </w:rPr>
      </w:pPr>
      <w:r w:rsidRPr="00A422C2">
        <w:rPr>
          <w:lang w:val="es-ES"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 Estos se definen como entregas o hitos, y su desarrollo deberá de darse en paralelo al desarrollo del proyecto.</w:t>
      </w:r>
    </w:p>
    <w:p w14:paraId="37DE21D7" w14:textId="45587A14" w:rsidR="00D71124" w:rsidRPr="00A422C2" w:rsidRDefault="00D71124" w:rsidP="00D71124">
      <w:pPr>
        <w:rPr>
          <w:lang w:val="es-ES" w:eastAsia="es-ES"/>
        </w:rPr>
      </w:pPr>
      <w:r w:rsidRPr="00A422C2">
        <w:rPr>
          <w:lang w:val="es-ES" w:eastAsia="es-ES"/>
        </w:rPr>
        <w:t>De esta forma, se expone el diagrama de Gantt desarrollado en la</w:t>
      </w:r>
      <w:r w:rsidR="000E46C5">
        <w:rPr>
          <w:lang w:val="es-ES" w:eastAsia="es-ES"/>
        </w:rPr>
        <w:t xml:space="preserve"> </w:t>
      </w:r>
      <w:r w:rsidR="000E46C5">
        <w:rPr>
          <w:lang w:val="es-ES" w:eastAsia="es-ES"/>
        </w:rPr>
        <w:fldChar w:fldCharType="begin"/>
      </w:r>
      <w:r w:rsidR="000E46C5">
        <w:rPr>
          <w:lang w:val="es-ES" w:eastAsia="es-ES"/>
        </w:rPr>
        <w:instrText xml:space="preserve"> REF _Ref61862302 \h </w:instrText>
      </w:r>
      <w:r w:rsidR="000E46C5">
        <w:rPr>
          <w:lang w:val="es-ES" w:eastAsia="es-ES"/>
        </w:rPr>
      </w:r>
      <w:r w:rsidR="000E46C5">
        <w:rPr>
          <w:lang w:val="es-ES" w:eastAsia="es-ES"/>
        </w:rPr>
        <w:fldChar w:fldCharType="separate"/>
      </w:r>
      <w:r w:rsidR="00647E87" w:rsidRPr="002042FE">
        <w:rPr>
          <w:lang w:val="es-ES"/>
        </w:rPr>
        <w:t xml:space="preserve">Figura </w:t>
      </w:r>
      <w:r w:rsidR="00647E87">
        <w:rPr>
          <w:noProof/>
          <w:lang w:val="es-ES"/>
        </w:rPr>
        <w:t>2</w:t>
      </w:r>
      <w:r w:rsidR="000E46C5">
        <w:rPr>
          <w:lang w:val="es-ES" w:eastAsia="es-ES"/>
        </w:rPr>
        <w:fldChar w:fldCharType="end"/>
      </w:r>
      <w:r w:rsidRPr="00A422C2">
        <w:rPr>
          <w:lang w:val="es-ES" w:eastAsia="es-ES"/>
        </w:rPr>
        <w:t>.</w:t>
      </w:r>
    </w:p>
    <w:p w14:paraId="5FC50B7F" w14:textId="77777777" w:rsidR="00D71124" w:rsidRPr="00A422C2" w:rsidRDefault="00D71124" w:rsidP="00D71124">
      <w:pPr>
        <w:rPr>
          <w:lang w:val="es-ES" w:eastAsia="es-ES"/>
        </w:rPr>
        <w:sectPr w:rsidR="00D71124" w:rsidRPr="00A422C2" w:rsidSect="00FD44B1">
          <w:headerReference w:type="default" r:id="rId20"/>
          <w:pgSz w:w="11906" w:h="16838"/>
          <w:pgMar w:top="1417" w:right="1701" w:bottom="1417" w:left="1701" w:header="708" w:footer="708" w:gutter="0"/>
          <w:pgNumType w:start="1"/>
          <w:cols w:space="708"/>
          <w:docGrid w:linePitch="360"/>
        </w:sectPr>
      </w:pPr>
    </w:p>
    <w:p w14:paraId="2556F189" w14:textId="77777777" w:rsidR="00D71124" w:rsidRPr="00A422C2" w:rsidRDefault="00D71124" w:rsidP="00D71124">
      <w:pPr>
        <w:rPr>
          <w:lang w:val="es-ES" w:eastAsia="es-ES"/>
        </w:rPr>
      </w:pPr>
      <w:r w:rsidRPr="00A422C2">
        <w:rPr>
          <w:noProof/>
          <w:lang w:val="es-ES" w:eastAsia="es-ES"/>
        </w:rPr>
        <w:lastRenderedPageBreak/>
        <mc:AlternateContent>
          <mc:Choice Requires="wpg">
            <w:drawing>
              <wp:anchor distT="0" distB="0" distL="114300" distR="114300" simplePos="0" relativeHeight="251798528" behindDoc="0" locked="0" layoutInCell="1" allowOverlap="1" wp14:anchorId="3A732D00" wp14:editId="73ED620F">
                <wp:simplePos x="0" y="0"/>
                <wp:positionH relativeFrom="margin">
                  <wp:posOffset>-139700</wp:posOffset>
                </wp:positionH>
                <wp:positionV relativeFrom="paragraph">
                  <wp:posOffset>417830</wp:posOffset>
                </wp:positionV>
                <wp:extent cx="9281795" cy="3954780"/>
                <wp:effectExtent l="0" t="0" r="1905" b="0"/>
                <wp:wrapTopAndBottom/>
                <wp:docPr id="24" name="Group 24"/>
                <wp:cNvGraphicFramePr/>
                <a:graphic xmlns:a="http://schemas.openxmlformats.org/drawingml/2006/main">
                  <a:graphicData uri="http://schemas.microsoft.com/office/word/2010/wordprocessingGroup">
                    <wpg:wgp>
                      <wpg:cNvGrpSpPr/>
                      <wpg:grpSpPr>
                        <a:xfrm>
                          <a:off x="0" y="0"/>
                          <a:ext cx="9281795" cy="3954780"/>
                          <a:chOff x="-474387" y="571711"/>
                          <a:chExt cx="9282765" cy="3676432"/>
                        </a:xfrm>
                      </wpg:grpSpPr>
                      <pic:pic xmlns:pic="http://schemas.openxmlformats.org/drawingml/2006/picture">
                        <pic:nvPicPr>
                          <pic:cNvPr id="25" name="Picture 25"/>
                          <pic:cNvPicPr>
                            <a:picLocks noChangeAspect="1"/>
                          </pic:cNvPicPr>
                        </pic:nvPicPr>
                        <pic:blipFill rotWithShape="1">
                          <a:blip r:embed="rId21">
                            <a:extLst>
                              <a:ext uri="{28A0092B-C50C-407E-A947-70E740481C1C}">
                                <a14:useLocalDpi xmlns:a14="http://schemas.microsoft.com/office/drawing/2010/main" val="0"/>
                              </a:ext>
                            </a:extLst>
                          </a:blip>
                          <a:srcRect l="-393" r="4950"/>
                          <a:stretch/>
                        </pic:blipFill>
                        <pic:spPr>
                          <a:xfrm>
                            <a:off x="-474387" y="571711"/>
                            <a:ext cx="9147810" cy="3218556"/>
                          </a:xfrm>
                          <a:prstGeom prst="rect">
                            <a:avLst/>
                          </a:prstGeom>
                        </pic:spPr>
                      </pic:pic>
                      <wps:wsp>
                        <wps:cNvPr id="26" name="Text Box 26"/>
                        <wps:cNvSpPr txBox="1"/>
                        <wps:spPr>
                          <a:xfrm>
                            <a:off x="-143852" y="3981443"/>
                            <a:ext cx="8952230" cy="266700"/>
                          </a:xfrm>
                          <a:prstGeom prst="rect">
                            <a:avLst/>
                          </a:prstGeom>
                          <a:solidFill>
                            <a:prstClr val="white"/>
                          </a:solidFill>
                          <a:ln>
                            <a:noFill/>
                          </a:ln>
                        </wps:spPr>
                        <wps:txbx>
                          <w:txbxContent>
                            <w:p w14:paraId="0F3538AA" w14:textId="0343521D" w:rsidR="00325407" w:rsidRPr="002042FE" w:rsidRDefault="00325407" w:rsidP="00D71124">
                              <w:pPr>
                                <w:pStyle w:val="Caption"/>
                                <w:ind w:firstLine="0"/>
                                <w:jc w:val="center"/>
                                <w:rPr>
                                  <w:noProof/>
                                  <w:szCs w:val="22"/>
                                  <w:lang w:val="es-ES" w:eastAsia="es-ES"/>
                                </w:rPr>
                              </w:pPr>
                              <w:bookmarkStart w:id="21" w:name="_Ref61862302"/>
                              <w:bookmarkStart w:id="22" w:name="_Toc62166976"/>
                              <w:r w:rsidRPr="002042FE">
                                <w:rPr>
                                  <w:lang w:val="es-ES"/>
                                </w:rPr>
                                <w:t xml:space="preserve">Figura </w:t>
                              </w:r>
                              <w:r>
                                <w:fldChar w:fldCharType="begin"/>
                              </w:r>
                              <w:r w:rsidRPr="002042FE">
                                <w:rPr>
                                  <w:lang w:val="es-ES"/>
                                </w:rPr>
                                <w:instrText xml:space="preserve"> SEQ Figura \* ARABIC </w:instrText>
                              </w:r>
                              <w:r>
                                <w:fldChar w:fldCharType="separate"/>
                              </w:r>
                              <w:r w:rsidR="001E66B4">
                                <w:rPr>
                                  <w:noProof/>
                                  <w:lang w:val="es-ES"/>
                                </w:rPr>
                                <w:t>2</w:t>
                              </w:r>
                              <w:r>
                                <w:fldChar w:fldCharType="end"/>
                              </w:r>
                              <w:bookmarkEnd w:id="21"/>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732D00" id="Group 24" o:spid="_x0000_s1041" style="position:absolute;left:0;text-align:left;margin-left:-11pt;margin-top:32.9pt;width:730.85pt;height:311.4pt;z-index:251798528;mso-position-horizontal-relative:margin;mso-width-relative:margin;mso-height-relative:margin" coordorigin="-4743,5717" coordsize="92827,36764"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s1042" type="#_x0000_t75" style="position:absolute;left:-4743;top:5717;width:91477;height:321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">
                  <v:imagedata r:id="rId22" o:title="" cropleft="-258f" cropright="3244f"/>
                </v:shape>
                <v:shapetype id="_x0000_t202" coordsize="21600,21600" o:spt="202" path="m,l,21600r21600,l21600,xe">
                  <v:stroke joinstyle="miter"/>
                  <v:path gradientshapeok="t" o:connecttype="rect"/>
                </v:shapetype>
                <v:shape id="Text Box 26" o:spid="_x0000_s1043" type="#_x0000_t202" style="position:absolute;left:-1438;top:39814;width:8952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" stroked="f">
                  <v:textbox inset="0,0,0,0">
                    <w:txbxContent>
                      <w:p w14:paraId="0F3538AA" w14:textId="0343521D" w:rsidR="00325407" w:rsidRPr="002042FE" w:rsidRDefault="00325407" w:rsidP="00D71124">
                        <w:pPr>
                          <w:pStyle w:val="Caption"/>
                          <w:ind w:firstLine="0"/>
                          <w:jc w:val="center"/>
                          <w:rPr>
                            <w:noProof/>
                            <w:szCs w:val="22"/>
                            <w:lang w:val="es-ES" w:eastAsia="es-ES"/>
                          </w:rPr>
                        </w:pPr>
                        <w:bookmarkStart w:id="23" w:name="_Ref61862302"/>
                        <w:bookmarkStart w:id="24" w:name="_Toc62166976"/>
                        <w:r w:rsidRPr="002042FE">
                          <w:rPr>
                            <w:lang w:val="es-ES"/>
                          </w:rPr>
                          <w:t xml:space="preserve">Figura </w:t>
                        </w:r>
                        <w:r>
                          <w:fldChar w:fldCharType="begin"/>
                        </w:r>
                        <w:r w:rsidRPr="002042FE">
                          <w:rPr>
                            <w:lang w:val="es-ES"/>
                          </w:rPr>
                          <w:instrText xml:space="preserve"> SEQ Figura \* ARABIC </w:instrText>
                        </w:r>
                        <w:r>
                          <w:fldChar w:fldCharType="separate"/>
                        </w:r>
                        <w:r w:rsidR="001E66B4">
                          <w:rPr>
                            <w:noProof/>
                            <w:lang w:val="es-ES"/>
                          </w:rPr>
                          <w:t>2</w:t>
                        </w:r>
                        <w:r>
                          <w:fldChar w:fldCharType="end"/>
                        </w:r>
                        <w:bookmarkEnd w:id="23"/>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4"/>
                      </w:p>
                    </w:txbxContent>
                  </v:textbox>
                </v:shape>
                <w10:wrap type="topAndBottom" anchorx="margin"/>
              </v:group>
            </w:pict>
          </mc:Fallback>
        </mc:AlternateContent>
      </w:r>
    </w:p>
    <w:p w14:paraId="137CEBEA" w14:textId="77777777" w:rsidR="00D71124" w:rsidRPr="00A422C2" w:rsidRDefault="00D71124" w:rsidP="00D71124">
      <w:pPr>
        <w:ind w:firstLine="0"/>
        <w:jc w:val="left"/>
        <w:rPr>
          <w:lang w:val="es-ES" w:eastAsia="es-ES"/>
        </w:rPr>
      </w:pPr>
    </w:p>
    <w:p w14:paraId="0AA491B0" w14:textId="77777777" w:rsidR="00D71124" w:rsidRDefault="00D71124" w:rsidP="00E924C7">
      <w:pPr>
        <w:rPr>
          <w:lang w:val="es-ES" w:eastAsia="es-ES"/>
        </w:rPr>
        <w:sectPr w:rsidR="00D71124" w:rsidSect="00A178A4">
          <w:headerReference w:type="default" r:id="rId23"/>
          <w:pgSz w:w="16838" w:h="11906" w:orient="landscape"/>
          <w:pgMar w:top="1701" w:right="1417" w:bottom="1701" w:left="1417" w:header="708" w:footer="708" w:gutter="0"/>
          <w:cols w:space="708"/>
          <w:docGrid w:linePitch="360"/>
        </w:sectPr>
      </w:pPr>
    </w:p>
    <w:p w14:paraId="6A83A2A5" w14:textId="6FF483C5" w:rsidR="006350B6" w:rsidRPr="00A422C2" w:rsidRDefault="006350B6" w:rsidP="006350B6">
      <w:pPr>
        <w:pStyle w:val="Heading1"/>
        <w:rPr>
          <w:lang w:val="es-ES"/>
        </w:rPr>
      </w:pPr>
      <w:bookmarkStart w:id="25" w:name="_Toc62166945"/>
      <w:r w:rsidRPr="00A422C2">
        <w:rPr>
          <w:lang w:val="es-ES"/>
        </w:rPr>
        <w:lastRenderedPageBreak/>
        <w:t>ESTADO DEL ARTE</w:t>
      </w:r>
      <w:bookmarkEnd w:id="25"/>
    </w:p>
    <w:p w14:paraId="12701907" w14:textId="51FFD49B" w:rsidR="006350B6" w:rsidRDefault="00CF4FBC" w:rsidP="006350B6">
      <w:pPr>
        <w:rPr>
          <w:lang w:val="es-ES" w:eastAsia="es-ES"/>
        </w:rPr>
      </w:pPr>
      <w:r w:rsidRPr="00A422C2">
        <w:rPr>
          <w:lang w:val="es-ES" w:eastAsia="es-ES"/>
        </w:rPr>
        <w:t xml:space="preserve">En esta sección se expone información sobre la enfermedad bajo estudio, el Glioblastoma </w:t>
      </w:r>
      <w:r w:rsidR="0016003D">
        <w:rPr>
          <w:lang w:val="es-ES" w:eastAsia="es-ES"/>
        </w:rPr>
        <w:t>m</w:t>
      </w:r>
      <w:r w:rsidRPr="00A422C2">
        <w:rPr>
          <w:lang w:val="es-ES" w:eastAsia="es-ES"/>
        </w:rPr>
        <w:t>ultiforme, así como un resumen de Machine Learning (ML) y sus aplicaciones en el ámbito médico</w:t>
      </w:r>
      <w:r w:rsidR="000459E5">
        <w:rPr>
          <w:lang w:val="es-ES" w:eastAsia="es-ES"/>
        </w:rPr>
        <w:t xml:space="preserve"> y para el procesamiento del glioma</w:t>
      </w:r>
      <w:r w:rsidRPr="00A422C2">
        <w:rPr>
          <w:lang w:val="es-ES" w:eastAsia="es-ES"/>
        </w:rPr>
        <w:t>, información necesaria para la comprensión de la motivación de este proyecto.</w:t>
      </w:r>
    </w:p>
    <w:p w14:paraId="0D71D478" w14:textId="65746A13" w:rsidR="00092529" w:rsidRPr="00A422C2" w:rsidRDefault="00092529" w:rsidP="00092529">
      <w:pPr>
        <w:pStyle w:val="Heading2"/>
        <w:rPr>
          <w:lang w:val="es-ES" w:eastAsia="es-ES"/>
        </w:rPr>
      </w:pPr>
      <w:bookmarkStart w:id="26" w:name="_Toc62166946"/>
      <w:r>
        <w:rPr>
          <w:lang w:val="es-ES" w:eastAsia="es-ES"/>
        </w:rPr>
        <w:t>Glioblastoma</w:t>
      </w:r>
      <w:r w:rsidR="009A5D52">
        <w:rPr>
          <w:lang w:val="es-ES" w:eastAsia="es-ES"/>
        </w:rPr>
        <w:t xml:space="preserve"> multiforme</w:t>
      </w:r>
      <w:bookmarkEnd w:id="26"/>
    </w:p>
    <w:p w14:paraId="55F43C8F" w14:textId="23A8646E" w:rsidR="00AB2909" w:rsidRDefault="00D73CD7" w:rsidP="00092529">
      <w:pPr>
        <w:pStyle w:val="Heading3"/>
        <w:rPr>
          <w:lang w:val="es-ES" w:eastAsia="es-ES"/>
        </w:rPr>
      </w:pPr>
      <w:bookmarkStart w:id="27" w:name="_Toc62166947"/>
      <w:r>
        <w:rPr>
          <w:lang w:val="es-ES" w:eastAsia="es-ES"/>
        </w:rPr>
        <w:t xml:space="preserve">Clasificación de los </w:t>
      </w:r>
      <w:r w:rsidR="008A748A">
        <w:rPr>
          <w:lang w:val="es-ES" w:eastAsia="es-ES"/>
        </w:rPr>
        <w:t>g</w:t>
      </w:r>
      <w:r w:rsidR="007A20D4">
        <w:rPr>
          <w:lang w:val="es-ES" w:eastAsia="es-ES"/>
        </w:rPr>
        <w:t>l</w:t>
      </w:r>
      <w:r>
        <w:rPr>
          <w:lang w:val="es-ES" w:eastAsia="es-ES"/>
        </w:rPr>
        <w:t>iomas</w:t>
      </w:r>
      <w:bookmarkEnd w:id="27"/>
    </w:p>
    <w:p w14:paraId="6A30DE59" w14:textId="3EECCFFF" w:rsidR="004F00DB" w:rsidRDefault="00315C3D" w:rsidP="004F00DB">
      <w:pPr>
        <w:rPr>
          <w:lang w:val="es-ES" w:eastAsia="es-ES"/>
        </w:rPr>
      </w:pPr>
      <w:r>
        <w:rPr>
          <w:lang w:val="es-ES" w:eastAsia="es-ES"/>
        </w:rPr>
        <w:t xml:space="preserve">Más allá de la clasificación de los </w:t>
      </w:r>
      <w:r w:rsidR="008A748A">
        <w:rPr>
          <w:lang w:val="es-ES" w:eastAsia="es-ES"/>
        </w:rPr>
        <w:t>g</w:t>
      </w:r>
      <w:r>
        <w:rPr>
          <w:lang w:val="es-ES" w:eastAsia="es-ES"/>
        </w:rPr>
        <w:t xml:space="preserve">liomas en diferentes tipos, estos tumores se clasifican </w:t>
      </w:r>
      <w:r w:rsidR="00DA1ADC">
        <w:rPr>
          <w:lang w:val="es-ES" w:eastAsia="es-ES"/>
        </w:rPr>
        <w:t>de acuerdo con</w:t>
      </w:r>
      <w:r>
        <w:rPr>
          <w:lang w:val="es-ES" w:eastAsia="es-ES"/>
        </w:rPr>
        <w:t xml:space="preserve"> la presencia de características anaplásicas en tumores de bajo grado (o grado 2 de la OMS</w:t>
      </w:r>
      <w:r w:rsidRPr="00AA6465">
        <w:rPr>
          <w:rStyle w:val="FootnoteReference"/>
        </w:rPr>
        <w:footnoteReference w:id="1"/>
      </w:r>
      <w:r>
        <w:rPr>
          <w:lang w:val="es-ES" w:eastAsia="es-ES"/>
        </w:rPr>
        <w:t>)</w:t>
      </w:r>
      <w:r w:rsidR="00DA1ADC">
        <w:rPr>
          <w:lang w:val="es-ES" w:eastAsia="es-ES"/>
        </w:rPr>
        <w:t xml:space="preserve"> y de alto grado (tanto grado 3 de la OMS o anaplásico y grado 4 de la OMS o GBM). Los gliomas de grado 1 son gliomas bien delimitados, y pueden ser curados si son completamente resecables. Los gliomas entre los grados 2 y 4 se encuentran entre los denominados gliomas difusos para los que no se dispone de un tratamiento curativo</w:t>
      </w:r>
      <w:r w:rsidR="004331B5">
        <w:rPr>
          <w:lang w:val="es-ES" w:eastAsia="es-ES"/>
        </w:rPr>
        <w:t xml:space="preserve"> </w:t>
      </w:r>
      <w:r w:rsidR="004331B5">
        <w:rPr>
          <w:lang w:val="es-ES" w:eastAsia="es-ES"/>
        </w:rPr>
        <w:fldChar w:fldCharType="begin"/>
      </w:r>
      <w:r w:rsidR="00B939D5">
        <w:rPr>
          <w:lang w:val="es-ES" w:eastAsia="es-ES"/>
        </w:rPr>
        <w:instrText xml:space="preserve"> ADDIN ZOTERO_ITEM CSL_CITATION {"citationID":"TD9LVgou","properties":{"formattedCitation":"[11]","plainCitation":"[11]","noteIndex":0},"citationItems":[{"id":168,"uris":["http://zotero.org/groups/2648216/items/RYDKVU9M"],"uri":["http://zotero.org/groups/2648216/items/RYDKVU9M"],"itemData":{"id":168,"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eastAsia="es-ES"/>
        </w:rPr>
        <w:fldChar w:fldCharType="separate"/>
      </w:r>
      <w:r w:rsidR="00DF7A95" w:rsidRPr="00DF7A95">
        <w:rPr>
          <w:rFonts w:ascii="Calibri" w:hAnsi="Calibri" w:cs="Calibri"/>
          <w:lang w:val="es-ES"/>
        </w:rPr>
        <w:t>[11]</w:t>
      </w:r>
      <w:r w:rsidR="004331B5">
        <w:rPr>
          <w:lang w:val="es-ES" w:eastAsia="es-ES"/>
        </w:rPr>
        <w:fldChar w:fldCharType="end"/>
      </w:r>
      <w:r w:rsidR="00DA1ADC">
        <w:rPr>
          <w:lang w:val="es-ES" w:eastAsia="es-ES"/>
        </w:rPr>
        <w:t>.</w:t>
      </w:r>
      <w:r w:rsidR="00F97BC8">
        <w:rPr>
          <w:lang w:val="es-ES" w:eastAsia="es-ES"/>
        </w:rPr>
        <w:t xml:space="preserve"> Esta clasificación se puede ver de una forma visual en la </w:t>
      </w:r>
      <w:r w:rsidR="00F97BC8">
        <w:rPr>
          <w:lang w:val="es-ES" w:eastAsia="es-ES"/>
        </w:rPr>
        <w:fldChar w:fldCharType="begin"/>
      </w:r>
      <w:r w:rsidR="00F97BC8">
        <w:rPr>
          <w:lang w:val="es-ES" w:eastAsia="es-ES"/>
        </w:rPr>
        <w:instrText xml:space="preserve"> REF _Ref59177897 \h </w:instrText>
      </w:r>
      <w:r w:rsidR="00F97BC8">
        <w:rPr>
          <w:lang w:val="es-ES" w:eastAsia="es-ES"/>
        </w:rPr>
      </w:r>
      <w:r w:rsidR="00F97BC8">
        <w:rPr>
          <w:lang w:val="es-ES" w:eastAsia="es-ES"/>
        </w:rPr>
        <w:fldChar w:fldCharType="separate"/>
      </w:r>
      <w:r w:rsidR="00647E87" w:rsidRPr="004331B5">
        <w:rPr>
          <w:lang w:val="es-ES"/>
        </w:rPr>
        <w:t xml:space="preserve">Figura </w:t>
      </w:r>
      <w:r w:rsidR="00647E87">
        <w:rPr>
          <w:noProof/>
          <w:lang w:val="es-ES"/>
        </w:rPr>
        <w:t>3</w:t>
      </w:r>
      <w:r w:rsidR="00F97BC8">
        <w:rPr>
          <w:lang w:val="es-ES" w:eastAsia="es-ES"/>
        </w:rPr>
        <w:fldChar w:fldCharType="end"/>
      </w:r>
      <w:r w:rsidR="00F97BC8">
        <w:rPr>
          <w:lang w:val="es-ES" w:eastAsia="es-ES"/>
        </w:rPr>
        <w:t>.</w:t>
      </w:r>
    </w:p>
    <w:p w14:paraId="78646581" w14:textId="77777777" w:rsidR="00F97BC8" w:rsidRDefault="00F97BC8" w:rsidP="009A7EAF">
      <w:pPr>
        <w:keepNext/>
        <w:ind w:firstLine="0"/>
        <w:jc w:val="center"/>
      </w:pPr>
      <w:r>
        <w:rPr>
          <w:noProof/>
        </w:rPr>
        <w:drawing>
          <wp:inline distT="0" distB="0" distL="0" distR="0" wp14:anchorId="42BA3E07" wp14:editId="5557C47D">
            <wp:extent cx="3987800" cy="19939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536" t="8088" r="2693" b="5916"/>
                    <a:stretch/>
                  </pic:blipFill>
                  <pic:spPr bwMode="auto">
                    <a:xfrm>
                      <a:off x="0" y="0"/>
                      <a:ext cx="3987800" cy="1993900"/>
                    </a:xfrm>
                    <a:prstGeom prst="rect">
                      <a:avLst/>
                    </a:prstGeom>
                    <a:noFill/>
                    <a:ln>
                      <a:noFill/>
                    </a:ln>
                    <a:extLst>
                      <a:ext uri="{53640926-AAD7-44D8-BBD7-CCE9431645EC}">
                        <a14:shadowObscured xmlns:a14="http://schemas.microsoft.com/office/drawing/2010/main"/>
                      </a:ext>
                    </a:extLst>
                  </pic:spPr>
                </pic:pic>
              </a:graphicData>
            </a:graphic>
          </wp:inline>
        </w:drawing>
      </w:r>
    </w:p>
    <w:p w14:paraId="3C4D6F1D" w14:textId="2FC66698" w:rsidR="00F97BC8" w:rsidRDefault="00F97BC8" w:rsidP="009A7EAF">
      <w:pPr>
        <w:pStyle w:val="Caption"/>
        <w:ind w:firstLine="0"/>
        <w:jc w:val="center"/>
        <w:rPr>
          <w:lang w:val="es-ES"/>
        </w:rPr>
      </w:pPr>
      <w:bookmarkStart w:id="28" w:name="_Ref59177897"/>
      <w:bookmarkStart w:id="29" w:name="_Toc62166977"/>
      <w:r w:rsidRPr="004331B5">
        <w:rPr>
          <w:lang w:val="es-ES"/>
        </w:rPr>
        <w:t xml:space="preserve">Figura </w:t>
      </w:r>
      <w:r>
        <w:fldChar w:fldCharType="begin"/>
      </w:r>
      <w:r w:rsidRPr="004331B5">
        <w:rPr>
          <w:lang w:val="es-ES"/>
        </w:rPr>
        <w:instrText xml:space="preserve"> SEQ Figura \* ARABIC </w:instrText>
      </w:r>
      <w:r>
        <w:fldChar w:fldCharType="separate"/>
      </w:r>
      <w:r w:rsidR="00647E87">
        <w:rPr>
          <w:noProof/>
          <w:lang w:val="es-ES"/>
        </w:rPr>
        <w:t>3</w:t>
      </w:r>
      <w:r>
        <w:fldChar w:fldCharType="end"/>
      </w:r>
      <w:bookmarkEnd w:id="28"/>
      <w:r w:rsidR="003D6D07">
        <w:rPr>
          <w:lang w:val="es-ES"/>
        </w:rPr>
        <w:t>.</w:t>
      </w:r>
      <w:r w:rsidRPr="004331B5">
        <w:rPr>
          <w:lang w:val="es-ES"/>
        </w:rPr>
        <w:t xml:space="preserve"> Clasificación de los </w:t>
      </w:r>
      <w:r w:rsidR="008A748A">
        <w:rPr>
          <w:lang w:val="es-ES"/>
        </w:rPr>
        <w:t>g</w:t>
      </w:r>
      <w:r w:rsidRPr="004331B5">
        <w:rPr>
          <w:lang w:val="es-ES"/>
        </w:rPr>
        <w:t>liomas</w:t>
      </w:r>
      <w:r w:rsidR="003C05DA">
        <w:rPr>
          <w:lang w:val="es-ES"/>
        </w:rPr>
        <w:t>. Figura traducida de</w:t>
      </w:r>
      <w:r w:rsidR="004331B5" w:rsidRPr="004331B5">
        <w:rPr>
          <w:lang w:val="es-ES"/>
        </w:rPr>
        <w:t xml:space="preserve"> </w:t>
      </w:r>
      <w:r w:rsidR="004331B5">
        <w:rPr>
          <w:lang w:val="es-ES"/>
        </w:rPr>
        <w:fldChar w:fldCharType="begin"/>
      </w:r>
      <w:r w:rsidR="00B939D5">
        <w:rPr>
          <w:lang w:val="es-ES"/>
        </w:rPr>
        <w:instrText xml:space="preserve"> ADDIN ZOTERO_ITEM CSL_CITATION {"citationID":"R6H4InWS","properties":{"formattedCitation":"[11]","plainCitation":"[11]","noteIndex":0},"citationItems":[{"id":168,"uris":["http://zotero.org/groups/2648216/items/RYDKVU9M"],"uri":["http://zotero.org/groups/2648216/items/RYDKVU9M"],"itemData":{"id":168,"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rPr>
        <w:fldChar w:fldCharType="separate"/>
      </w:r>
      <w:r w:rsidR="00DF7A95" w:rsidRPr="00DF7A95">
        <w:rPr>
          <w:rFonts w:ascii="Calibri" w:hAnsi="Calibri" w:cs="Calibri"/>
          <w:lang w:val="es-ES"/>
        </w:rPr>
        <w:t>[11]</w:t>
      </w:r>
      <w:bookmarkEnd w:id="29"/>
      <w:r w:rsidR="004331B5">
        <w:rPr>
          <w:lang w:val="es-ES"/>
        </w:rPr>
        <w:fldChar w:fldCharType="end"/>
      </w:r>
    </w:p>
    <w:p w14:paraId="054DBCF8" w14:textId="11A6397A" w:rsidR="004F00DB" w:rsidRPr="00A422C2" w:rsidRDefault="004F00DB" w:rsidP="004F00DB">
      <w:pPr>
        <w:widowControl w:val="0"/>
        <w:autoSpaceDE w:val="0"/>
        <w:autoSpaceDN w:val="0"/>
        <w:adjustRightInd w:val="0"/>
        <w:rPr>
          <w:lang w:val="es-ES" w:eastAsia="es-ES"/>
        </w:rPr>
      </w:pPr>
      <w:r w:rsidRPr="00A422C2">
        <w:rPr>
          <w:lang w:val="es-ES" w:eastAsia="es-ES"/>
        </w:rPr>
        <w:t xml:space="preserve">Los </w:t>
      </w:r>
      <w:r>
        <w:rPr>
          <w:lang w:val="es-ES" w:eastAsia="es-ES"/>
        </w:rPr>
        <w:t>GBM</w:t>
      </w:r>
      <w:r w:rsidRPr="00A422C2">
        <w:rPr>
          <w:lang w:val="es-ES" w:eastAsia="es-ES"/>
        </w:rPr>
        <w:t xml:space="preserve"> pertenecen al grado 4 y son los más comunes (53%). Los </w:t>
      </w:r>
      <w:r w:rsidR="008A748A">
        <w:rPr>
          <w:lang w:val="es-ES" w:eastAsia="es-ES"/>
        </w:rPr>
        <w:t>g</w:t>
      </w:r>
      <w:r w:rsidRPr="00A422C2">
        <w:rPr>
          <w:lang w:val="es-ES" w:eastAsia="es-ES"/>
        </w:rPr>
        <w:t xml:space="preserve">liomas difusos de grado 2 (difusos de bajo grado) y grado 3 (anaplásicos) representan aproximadamente el 30% de todos los </w:t>
      </w:r>
      <w:r w:rsidR="008A748A">
        <w:rPr>
          <w:lang w:val="es-ES" w:eastAsia="es-ES"/>
        </w:rPr>
        <w:t>g</w:t>
      </w:r>
      <w:r w:rsidRPr="00A422C2">
        <w:rPr>
          <w:lang w:val="es-ES" w:eastAsia="es-ES"/>
        </w:rPr>
        <w:t xml:space="preserve">liomas. La edad media en el momento del diagnóstico de estos </w:t>
      </w:r>
      <w:r w:rsidR="008A748A">
        <w:rPr>
          <w:lang w:val="es-ES" w:eastAsia="es-ES"/>
        </w:rPr>
        <w:t>g</w:t>
      </w:r>
      <w:r w:rsidRPr="00A422C2">
        <w:rPr>
          <w:lang w:val="es-ES" w:eastAsia="es-ES"/>
        </w:rPr>
        <w:t xml:space="preserve">liomas es de 64, 43 y 56 años, respectivamente. Por otra parte, los </w:t>
      </w:r>
      <w:r w:rsidR="008A748A">
        <w:rPr>
          <w:lang w:val="es-ES" w:eastAsia="es-ES"/>
        </w:rPr>
        <w:t>g</w:t>
      </w:r>
      <w:r w:rsidRPr="00A422C2">
        <w:rPr>
          <w:lang w:val="es-ES" w:eastAsia="es-ES"/>
        </w:rPr>
        <w:t xml:space="preserve">liomas pediátricos más comunes son los de grado 1 (predominantemente astrocitomas pilocíticos) que representan el 33% de los </w:t>
      </w:r>
      <w:r w:rsidR="008A748A">
        <w:rPr>
          <w:lang w:val="es-ES" w:eastAsia="es-ES"/>
        </w:rPr>
        <w:t>g</w:t>
      </w:r>
      <w:r w:rsidRPr="00A422C2">
        <w:rPr>
          <w:lang w:val="es-ES" w:eastAsia="es-ES"/>
        </w:rPr>
        <w:t xml:space="preserve">liomas pediátricos </w:t>
      </w:r>
      <w:r w:rsidRPr="00A422C2">
        <w:rPr>
          <w:lang w:val="es-ES" w:eastAsia="es-ES"/>
        </w:rPr>
        <w:fldChar w:fldCharType="begin"/>
      </w:r>
      <w:r w:rsidR="00B939D5">
        <w:rPr>
          <w:lang w:val="es-ES" w:eastAsia="es-ES"/>
        </w:rPr>
        <w:instrText xml:space="preserve"> ADDIN ZOTERO_ITEM CSL_CITATION {"citationID":"2HqIOHTf","properties":{"formattedCitation":"[12]","plainCitation":"[12]","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Pr="00A422C2">
        <w:rPr>
          <w:lang w:val="es-ES" w:eastAsia="es-ES"/>
        </w:rPr>
        <w:fldChar w:fldCharType="separate"/>
      </w:r>
      <w:r w:rsidR="00DF7A95" w:rsidRPr="00DF7A95">
        <w:rPr>
          <w:rFonts w:ascii="Calibri" w:hAnsi="Calibri" w:cs="Calibri"/>
        </w:rPr>
        <w:t>[12]</w:t>
      </w:r>
      <w:r w:rsidRPr="00A422C2">
        <w:rPr>
          <w:lang w:val="es-ES" w:eastAsia="es-ES"/>
        </w:rPr>
        <w:fldChar w:fldCharType="end"/>
      </w:r>
      <w:r w:rsidRPr="00A422C2">
        <w:rPr>
          <w:lang w:val="es-ES" w:eastAsia="es-ES"/>
        </w:rPr>
        <w:t>.</w:t>
      </w:r>
    </w:p>
    <w:p w14:paraId="7D5A8D36" w14:textId="329EE2E0" w:rsidR="000E120A" w:rsidRDefault="000E120A" w:rsidP="000E120A">
      <w:pPr>
        <w:pStyle w:val="Heading3"/>
        <w:rPr>
          <w:lang w:val="es-ES"/>
        </w:rPr>
      </w:pPr>
      <w:bookmarkStart w:id="30" w:name="_Toc62166948"/>
      <w:r>
        <w:rPr>
          <w:lang w:val="es-ES"/>
        </w:rPr>
        <w:lastRenderedPageBreak/>
        <w:t>Adquisición de imágenes</w:t>
      </w:r>
      <w:bookmarkEnd w:id="30"/>
    </w:p>
    <w:p w14:paraId="41182BB0" w14:textId="77777777" w:rsidR="00D52305" w:rsidRDefault="003F08E9" w:rsidP="00DF7A95">
      <w:pPr>
        <w:rPr>
          <w:lang w:val="es-ES" w:eastAsia="es-ES"/>
        </w:rPr>
      </w:pPr>
      <w:r>
        <w:rPr>
          <w:lang w:val="es-ES"/>
        </w:rPr>
        <w:t>La adquisición de imágenes desempeña un papel central en el diagnóstico, la caracterización, la vigilancia y el seguimiento terapéutico de los tumores intracraneales.</w:t>
      </w:r>
      <w:r w:rsidR="00DF7A95">
        <w:rPr>
          <w:lang w:val="es-ES"/>
        </w:rPr>
        <w:t xml:space="preserve"> </w:t>
      </w:r>
      <w:r w:rsidR="00DF7A95" w:rsidRPr="00A422C2">
        <w:rPr>
          <w:lang w:val="es-ES" w:eastAsia="es-ES"/>
        </w:rPr>
        <w:t>La detección del Glioblastoma se basa tanto en técnicas invasivas como técnicas de imagen no invasivas.</w:t>
      </w:r>
    </w:p>
    <w:p w14:paraId="1EEEBF9F" w14:textId="42FA2EF9" w:rsidR="00D62E57" w:rsidRDefault="00DF7A95" w:rsidP="000E120A">
      <w:pPr>
        <w:rPr>
          <w:lang w:val="es-ES"/>
        </w:rPr>
      </w:pPr>
      <w:r w:rsidRPr="00A422C2">
        <w:rPr>
          <w:lang w:val="es-ES" w:eastAsia="es-ES"/>
        </w:rPr>
        <w:t xml:space="preserve">El método por excelencia </w:t>
      </w:r>
      <w:r>
        <w:rPr>
          <w:lang w:val="es-ES" w:eastAsia="es-ES"/>
        </w:rPr>
        <w:fldChar w:fldCharType="begin"/>
      </w:r>
      <w:r w:rsidR="00B939D5">
        <w:rPr>
          <w:lang w:val="es-ES" w:eastAsia="es-ES"/>
        </w:rPr>
        <w:instrText xml:space="preserve"> ADDIN ZOTERO_ITEM CSL_CITATION {"citationID":"WJdYOkv6","properties":{"formattedCitation":"[13]","plainCitation":"[13]","noteIndex":0},"citationItems":[{"id":26,"uris":["http://zotero.org/groups/2648216/items/29ADESLR"],"uri":["http://zotero.org/groups/2648216/items/29ADESLR"],"itemData":{"id":26,"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Pr>
          <w:lang w:val="es-ES" w:eastAsia="es-ES"/>
        </w:rPr>
        <w:fldChar w:fldCharType="separate"/>
      </w:r>
      <w:r w:rsidRPr="00D62E57">
        <w:rPr>
          <w:rFonts w:ascii="Calibri" w:hAnsi="Calibri" w:cs="Calibri"/>
          <w:lang w:val="es-ES"/>
        </w:rPr>
        <w:t>[13]</w:t>
      </w:r>
      <w:r>
        <w:rPr>
          <w:lang w:val="es-ES" w:eastAsia="es-ES"/>
        </w:rPr>
        <w:fldChar w:fldCharType="end"/>
      </w:r>
      <w:r>
        <w:rPr>
          <w:lang w:val="es-ES" w:eastAsia="es-ES"/>
        </w:rPr>
        <w:t xml:space="preserve"> </w:t>
      </w:r>
      <w:r w:rsidRPr="00A422C2">
        <w:rPr>
          <w:lang w:val="es-ES" w:eastAsia="es-ES"/>
        </w:rPr>
        <w:t>para detectar los tumores son los escáneres de resonancia magnética (RM) debido al contraste superior que ofrecen en tejidos blandos, lo que permite visualizar mejor la complejidad y heterogeneidad del tumor. En el caso de que el paciente no pueda someterse a una resonancia magnética</w:t>
      </w:r>
      <w:r w:rsidR="00D52305">
        <w:rPr>
          <w:lang w:val="es-ES" w:eastAsia="es-ES"/>
        </w:rPr>
        <w:t xml:space="preserve"> o los resultados sean contradictorios</w:t>
      </w:r>
      <w:r w:rsidRPr="00A422C2">
        <w:rPr>
          <w:lang w:val="es-ES" w:eastAsia="es-ES"/>
        </w:rPr>
        <w:t>, se suele recomendar el uso de una tomografía computarizada (TAC).</w:t>
      </w:r>
      <w:r w:rsidR="00D52305">
        <w:rPr>
          <w:lang w:val="es-ES" w:eastAsia="es-ES"/>
        </w:rPr>
        <w:t xml:space="preserve"> </w:t>
      </w:r>
      <w:r w:rsidR="00D62E57">
        <w:rPr>
          <w:lang w:val="es-ES"/>
        </w:rPr>
        <w:t>La RM proporciona información estructural multiplanar de alta resolución y una caracterización de los tejidos sustancialmente mejo</w:t>
      </w:r>
      <w:r>
        <w:rPr>
          <w:lang w:val="es-ES"/>
        </w:rPr>
        <w:t>rada en comparación con un TAC</w:t>
      </w:r>
      <w:r w:rsidR="00D52305">
        <w:rPr>
          <w:lang w:val="es-ES"/>
        </w:rPr>
        <w:t xml:space="preserve"> </w:t>
      </w:r>
      <w:r w:rsidR="00D52305">
        <w:rPr>
          <w:lang w:val="es-ES"/>
        </w:rPr>
        <w:fldChar w:fldCharType="begin"/>
      </w:r>
      <w:r w:rsidR="00B939D5">
        <w:rPr>
          <w:lang w:val="es-ES"/>
        </w:rPr>
        <w:instrText xml:space="preserve"> ADDIN ZOTERO_ITEM CSL_CITATION {"citationID":"dS3QqYz7","properties":{"formattedCitation":"[14]","plainCitation":"[14]","noteIndex":0},"citationItems":[{"id":167,"uris":["http://zotero.org/groups/2648216/items/3EQNT5N3"],"uri":["http://zotero.org/groups/2648216/items/3EQNT5N3"],"itemData":{"id":167,"type":"article-journal","abstract":"The purpose of this study was to describe, analyze and characterize computed tomography (CT) and magnetic resonance imaging (MRI) scan of glioblastoma multiforme (GBM) patients. One hundred and three clinically definite GBM patient information, CT and MRI images along with clinical records and demographic data were retrospectively collected from the radiology information system (RIS) database of the Radiology and Medical Imaging Department of King Fahd Medical City between January 2012 to March 2019. Based on our analysis, 70.9% and 29.1% were males and females patients with a mean age of 49.05 ± 14.77 years. The majority of patients (98.1%) were diagnosed with GBM by MRI T2-weighted fluid attenuation inversion recovery (FLAIR) hyperintense scanning protocols, 97.1% diagnosed by MRI T2-weighted hyperintense and 93.2% were diagnosed by an MRI T1-weighted hypointense. About 98.1% of patients had MRI contrast enhancement while 88.1% and 6.8% had a CT hypodense and heterogeneous appearance, respectively. GBM shape in 100% of patients was irregular and the majority (41.8%) of GBM were located in the frontal lobe. In conclusion, this study manages to describe, analyze and characterize the radiological features of GBM in CT and MRI examination.","container-title":"Journal of Radiation Research and Applied Sciences","DOI":"10.1080/16878507.2019.1655864","ISSN":"null","issue":"1","note":"publisher: Taylor &amp; Francis\n_eprint: https://doi.org/10.1080/16878507.2019.1655864","page":"289-293","source":"Taylor and Francis+NEJM","title":"Radiological characteristics of glioblastoma multiforme using CT and MRI examination","volume":"12","author":[{"family":"Abd-Elghany","given":"Amr A."},{"family":"Naji","given":"Abdu Ahmed"},{"family":"Alonazi","given":"Batil"},{"family":"Aldosary","given":"Hassan"},{"family":"Alsufayan","given":"Mohammed Abdluaziz"},{"family":"Alnasser","given":"Mohammed"},{"family":"Mohammad","given":"Ebtsam A."},{"family":"Mahmoud","given":"Mustafa Z."}],"issued":{"date-parts":[["2019",1,2]]}}}],"schema":"https://github.com/citation-style-language/schema/raw/master/csl-citation.json"} </w:instrText>
      </w:r>
      <w:r w:rsidR="00D52305">
        <w:rPr>
          <w:lang w:val="es-ES"/>
        </w:rPr>
        <w:fldChar w:fldCharType="separate"/>
      </w:r>
      <w:r w:rsidR="00D52305" w:rsidRPr="00E92603">
        <w:rPr>
          <w:rFonts w:ascii="Calibri" w:hAnsi="Calibri" w:cs="Calibri"/>
          <w:lang w:val="es-ES"/>
        </w:rPr>
        <w:t>[14]</w:t>
      </w:r>
      <w:r w:rsidR="00D52305">
        <w:rPr>
          <w:lang w:val="es-ES"/>
        </w:rPr>
        <w:fldChar w:fldCharType="end"/>
      </w:r>
      <w:r>
        <w:rPr>
          <w:lang w:val="es-ES"/>
        </w:rPr>
        <w:t>.</w:t>
      </w:r>
    </w:p>
    <w:p w14:paraId="23BC48F3" w14:textId="1753D0C0" w:rsidR="00D62E57" w:rsidRPr="00E92603" w:rsidRDefault="005260A1" w:rsidP="000E120A">
      <w:pPr>
        <w:rPr>
          <w:lang w:val="es-ES"/>
        </w:rPr>
      </w:pPr>
      <w:r>
        <w:rPr>
          <w:lang w:val="es-ES"/>
        </w:rPr>
        <w:t xml:space="preserve">Existen distintos tipos de tipos entre las imágenes de RM y cada una es más adecuada a la hora de detectar distintas partes de los tumores. </w:t>
      </w:r>
      <w:r w:rsidR="00E92603">
        <w:rPr>
          <w:lang w:val="es-ES"/>
        </w:rPr>
        <w:t xml:space="preserve">Entre </w:t>
      </w:r>
      <w:r>
        <w:rPr>
          <w:lang w:val="es-ES"/>
        </w:rPr>
        <w:t>estos</w:t>
      </w:r>
      <w:r w:rsidR="00E92603">
        <w:rPr>
          <w:lang w:val="es-ES"/>
        </w:rPr>
        <w:t xml:space="preserve"> tipos de RM, las imágenes ponderadas T1 con aumento de contraste (T1Gd con gadolinio, </w:t>
      </w:r>
      <w:r w:rsidR="00E92603" w:rsidRPr="00E92603">
        <w:rPr>
          <w:lang w:val="es-ES"/>
        </w:rPr>
        <w:t xml:space="preserve">por ejemplo) son útiles para observar la alteración de la barrera hematoencefálica. El área necrótica puede ser apreciada por la parte hipo intensa del núcleo del tumor. </w:t>
      </w:r>
      <w:r>
        <w:rPr>
          <w:lang w:val="es-ES"/>
        </w:rPr>
        <w:t>En cambio, l</w:t>
      </w:r>
      <w:r w:rsidR="00E92603" w:rsidRPr="00E92603">
        <w:rPr>
          <w:lang w:val="es-ES"/>
        </w:rPr>
        <w:t xml:space="preserve">as imágenes ponderadas T2 y la </w:t>
      </w:r>
      <w:r w:rsidR="00E92603" w:rsidRPr="00E92603">
        <w:rPr>
          <w:i/>
          <w:iCs/>
          <w:lang w:val="es-ES"/>
        </w:rPr>
        <w:t xml:space="preserve">Fluid Attenuated Inversion Recovery </w:t>
      </w:r>
      <w:r w:rsidR="00E92603" w:rsidRPr="00E92603">
        <w:rPr>
          <w:lang w:val="es-ES"/>
        </w:rPr>
        <w:t>(FLAIR),</w:t>
      </w:r>
      <w:r>
        <w:rPr>
          <w:lang w:val="es-ES"/>
        </w:rPr>
        <w:t xml:space="preserve"> </w:t>
      </w:r>
      <w:r w:rsidR="00E92603" w:rsidRPr="00E92603">
        <w:rPr>
          <w:lang w:val="es-ES"/>
        </w:rPr>
        <w:t>se emplean para determinar la extensión del tumor y del edema</w:t>
      </w:r>
      <w:r w:rsidR="00877B54">
        <w:rPr>
          <w:lang w:val="es-ES"/>
        </w:rPr>
        <w:t xml:space="preserve"> </w:t>
      </w:r>
      <w:r w:rsidR="00877B54">
        <w:rPr>
          <w:lang w:val="es-ES"/>
        </w:rPr>
        <w:fldChar w:fldCharType="begin"/>
      </w:r>
      <w:r w:rsidR="00B939D5">
        <w:rPr>
          <w:lang w:val="es-ES"/>
        </w:rPr>
        <w:instrText xml:space="preserve"> ADDIN ZOTERO_ITEM CSL_CITATION {"citationID":"atzaWbT0","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E92603" w:rsidRPr="00E92603">
        <w:rPr>
          <w:lang w:val="es-ES"/>
        </w:rPr>
        <w:t xml:space="preserve">. Este comportamiento se aprecia en la </w:t>
      </w:r>
      <w:r w:rsidR="00E92603" w:rsidRPr="00E92603">
        <w:rPr>
          <w:lang w:val="es-ES"/>
        </w:rPr>
        <w:fldChar w:fldCharType="begin"/>
      </w:r>
      <w:r w:rsidR="00E92603" w:rsidRPr="00E92603">
        <w:rPr>
          <w:lang w:val="es-ES"/>
        </w:rPr>
        <w:instrText xml:space="preserve"> REF _Ref59184566 \h  \* MERGEFORMAT </w:instrText>
      </w:r>
      <w:r w:rsidR="00E92603" w:rsidRPr="00E92603">
        <w:rPr>
          <w:lang w:val="es-ES"/>
        </w:rPr>
      </w:r>
      <w:r w:rsidR="00E92603" w:rsidRPr="00E92603">
        <w:rPr>
          <w:lang w:val="es-ES"/>
        </w:rPr>
        <w:fldChar w:fldCharType="separate"/>
      </w:r>
      <w:r w:rsidR="00647E87" w:rsidRPr="00E92603">
        <w:rPr>
          <w:lang w:val="es-ES"/>
        </w:rPr>
        <w:t xml:space="preserve">Figura </w:t>
      </w:r>
      <w:r w:rsidR="00647E87">
        <w:rPr>
          <w:noProof/>
          <w:lang w:val="es-ES"/>
        </w:rPr>
        <w:t>4</w:t>
      </w:r>
      <w:r w:rsidR="00E92603" w:rsidRPr="00E92603">
        <w:rPr>
          <w:lang w:val="es-ES"/>
        </w:rPr>
        <w:fldChar w:fldCharType="end"/>
      </w:r>
      <w:r w:rsidR="00E92603" w:rsidRPr="00E92603">
        <w:rPr>
          <w:lang w:val="es-ES"/>
        </w:rPr>
        <w:t>.</w:t>
      </w:r>
    </w:p>
    <w:p w14:paraId="01D79694" w14:textId="77777777" w:rsidR="00E92603" w:rsidRDefault="00E92603" w:rsidP="009A7EAF">
      <w:pPr>
        <w:keepNext/>
        <w:ind w:firstLine="0"/>
        <w:jc w:val="center"/>
      </w:pPr>
      <w:r>
        <w:rPr>
          <w:noProof/>
        </w:rPr>
        <w:drawing>
          <wp:inline distT="0" distB="0" distL="0" distR="0" wp14:anchorId="510D7AC4" wp14:editId="444E5AB8">
            <wp:extent cx="3330913" cy="3195209"/>
            <wp:effectExtent l="0" t="0" r="0" b="571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pic:cNvPicPr/>
                  </pic:nvPicPr>
                  <pic:blipFill>
                    <a:blip r:embed="rId25">
                      <a:extLst>
                        <a:ext uri="{28A0092B-C50C-407E-A947-70E740481C1C}">
                          <a14:useLocalDpi xmlns:a14="http://schemas.microsoft.com/office/drawing/2010/main" val="0"/>
                        </a:ext>
                      </a:extLst>
                    </a:blip>
                    <a:stretch>
                      <a:fillRect/>
                    </a:stretch>
                  </pic:blipFill>
                  <pic:spPr>
                    <a:xfrm>
                      <a:off x="0" y="0"/>
                      <a:ext cx="3330913" cy="3195209"/>
                    </a:xfrm>
                    <a:prstGeom prst="rect">
                      <a:avLst/>
                    </a:prstGeom>
                  </pic:spPr>
                </pic:pic>
              </a:graphicData>
            </a:graphic>
          </wp:inline>
        </w:drawing>
      </w:r>
    </w:p>
    <w:p w14:paraId="440B9674" w14:textId="7E8173A7" w:rsidR="00E92603" w:rsidRPr="00E92603" w:rsidRDefault="00E92603" w:rsidP="009A7EAF">
      <w:pPr>
        <w:pStyle w:val="Caption"/>
        <w:ind w:firstLine="0"/>
        <w:jc w:val="center"/>
        <w:rPr>
          <w:lang w:val="es-ES"/>
        </w:rPr>
      </w:pPr>
      <w:bookmarkStart w:id="31" w:name="_Ref59184566"/>
      <w:bookmarkStart w:id="32" w:name="_Toc62166978"/>
      <w:r w:rsidRPr="00E92603">
        <w:rPr>
          <w:lang w:val="es-ES"/>
        </w:rPr>
        <w:t xml:space="preserve">Figura </w:t>
      </w:r>
      <w:r>
        <w:fldChar w:fldCharType="begin"/>
      </w:r>
      <w:r w:rsidRPr="00E92603">
        <w:rPr>
          <w:lang w:val="es-ES"/>
        </w:rPr>
        <w:instrText xml:space="preserve"> SEQ Figura \* ARABIC </w:instrText>
      </w:r>
      <w:r>
        <w:fldChar w:fldCharType="separate"/>
      </w:r>
      <w:r w:rsidR="00647E87">
        <w:rPr>
          <w:noProof/>
          <w:lang w:val="es-ES"/>
        </w:rPr>
        <w:t>4</w:t>
      </w:r>
      <w:r>
        <w:fldChar w:fldCharType="end"/>
      </w:r>
      <w:bookmarkEnd w:id="31"/>
      <w:r w:rsidR="00CA58EA">
        <w:rPr>
          <w:lang w:val="es-ES"/>
        </w:rPr>
        <w:t>.</w:t>
      </w:r>
      <w:r w:rsidRPr="00E92603">
        <w:rPr>
          <w:lang w:val="es-ES"/>
        </w:rPr>
        <w:t xml:space="preserve"> Tipos de RM para la detección de tumores</w:t>
      </w:r>
      <w:r w:rsidR="007041D0">
        <w:rPr>
          <w:lang w:val="es-ES"/>
        </w:rPr>
        <w:t xml:space="preserve">. Figura traducida de </w:t>
      </w:r>
      <w:r w:rsidR="00877B54">
        <w:rPr>
          <w:lang w:val="es-ES"/>
        </w:rPr>
        <w:fldChar w:fldCharType="begin"/>
      </w:r>
      <w:r w:rsidR="00B939D5">
        <w:rPr>
          <w:lang w:val="es-ES"/>
        </w:rPr>
        <w:instrText xml:space="preserve"> ADDIN ZOTERO_ITEM CSL_CITATION {"citationID":"2EZH6PSj","properties":{"formattedCitation":"[15]","plainCitation":"[15]","noteIndex":0},"citationItems":[{"id":166,"uris":["http://zotero.org/groups/2648216/items/TXHZN97K"],"uri":["http://zotero.org/groups/2648216/items/TXHZN97K"],"itemData":{"id":166,"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bookmarkEnd w:id="32"/>
      <w:r w:rsidR="00877B54">
        <w:rPr>
          <w:lang w:val="es-ES"/>
        </w:rPr>
        <w:fldChar w:fldCharType="end"/>
      </w:r>
    </w:p>
    <w:p w14:paraId="4B96F753" w14:textId="77777777" w:rsidR="00F4608B" w:rsidRDefault="00F4608B" w:rsidP="00F4608B">
      <w:pPr>
        <w:pStyle w:val="Heading3"/>
        <w:rPr>
          <w:lang w:val="es-ES"/>
        </w:rPr>
      </w:pPr>
      <w:bookmarkStart w:id="33" w:name="_Toc62166949"/>
      <w:r>
        <w:rPr>
          <w:lang w:val="es-ES"/>
        </w:rPr>
        <w:lastRenderedPageBreak/>
        <w:t>Proceso de segmentación</w:t>
      </w:r>
      <w:bookmarkEnd w:id="33"/>
    </w:p>
    <w:p w14:paraId="799AFBB2" w14:textId="23D6041D" w:rsidR="00F4608B" w:rsidRDefault="00F4608B" w:rsidP="00F4608B">
      <w:pPr>
        <w:rPr>
          <w:lang w:val="es-ES" w:eastAsia="es-ES"/>
        </w:rPr>
      </w:pPr>
      <w:r>
        <w:rPr>
          <w:lang w:val="es-ES" w:eastAsia="es-ES"/>
        </w:rPr>
        <w:t>La</w:t>
      </w:r>
      <w:r w:rsidRPr="00A422C2">
        <w:rPr>
          <w:lang w:val="es-ES" w:eastAsia="es-ES"/>
        </w:rPr>
        <w:t xml:space="preserve"> segmentación manual de los volúmenes tumorales requiere mucho tiempo y sufre de una gran variabilidad de un caso a otro. Esto limita su uso en la práctica clínica. Los métodos asistidos por ordenador reducen el tiempo de segmentación y demuestran una buena concordancia con segmentaciones manuales verificadas </w:t>
      </w:r>
      <w:r w:rsidRPr="00A422C2">
        <w:rPr>
          <w:lang w:val="es-ES" w:eastAsia="es-ES"/>
        </w:rPr>
        <w:fldChar w:fldCharType="begin"/>
      </w:r>
      <w:r w:rsidR="00B939D5">
        <w:rPr>
          <w:lang w:val="es-ES" w:eastAsia="es-ES"/>
        </w:rPr>
        <w:instrText xml:space="preserve"> ADDIN ZOTERO_ITEM CSL_CITATION {"citationID":"W2iT11K6","properties":{"formattedCitation":"[16]","plainCitation":"[16]","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Pr="008A1A7A">
        <w:rPr>
          <w:rFonts w:ascii="Calibri" w:hAnsi="Calibri" w:cs="Calibri"/>
          <w:lang w:val="es-ES"/>
        </w:rPr>
        <w:t>[16]</w:t>
      </w:r>
      <w:r w:rsidRPr="00A422C2">
        <w:rPr>
          <w:lang w:val="es-ES" w:eastAsia="es-ES"/>
        </w:rPr>
        <w:fldChar w:fldCharType="end"/>
      </w:r>
      <w:r w:rsidRPr="00A422C2">
        <w:rPr>
          <w:lang w:val="es-ES" w:eastAsia="es-ES"/>
        </w:rPr>
        <w:t>.</w:t>
      </w:r>
    </w:p>
    <w:p w14:paraId="49B6E5FB" w14:textId="7062166D" w:rsidR="00F4608B" w:rsidRDefault="00F4608B" w:rsidP="00F4608B">
      <w:pPr>
        <w:rPr>
          <w:lang w:val="es-ES" w:eastAsia="es-ES"/>
        </w:rPr>
      </w:pPr>
      <w:r>
        <w:rPr>
          <w:lang w:val="es-ES" w:eastAsia="es-ES"/>
        </w:rPr>
        <w:t xml:space="preserve">El diagrama de los principales pasos involucrados en la segmentación se puede ver en la </w:t>
      </w:r>
      <w:r>
        <w:rPr>
          <w:lang w:val="es-ES" w:eastAsia="es-ES"/>
        </w:rPr>
        <w:fldChar w:fldCharType="begin"/>
      </w:r>
      <w:r>
        <w:rPr>
          <w:lang w:val="es-ES" w:eastAsia="es-ES"/>
        </w:rPr>
        <w:instrText xml:space="preserve"> REF _Ref59090894 \h </w:instrText>
      </w:r>
      <w:r>
        <w:rPr>
          <w:lang w:val="es-ES" w:eastAsia="es-ES"/>
        </w:rPr>
      </w:r>
      <w:r>
        <w:rPr>
          <w:lang w:val="es-ES" w:eastAsia="es-ES"/>
        </w:rPr>
        <w:fldChar w:fldCharType="separate"/>
      </w:r>
      <w:r w:rsidR="00647E87" w:rsidRPr="00C84CA6">
        <w:rPr>
          <w:lang w:val="es-ES"/>
        </w:rPr>
        <w:t xml:space="preserve">Figura </w:t>
      </w:r>
      <w:r w:rsidR="00647E87">
        <w:rPr>
          <w:noProof/>
          <w:lang w:val="es-ES"/>
        </w:rPr>
        <w:t>5</w:t>
      </w:r>
      <w:r>
        <w:rPr>
          <w:lang w:val="es-ES" w:eastAsia="es-ES"/>
        </w:rPr>
        <w:fldChar w:fldCharType="end"/>
      </w:r>
      <w:r>
        <w:rPr>
          <w:lang w:val="es-ES" w:eastAsia="es-ES"/>
        </w:rPr>
        <w:t>.</w:t>
      </w:r>
    </w:p>
    <w:p w14:paraId="08A1B404" w14:textId="77777777" w:rsidR="00F4608B" w:rsidRDefault="00F4608B" w:rsidP="00F4608B">
      <w:pPr>
        <w:keepNext/>
        <w:ind w:firstLine="0"/>
        <w:jc w:val="center"/>
      </w:pPr>
      <w:r>
        <w:rPr>
          <w:noProof/>
        </w:rPr>
        <w:drawing>
          <wp:inline distT="0" distB="0" distL="0" distR="0" wp14:anchorId="15B829B8" wp14:editId="55252792">
            <wp:extent cx="2474259" cy="3605349"/>
            <wp:effectExtent l="0" t="0" r="2540" b="1905"/>
            <wp:docPr id="8" name="Imagen 8"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aphical user interface, text, application, chat or text message&#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2481224" cy="3615498"/>
                    </a:xfrm>
                    <a:prstGeom prst="rect">
                      <a:avLst/>
                    </a:prstGeom>
                  </pic:spPr>
                </pic:pic>
              </a:graphicData>
            </a:graphic>
          </wp:inline>
        </w:drawing>
      </w:r>
    </w:p>
    <w:p w14:paraId="3E83AB29" w14:textId="63AE0D2E" w:rsidR="00F4608B" w:rsidRPr="00A422C2" w:rsidRDefault="00F4608B" w:rsidP="00F4608B">
      <w:pPr>
        <w:pStyle w:val="Caption"/>
        <w:ind w:firstLine="0"/>
        <w:jc w:val="center"/>
        <w:rPr>
          <w:lang w:val="es-ES" w:eastAsia="es-ES"/>
        </w:rPr>
      </w:pPr>
      <w:bookmarkStart w:id="34" w:name="_Ref59090894"/>
      <w:bookmarkStart w:id="35" w:name="_Toc62166979"/>
      <w:r w:rsidRPr="00C84CA6">
        <w:rPr>
          <w:lang w:val="es-ES"/>
        </w:rPr>
        <w:t xml:space="preserve">Figura </w:t>
      </w:r>
      <w:r>
        <w:fldChar w:fldCharType="begin"/>
      </w:r>
      <w:r w:rsidRPr="00C84CA6">
        <w:rPr>
          <w:lang w:val="es-ES"/>
        </w:rPr>
        <w:instrText xml:space="preserve"> SEQ Figura \* ARABIC </w:instrText>
      </w:r>
      <w:r>
        <w:fldChar w:fldCharType="separate"/>
      </w:r>
      <w:r w:rsidR="00647E87">
        <w:rPr>
          <w:noProof/>
          <w:lang w:val="es-ES"/>
        </w:rPr>
        <w:t>5</w:t>
      </w:r>
      <w:r>
        <w:fldChar w:fldCharType="end"/>
      </w:r>
      <w:bookmarkEnd w:id="34"/>
      <w:r>
        <w:rPr>
          <w:lang w:val="es-ES"/>
        </w:rPr>
        <w:t>.</w:t>
      </w:r>
      <w:r w:rsidRPr="00C84CA6">
        <w:rPr>
          <w:lang w:val="es-ES"/>
        </w:rPr>
        <w:t xml:space="preserve"> Bloques principales utilizados en la segmentación</w:t>
      </w:r>
      <w:r>
        <w:rPr>
          <w:lang w:val="es-ES"/>
        </w:rPr>
        <w:t xml:space="preserve">. Figura traducida de </w:t>
      </w:r>
      <w:r>
        <w:rPr>
          <w:lang w:val="es-ES"/>
        </w:rPr>
        <w:fldChar w:fldCharType="begin"/>
      </w:r>
      <w:r w:rsidR="00B939D5">
        <w:rPr>
          <w:lang w:val="es-ES"/>
        </w:rPr>
        <w:instrText xml:space="preserve"> ADDIN ZOTERO_ITEM CSL_CITATION {"citationID":"ULveVBPu","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rPr>
        <w:fldChar w:fldCharType="separate"/>
      </w:r>
      <w:r w:rsidRPr="008A1A7A">
        <w:rPr>
          <w:rFonts w:ascii="Calibri" w:hAnsi="Calibri" w:cs="Calibri"/>
          <w:lang w:val="es-ES"/>
        </w:rPr>
        <w:t>[17]</w:t>
      </w:r>
      <w:bookmarkEnd w:id="35"/>
      <w:r>
        <w:rPr>
          <w:lang w:val="es-ES"/>
        </w:rPr>
        <w:fldChar w:fldCharType="end"/>
      </w:r>
    </w:p>
    <w:p w14:paraId="5C4A1617" w14:textId="77777777" w:rsidR="00F4608B" w:rsidRDefault="00F4608B" w:rsidP="00F4608B">
      <w:pPr>
        <w:rPr>
          <w:lang w:val="es-ES" w:eastAsia="es-ES"/>
        </w:rPr>
      </w:pPr>
      <w:r>
        <w:rPr>
          <w:lang w:val="es-ES" w:eastAsia="es-ES"/>
        </w:rPr>
        <w:t>Los pasos de un proceso de segmentación se describen en los siguientes apartados.</w:t>
      </w:r>
    </w:p>
    <w:p w14:paraId="213E542A" w14:textId="77777777" w:rsidR="00F4608B" w:rsidRDefault="00F4608B" w:rsidP="001D19EE">
      <w:pPr>
        <w:pStyle w:val="Heading4"/>
      </w:pPr>
      <w:r>
        <w:t>Preprocesamiento</w:t>
      </w:r>
    </w:p>
    <w:p w14:paraId="6F2F80A2" w14:textId="3DCAA6E3" w:rsidR="00F4608B" w:rsidRDefault="00F4608B" w:rsidP="00F4608B">
      <w:pPr>
        <w:rPr>
          <w:lang w:val="es-ES" w:eastAsia="es-ES"/>
        </w:rPr>
      </w:pPr>
      <w:r>
        <w:rPr>
          <w:lang w:val="es-ES" w:eastAsia="es-ES"/>
        </w:rPr>
        <w:t xml:space="preserve">Las imágenes suelen contener imperfecciones que pueden disminuir el rendimiento de la segmentación. Las principales causas de estas imperfecciones suelen ser una baja resolución, la presencia de artefactos, distorsión geométrica, un bajo contraste o un alto nivel de ruido. Mediante el preprocesamiento de las imágenes se busca reducir lo máximo posible estos defectos para así maximizar el rendimiento del algoritmo </w:t>
      </w:r>
      <w:r>
        <w:rPr>
          <w:lang w:val="es-ES" w:eastAsia="es-ES"/>
        </w:rPr>
        <w:fldChar w:fldCharType="begin"/>
      </w:r>
      <w:r w:rsidR="00B939D5">
        <w:rPr>
          <w:lang w:val="es-ES" w:eastAsia="es-ES"/>
        </w:rPr>
        <w:instrText xml:space="preserve"> ADDIN ZOTERO_ITEM CSL_CITATION {"citationID":"xzSDtuhM","properties":{"formattedCitation":"[18]","plainCitation":"[18]","noteIndex":0},"citationItems":[{"id":219,"uris":["http://zotero.org/groups/2648216/items/PYUX6DBB"],"uri":["http://zotero.org/groups/2648216/items/PYUX6DBB"],"itemData":{"id":219,"type":"webpage","abstract":"Magnetic Resonance Imaging (MRI) is one of the power full visualization techniques, which is mainly used for the treatment of cancer. Magnetic Resonance Imaging is a radiation-based technique which represents the internal structure of the body in terms of intensity variation of radiated wave generated by the biological system when it is exposed to radio frequency pulses. Magnetic resonance imaging is used for the diagnosis of diseases related to soft tissues. When we interpret or inspect brain images, we should be aware of the image contrast, because all the information about the brain is mapped into intensity variation. The presences of materials which can affect the strong magnetic field can produce artifacts and intensity variation in the image. Artifacts are some extra features that are not related to original image. These features are introduced in the image during image acquisition. Artifacts and intensity variation affect the quality of analysis. So we need an efficient rectifying methodology for the removal of artifacts and intensity variation present in the image. Pre-processing techniques makes the image suitable for further processing; it enhances the quality of the image and finally removes the noise present in the Image. Pre-Processing techniques aim the enhancement of the image without altering the information content. Here we discuss most relevant and important pre-processing techniques for MRI images before dealing with brain tumour detection and segmentation.","language":"en","title":"Pre-Processing Technique for Brain Tumor Detection and Segmentation","URL":"/paper/Pre-Processing-Technique-for-Brain-Tumor-Detection-Sheela.V.-Babu/75dbea602733c5120552162fb948371b8127a940","author":[{"family":"Sheela.V","given":"K."},{"family":"Babu","given":"D."}],"accessed":{"date-parts":[["2021",1,20]]},"issued":{"date-parts":[["2015"]]}}}],"schema":"https://github.com/citation-style-language/schema/raw/master/csl-citation.json"} </w:instrText>
      </w:r>
      <w:r>
        <w:rPr>
          <w:lang w:val="es-ES" w:eastAsia="es-ES"/>
        </w:rPr>
        <w:fldChar w:fldCharType="separate"/>
      </w:r>
      <w:r w:rsidRPr="008A1A7A">
        <w:rPr>
          <w:rFonts w:ascii="Calibri" w:hAnsi="Calibri" w:cs="Calibri"/>
          <w:lang w:val="es-ES"/>
        </w:rPr>
        <w:t>[18]</w:t>
      </w:r>
      <w:r>
        <w:rPr>
          <w:lang w:val="es-ES" w:eastAsia="es-ES"/>
        </w:rPr>
        <w:fldChar w:fldCharType="end"/>
      </w:r>
      <w:r>
        <w:rPr>
          <w:lang w:val="es-ES" w:eastAsia="es-ES"/>
        </w:rPr>
        <w:t>.</w:t>
      </w:r>
    </w:p>
    <w:p w14:paraId="0C66BB98" w14:textId="15DB3046" w:rsidR="00F4608B" w:rsidRDefault="00F4608B" w:rsidP="00F4608B">
      <w:pPr>
        <w:rPr>
          <w:lang w:val="es-ES" w:eastAsia="es-ES"/>
        </w:rPr>
      </w:pPr>
      <w:r>
        <w:rPr>
          <w:lang w:val="es-ES" w:eastAsia="es-ES"/>
        </w:rPr>
        <w:t xml:space="preserve">El primer paso en el preprocesamiento de imágenes suele centrarse en eliminar el ruido. Estas técnicas deben aplicarse cuidadosamente para no introducir nuevos artefactos que puedan hacer que la imagen se vuelva borrosa. Para ello, se pueden </w:t>
      </w:r>
      <w:r>
        <w:rPr>
          <w:lang w:val="es-ES" w:eastAsia="es-ES"/>
        </w:rPr>
        <w:lastRenderedPageBreak/>
        <w:t xml:space="preserve">aplicar distintos filtros como pueden ser el filtro Gaussiano o el filtro de mediana entre otros </w:t>
      </w:r>
      <w:r>
        <w:rPr>
          <w:lang w:val="es-ES" w:eastAsia="es-ES"/>
        </w:rPr>
        <w:fldChar w:fldCharType="begin"/>
      </w:r>
      <w:r w:rsidR="00B939D5">
        <w:rPr>
          <w:lang w:val="es-ES" w:eastAsia="es-ES"/>
        </w:rPr>
        <w:instrText xml:space="preserve"> ADDIN ZOTERO_ITEM CSL_CITATION {"citationID":"RGBCQZUI","properties":{"formattedCitation":"[19]","plainCitation":"[19]","noteIndex":0},"citationItems":[{"id":221,"uris":["http://zotero.org/groups/2648216/items/WIWZFTP4"],"uri":["http://zotero.org/groups/2648216/items/WIWZFTP4"],"itemData":{"id":221,"type":"paper-conference","abstract":"For the study of anatomical structure and image processing of MRI medical images techniques of noise removal have become an important practice in medical imaging application. In medical image processing, precise images need to be obtained to get accurate observations for the given application. The goal of any de-noising technique is to remove noise from an image which is the first step in any image processing. The noise removal method should be applied watchful manner otherwise artefacts can be introduced which may blur the image. In this paper, performance evaluation of the of MRI image de-noising techniques is provided. The techniques used are namely the median and Gaussian filter, Max filter [11], Min filter [11], and Arithmetic Mean filter [8]. All the above filters are applied on MRI brain and spinal cord images and the results are noted. A new method is proposed which modifies the existing median filter by adding features. The experimental result of the proposed method is then analyzed with the other three image filtering algorithms. The output image efficiency is measured by the statistical parameters like root mean square error (RMSE), signal-to-noise ratio (SNR), peak signal-to-noise ratio (PSNR).","container-title":"2017 International Conference on Electrical, Electronics, Communication, Computer, and Optimization Techniques (ICEECCOT)","DOI":"10.1109/ICEECCOT.2017.8284595","event":"2017 International Conference on Electrical, Electronics, Communication, Computer, and Optimization Techniques (ICEECCOT)","page":"1-4","source":"IEEE Xplore","title":"MRI image preprocessing and noise removal technique using linear and nonlinear filters","author":[{"family":"Suhas","given":"S."},{"family":"Venugopal","given":"C. R."}],"issued":{"date-parts":[["2017",12]]}}}],"schema":"https://github.com/citation-style-language/schema/raw/master/csl-citation.json"} </w:instrText>
      </w:r>
      <w:r>
        <w:rPr>
          <w:lang w:val="es-ES" w:eastAsia="es-ES"/>
        </w:rPr>
        <w:fldChar w:fldCharType="separate"/>
      </w:r>
      <w:r w:rsidRPr="00857275">
        <w:rPr>
          <w:rFonts w:ascii="Calibri" w:hAnsi="Calibri" w:cs="Calibri"/>
          <w:lang w:val="es-ES"/>
        </w:rPr>
        <w:t>[19]</w:t>
      </w:r>
      <w:r>
        <w:rPr>
          <w:lang w:val="es-ES" w:eastAsia="es-ES"/>
        </w:rPr>
        <w:fldChar w:fldCharType="end"/>
      </w:r>
      <w:r>
        <w:rPr>
          <w:lang w:val="es-ES" w:eastAsia="es-ES"/>
        </w:rPr>
        <w:t>.</w:t>
      </w:r>
    </w:p>
    <w:p w14:paraId="5C3769B1" w14:textId="1EE83B2B" w:rsidR="00F4608B" w:rsidRPr="0025585A" w:rsidRDefault="00F4608B" w:rsidP="00F4608B">
      <w:pPr>
        <w:rPr>
          <w:lang w:val="es-ES" w:eastAsia="es-ES"/>
        </w:rPr>
      </w:pPr>
      <w:r>
        <w:rPr>
          <w:lang w:val="es-ES" w:eastAsia="es-ES"/>
        </w:rPr>
        <w:t xml:space="preserve">Una de las técnicas recomendadas para mejorar las imágenes es la ecualización del histograma. Un histograma es una representación gráfica de la distribución de los tonos dentro de la figura. La ecualización del histograma consiste en cambiar la distribución de los valores convirtiéndola en uniforme. Así, se mejora el rango dinámico del histograma, aumentando de la misma forma su contraste </w:t>
      </w:r>
      <w:r>
        <w:rPr>
          <w:lang w:val="es-ES" w:eastAsia="es-ES"/>
        </w:rPr>
        <w:fldChar w:fldCharType="begin"/>
      </w:r>
      <w:r w:rsidR="00B939D5">
        <w:rPr>
          <w:lang w:val="es-ES" w:eastAsia="es-ES"/>
        </w:rPr>
        <w:instrText xml:space="preserve"> ADDIN ZOTERO_ITEM CSL_CITATION {"citationID":"dYb57ieS","properties":{"formattedCitation":"[20]","plainCitation":"[20]","noteIndex":0},"citationItems":[{"id":222,"uris":["http://zotero.org/groups/2648216/items/TV99I69T"],"uri":["http://zotero.org/groups/2648216/items/TV99I69T"],"itemData":{"id":222,"type":"webpage","abstract":"In the medical world, MRI is one example for application of digital images. But for some application, for get the desired result, MRI image must be processed first through image processing process. Preprocessing is the first step for digital image processing. Some of preprocessing method that use in this experiment is Histogram Equalization (HE) and Contrast Limited Adaptive Histogram Equalization (CLAHE). To increase the image contrast is the purpose of that method and the result will be analyse for quantitaitve value using RMS Contrast, PSNR and SSIM method. Keywords— Preprocessing, HE, CLAHE, RMS Contrast, PSNR, SSIM.","language":"en","title":"Preprocessing on Digital Image using Histogram Equalization : An Experiment Study on MRI Brain Image","title-short":"Preprocessing on Digital Image using Histogram Equalization","URL":"/paper/Preprocessing-on-Digital-Image-using-Histogram-%3A-An-Sunaryo-Hariadi/3fce14df2185e2f1ffa93f7610e8a7ec8e536ae6","author":[{"family":"Sunaryo","given":"Musthofa"},{"family":"Hariadi","given":"Mochammad"}],"accessed":{"date-parts":[["2021",1,21]]},"issued":{"date-parts":[["2016"]]}}}],"schema":"https://github.com/citation-style-language/schema/raw/master/csl-citation.json"} </w:instrText>
      </w:r>
      <w:r>
        <w:rPr>
          <w:lang w:val="es-ES" w:eastAsia="es-ES"/>
        </w:rPr>
        <w:fldChar w:fldCharType="separate"/>
      </w:r>
      <w:r w:rsidRPr="008A1A7A">
        <w:rPr>
          <w:rFonts w:ascii="Calibri" w:hAnsi="Calibri" w:cs="Calibri"/>
          <w:lang w:val="es-ES"/>
        </w:rPr>
        <w:t>[20]</w:t>
      </w:r>
      <w:r>
        <w:rPr>
          <w:lang w:val="es-ES" w:eastAsia="es-ES"/>
        </w:rPr>
        <w:fldChar w:fldCharType="end"/>
      </w:r>
      <w:r>
        <w:rPr>
          <w:lang w:val="es-ES" w:eastAsia="es-ES"/>
        </w:rPr>
        <w:t>.</w:t>
      </w:r>
    </w:p>
    <w:p w14:paraId="54DEA356" w14:textId="779F42CA" w:rsidR="00F4608B" w:rsidRDefault="00F4608B" w:rsidP="00F4608B">
      <w:pPr>
        <w:rPr>
          <w:lang w:val="es-ES" w:eastAsia="es-ES"/>
        </w:rPr>
      </w:pPr>
      <w:r>
        <w:rPr>
          <w:lang w:val="es-ES" w:eastAsia="es-ES"/>
        </w:rPr>
        <w:t xml:space="preserve">La segmentación del cerebro, también denominado extracción del cerebro o eliminación del cráneo, es un paso importante de la mayoría de los estudios que emplean la RM como tecnología de imagen médica. Este paso se emplea por ejemplo en preprocesamiento para el estudio volumétrico del cerebro </w:t>
      </w:r>
      <w:r>
        <w:rPr>
          <w:lang w:val="es-ES" w:eastAsia="es-ES"/>
        </w:rPr>
        <w:fldChar w:fldCharType="begin"/>
      </w:r>
      <w:r w:rsidR="00B939D5">
        <w:rPr>
          <w:lang w:val="es-ES" w:eastAsia="es-ES"/>
        </w:rPr>
        <w:instrText xml:space="preserve"> ADDIN ZOTERO_ITEM CSL_CITATION {"citationID":"YiVnTTl2","properties":{"formattedCitation":"[21]","plainCitation":"[21]","noteIndex":0},"citationItems":[{"id":210,"uris":["http://zotero.org/groups/2648216/items/6JNA8NAI"],"uri":["http://zotero.org/groups/2648216/items/6JNA8NAI"],"itemData":{"id":210,"type":"article-journal","container-title":"IEEE Transactions on Medical Imaging","DOI":"10.1109/TMI.2014.2322280","ISSN":"0278-0062, 1558-254X","issue":"9","journalAbbreviation":"IEEE Trans. Med. Imaging","page":"1818-1831","source":"DOI.org (Crossref)","title":"Automatic Whole Brain MRI Segmentation of the Developing Neonatal Brain","volume":"33","author":[{"family":"Makropoulos","given":"Antonios"},{"family":"Gousias","given":"Ioannis S."},{"family":"Ledig","given":"Christian"},{"family":"Aljabar","given":"Paul"},{"family":"Serag","given":"Ahmed"},{"family":"Hajnal","given":"Joseph V."},{"family":"Edwards","given":"A. David"},{"family":"Counsell","given":"Serena J."},{"family":"Rueckert","given":"Daniel"}],"issued":{"date-parts":[["2014",9]]}}}],"schema":"https://github.com/citation-style-language/schema/raw/master/csl-citation.json"} </w:instrText>
      </w:r>
      <w:r>
        <w:rPr>
          <w:lang w:val="es-ES" w:eastAsia="es-ES"/>
        </w:rPr>
        <w:fldChar w:fldCharType="separate"/>
      </w:r>
      <w:r w:rsidRPr="008A1A7A">
        <w:rPr>
          <w:rFonts w:ascii="Calibri" w:hAnsi="Calibri" w:cs="Calibri"/>
          <w:lang w:val="es-ES"/>
        </w:rPr>
        <w:t>[21]</w:t>
      </w:r>
      <w:r>
        <w:rPr>
          <w:lang w:val="es-ES" w:eastAsia="es-ES"/>
        </w:rPr>
        <w:fldChar w:fldCharType="end"/>
      </w:r>
      <w:r>
        <w:rPr>
          <w:lang w:val="es-ES" w:eastAsia="es-ES"/>
        </w:rPr>
        <w:t xml:space="preserve">, estudio de la esclerosis múltiple </w:t>
      </w:r>
      <w:r>
        <w:rPr>
          <w:lang w:val="es-ES" w:eastAsia="es-ES"/>
        </w:rPr>
        <w:fldChar w:fldCharType="begin"/>
      </w:r>
      <w:r w:rsidR="00B939D5">
        <w:rPr>
          <w:lang w:val="es-ES" w:eastAsia="es-ES"/>
        </w:rPr>
        <w:instrText xml:space="preserve"> ADDIN ZOTERO_ITEM CSL_CITATION {"citationID":"oNcK0j7z","properties":{"formattedCitation":"[22]","plainCitation":"[22]","noteIndex":0},"citationItems":[{"id":211,"uris":["http://zotero.org/groups/2648216/items/IH8PVKL9"],"uri":["http://zotero.org/groups/2648216/items/IH8PVKL9"],"itemData":{"id":211,"type":"article-journal","container-title":"PLOS ONE","DOI":"10.1371/journal.pone.0146080","ISSN":"1932-6203","issue":"1","journalAbbreviation":"PLoS ONE","language":"en","page":"e0146080","source":"DOI.org (Crossref)","title":"Resting State Brain Entropy Alterations in Relapsing Remitting Multiple Sclerosis","volume":"11","author":[{"family":"Zhou","given":"Fuqing"},{"family":"Zhuang","given":"Ying"},{"family":"Gong","given":"Honghan"},{"family":"Zhan","given":"Jie"},{"family":"Grossman","given":"Murray"},{"family":"Wang","given":"Ze"}],"editor":[{"family":"Linker","given":"Ralf Andreas"}],"issued":{"date-parts":[["2016",1,4]]}}}],"schema":"https://github.com/citation-style-language/schema/raw/master/csl-citation.json"} </w:instrText>
      </w:r>
      <w:r>
        <w:rPr>
          <w:lang w:val="es-ES" w:eastAsia="es-ES"/>
        </w:rPr>
        <w:fldChar w:fldCharType="separate"/>
      </w:r>
      <w:r w:rsidRPr="008A1A7A">
        <w:rPr>
          <w:rFonts w:ascii="Calibri" w:hAnsi="Calibri" w:cs="Calibri"/>
          <w:lang w:val="es-ES"/>
        </w:rPr>
        <w:t>[22]</w:t>
      </w:r>
      <w:r>
        <w:rPr>
          <w:lang w:val="es-ES" w:eastAsia="es-ES"/>
        </w:rPr>
        <w:fldChar w:fldCharType="end"/>
      </w:r>
      <w:r>
        <w:rPr>
          <w:lang w:val="es-ES" w:eastAsia="es-ES"/>
        </w:rPr>
        <w:t xml:space="preserve">, evaluación de la esquizofrenia </w:t>
      </w:r>
      <w:r>
        <w:rPr>
          <w:lang w:val="es-ES" w:eastAsia="es-ES"/>
        </w:rPr>
        <w:fldChar w:fldCharType="begin"/>
      </w:r>
      <w:r w:rsidR="00B939D5">
        <w:rPr>
          <w:lang w:val="es-ES" w:eastAsia="es-ES"/>
        </w:rPr>
        <w:instrText xml:space="preserve"> ADDIN ZOTERO_ITEM CSL_CITATION {"citationID":"oT5Q2V0n","properties":{"formattedCitation":"[23]","plainCitation":"[23]","noteIndex":0},"citationItems":[{"id":213,"uris":["http://zotero.org/groups/2648216/items/D5H59AJN"],"uri":["http://zotero.org/groups/2648216/items/D5H59AJN"],"itemData":{"id":213,"type":"article-journal","container-title":"Schizophrenia Research","DOI":"10.1016/j.schres.2004.09.022","ISSN":"09209964","issue":"2-3","journalAbbreviation":"Schizophrenia Research","language":"en","page":"283-294","source":"DOI.org (Crossref)","title":"Hippocampus and amygdala volumes in schizophrenia and other psychoses in the Northern Finland 1966 birth cohort","volume":"75","author":[{"family":"Tanskanen","given":"Päivikki"},{"family":"Veijola","given":"Juha M."},{"family":"Piippo","given":"Ulla K."},{"family":"Haapea","given":"Marianne"},{"family":"Miettunen","given":"Jouko A."},{"family":"Pyhtinen","given":"Juhani"},{"family":"Bullmore","given":"Edward T."},{"family":"Jones","given":"Peter B."},{"family":"Isohanni","given":"Matti K."}],"issued":{"date-parts":[["2005",6]]}}}],"schema":"https://github.com/citation-style-language/schema/raw/master/csl-citation.json"} </w:instrText>
      </w:r>
      <w:r>
        <w:rPr>
          <w:lang w:val="es-ES" w:eastAsia="es-ES"/>
        </w:rPr>
        <w:fldChar w:fldCharType="separate"/>
      </w:r>
      <w:r w:rsidRPr="00F4608B">
        <w:rPr>
          <w:rFonts w:ascii="Calibri" w:hAnsi="Calibri" w:cs="Calibri"/>
          <w:lang w:val="es-ES"/>
        </w:rPr>
        <w:t>[23]</w:t>
      </w:r>
      <w:r>
        <w:rPr>
          <w:lang w:val="es-ES" w:eastAsia="es-ES"/>
        </w:rPr>
        <w:fldChar w:fldCharType="end"/>
      </w:r>
      <w:r>
        <w:rPr>
          <w:lang w:val="es-ES" w:eastAsia="es-ES"/>
        </w:rPr>
        <w:t xml:space="preserve"> o planificación de intervenciones neuroquirúrgicas </w:t>
      </w:r>
      <w:r>
        <w:rPr>
          <w:lang w:val="es-ES" w:eastAsia="es-ES"/>
        </w:rPr>
        <w:fldChar w:fldCharType="begin"/>
      </w:r>
      <w:r w:rsidR="00B939D5">
        <w:rPr>
          <w:lang w:val="es-ES" w:eastAsia="es-ES"/>
        </w:rPr>
        <w:instrText xml:space="preserve"> ADDIN ZOTERO_ITEM CSL_CITATION {"citationID":"j6dYju1e","properties":{"formattedCitation":"[24]","plainCitation":"[24]","noteIndex":0},"citationItems":[{"id":214,"uris":["http://zotero.org/groups/2648216/items/LJ6ZW62H"],"uri":["http://zotero.org/groups/2648216/items/LJ6ZW62H"],"itemData":{"id":214,"type":"article-journal","container-title":"European Journal of Radiology Open","DOI":"10.1016/j.ejro.2018.01.002","ISSN":"23520477","journalAbbreviation":"European Journal of Radiology Open","language":"en","page":"20-23","source":"DOI.org (Crossref)","title":"Reconstruction of white matter fibre tracts using diffusion kurtosis tensor imaging at 1.5T: Pre-surgical planning in patients with gliomas","title-short":"Reconstruction of white matter fibre tracts using diffusion kurtosis tensor imaging at 1.5T","volume":"5","author":[{"family":"Leote","given":"Joao"},{"family":"Nunes","given":"Rita G."},{"family":"Cerqueira","given":"Luis"},{"family":"Loução","given":"Ricardo"},{"family":"Ferreira","given":"Hugo A."}],"issued":{"date-parts":[["2018"]]}}}],"schema":"https://github.com/citation-style-language/schema/raw/master/csl-citation.json"} </w:instrText>
      </w:r>
      <w:r>
        <w:rPr>
          <w:lang w:val="es-ES" w:eastAsia="es-ES"/>
        </w:rPr>
        <w:fldChar w:fldCharType="separate"/>
      </w:r>
      <w:r w:rsidRPr="00F4608B">
        <w:rPr>
          <w:rFonts w:ascii="Calibri" w:hAnsi="Calibri" w:cs="Calibri"/>
          <w:lang w:val="es-ES"/>
        </w:rPr>
        <w:t>[24]</w:t>
      </w:r>
      <w:r>
        <w:rPr>
          <w:lang w:val="es-ES" w:eastAsia="es-ES"/>
        </w:rPr>
        <w:fldChar w:fldCharType="end"/>
      </w:r>
      <w:r>
        <w:rPr>
          <w:lang w:val="es-ES" w:eastAsia="es-ES"/>
        </w:rPr>
        <w:t>.</w:t>
      </w:r>
    </w:p>
    <w:p w14:paraId="7C2CF3A1" w14:textId="373674B1" w:rsidR="00F4608B" w:rsidRDefault="00F4608B" w:rsidP="00F4608B">
      <w:pPr>
        <w:rPr>
          <w:lang w:val="es-ES" w:eastAsia="es-ES"/>
        </w:rPr>
      </w:pPr>
      <w:r>
        <w:rPr>
          <w:lang w:val="es-ES" w:eastAsia="es-ES"/>
        </w:rPr>
        <w:t xml:space="preserve">Se trata de un paso de suma importancia para la posterior identificación de los distintos tejidos cerebrales, ya que determina una región de interés (ROI). De esta forma se reducen los errores de clasificación del tejido en la segmentación y a su vez se disminuye el tiempo de ejecución al eliminar los objetos de la imagen que no pertenecen al cerebro </w:t>
      </w:r>
      <w:r>
        <w:rPr>
          <w:lang w:val="es-ES" w:eastAsia="es-ES"/>
        </w:rPr>
        <w:fldChar w:fldCharType="begin"/>
      </w:r>
      <w:r w:rsidR="00B939D5">
        <w:rPr>
          <w:lang w:val="es-ES" w:eastAsia="es-ES"/>
        </w:rPr>
        <w:instrText xml:space="preserve"> ADDIN ZOTERO_ITEM CSL_CITATION {"citationID":"Iu3iVdQL","properties":{"formattedCitation":"[25]","plainCitation":"[25]","noteIndex":0},"citationItems":[{"id":216,"uris":["http://zotero.org/groups/2648216/items/6BVQTKFI"],"uri":["http://zotero.org/groups/2648216/items/6BVQTKFI"],"itemData":{"id":216,"type":"paper-conference","container-title":"2015 Eighth International Conference on Advances in Pattern Recognition (ICAPR)","DOI":"10.1109/ICAPR.2015.7050671","event":"2015 Eighth International Conference on Advances in Pattern Recognition (ICAPR)","event-place":"Kolkata, India","ISBN":"978-1-4799-7458-0","page":"1-6","publisher":"IEEE","publisher-place":"Kolkata, India","source":"DOI.org (Crossref)","title":"A simple skull stripping algorithm for brain MRI","URL":"http://ieeexplore.ieee.org/document/7050671/","author":[{"family":"Roy","given":"Shaswati"},{"family":"Maji","given":"Pradipta"}],"accessed":{"date-parts":[["2021",1,19]]},"issued":{"date-parts":[["2015",1]]}}}],"schema":"https://github.com/citation-style-language/schema/raw/master/csl-citation.json"} </w:instrText>
      </w:r>
      <w:r>
        <w:rPr>
          <w:lang w:val="es-ES" w:eastAsia="es-ES"/>
        </w:rPr>
        <w:fldChar w:fldCharType="separate"/>
      </w:r>
      <w:r w:rsidRPr="008A1A7A">
        <w:rPr>
          <w:rFonts w:ascii="Calibri" w:hAnsi="Calibri" w:cs="Calibri"/>
          <w:lang w:val="es-ES"/>
        </w:rPr>
        <w:t>[25]</w:t>
      </w:r>
      <w:r>
        <w:rPr>
          <w:lang w:val="es-ES" w:eastAsia="es-ES"/>
        </w:rPr>
        <w:fldChar w:fldCharType="end"/>
      </w:r>
      <w:r>
        <w:rPr>
          <w:lang w:val="es-ES" w:eastAsia="es-ES"/>
        </w:rPr>
        <w:t>.</w:t>
      </w:r>
    </w:p>
    <w:p w14:paraId="638B5C13" w14:textId="77777777" w:rsidR="00F4608B" w:rsidRDefault="00F4608B" w:rsidP="001D19EE">
      <w:pPr>
        <w:pStyle w:val="Heading4"/>
      </w:pPr>
      <w:r>
        <w:t>Extracción de características</w:t>
      </w:r>
    </w:p>
    <w:p w14:paraId="74583704" w14:textId="77777777" w:rsidR="00F4608B" w:rsidRDefault="00F4608B" w:rsidP="00F4608B">
      <w:pPr>
        <w:rPr>
          <w:lang w:val="es-ES" w:eastAsia="es-ES"/>
        </w:rPr>
      </w:pPr>
      <w:r>
        <w:rPr>
          <w:lang w:val="es-ES" w:eastAsia="es-ES"/>
        </w:rPr>
        <w:t>La característica más común en la segmentación de tumores es el análisis de las intensidades presentes en la imagen. Esto se debe a que cada tejido presenta un tono distinto. También ocurre lo mismo con las texturas de las distintas partes del tumor. Los gradientes de intensidad o las características basadas en los bordes pueden utilizarse para la formación de un contorno del borde del tumor.</w:t>
      </w:r>
    </w:p>
    <w:p w14:paraId="774386CA" w14:textId="50F7FC99" w:rsidR="00F4608B" w:rsidRDefault="00F4608B" w:rsidP="00F4608B">
      <w:pPr>
        <w:rPr>
          <w:lang w:val="es-ES" w:eastAsia="es-ES"/>
        </w:rPr>
      </w:pPr>
      <w:r>
        <w:rPr>
          <w:lang w:val="es-ES" w:eastAsia="es-ES"/>
        </w:rPr>
        <w:t xml:space="preserve">Dependiendo de los datos disponibles, todas estas características pueden ser computadas desde una sola modalidad de RM o de imágenes multimodales. Combinando las características de diferentes modalidades se logra mejorar los resultados de la segmentación </w:t>
      </w:r>
      <w:r>
        <w:rPr>
          <w:lang w:val="es-ES" w:eastAsia="es-ES"/>
        </w:rPr>
        <w:fldChar w:fldCharType="begin"/>
      </w:r>
      <w:r w:rsidR="00B939D5">
        <w:rPr>
          <w:lang w:val="es-ES" w:eastAsia="es-ES"/>
        </w:rPr>
        <w:instrText xml:space="preserve"> ADDIN ZOTERO_ITEM CSL_CITATION {"citationID":"amuaJyMO","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496FAC6" w14:textId="77777777" w:rsidR="00F4608B" w:rsidRDefault="00F4608B" w:rsidP="001D19EE">
      <w:pPr>
        <w:pStyle w:val="Heading4"/>
      </w:pPr>
      <w:r>
        <w:t>Segmentación</w:t>
      </w:r>
    </w:p>
    <w:p w14:paraId="5F1F86D2" w14:textId="067CBDFE" w:rsidR="00F4608B" w:rsidRDefault="00F4608B" w:rsidP="00F4608B">
      <w:pPr>
        <w:rPr>
          <w:lang w:val="es-ES"/>
        </w:rPr>
      </w:pPr>
      <w:r>
        <w:rPr>
          <w:lang w:val="es-ES"/>
        </w:rPr>
        <w:t xml:space="preserve">La segmentación consiste en dividir las imágenes obtenidas en segmentos mediante la identificación de las distintas partes que la componen, facilitando así el estudio de las imágenes para su posterior análisis. Es un paso clave para el diagnóstico asistido por computadora, la cirugía, la radioterapia y la planificación de la quimioterapia. Los distintos tejidos pueden tener valores grises similares, lo que presenta desafíos para la segmentación precisa, repetible y estable de los gliomas </w:t>
      </w:r>
      <w:r>
        <w:rPr>
          <w:lang w:val="es-ES"/>
        </w:rPr>
        <w:fldChar w:fldCharType="begin"/>
      </w:r>
      <w:r w:rsidR="00B939D5">
        <w:rPr>
          <w:lang w:val="es-ES"/>
        </w:rPr>
        <w:instrText xml:space="preserve"> ADDIN ZOTERO_ITEM CSL_CITATION {"citationID":"hT7Y2wDU","properties":{"formattedCitation":"[26]","plainCitation":"[26]","noteIndex":0},"citationItems":[{"id":165,"uris":["http://zotero.org/groups/2648216/items/SN3NZD2I"],"uri":["http://zotero.org/groups/2648216/items/SN3NZD2I"],"itemData":{"id":165,"type":"article-journal","abstract":"The automatic glioma segmentation is of great significance for clinical practice. This study aims to propose an automatic method based on superpixel for glioma segmentation from the T2 weighted Magnetic Resonance Imaging.","container-title":"BMC Medical Imaging","DOI":"10.1186/s12880-019-0369-6","ISSN":"1471-2342","issue":"1","journalAbbreviation":"BMC Medical Imaging","page":"73","source":"BioMed Central","title":"Automatic glioma segmentation based on adaptive superpixel","volume":"19","author":[{"family":"Wu","given":"Yaping"},{"family":"Zhao","given":"Zhe"},{"family":"Wu","given":"Weiguo"},{"family":"Lin","given":"Yusong"},{"family":"Wang","given":"Meiyun"}],"issued":{"date-parts":[["2019",8,23]]}}}],"schema":"https://github.com/citation-style-language/schema/raw/master/csl-citation.json"} </w:instrText>
      </w:r>
      <w:r>
        <w:rPr>
          <w:lang w:val="es-ES"/>
        </w:rPr>
        <w:fldChar w:fldCharType="separate"/>
      </w:r>
      <w:r w:rsidRPr="00857275">
        <w:rPr>
          <w:rFonts w:ascii="Calibri" w:hAnsi="Calibri" w:cs="Calibri"/>
          <w:lang w:val="es-ES"/>
        </w:rPr>
        <w:t>[26]</w:t>
      </w:r>
      <w:r>
        <w:rPr>
          <w:lang w:val="es-ES"/>
        </w:rPr>
        <w:fldChar w:fldCharType="end"/>
      </w:r>
      <w:r>
        <w:rPr>
          <w:lang w:val="es-ES"/>
        </w:rPr>
        <w:t xml:space="preserve">. </w:t>
      </w:r>
    </w:p>
    <w:p w14:paraId="57842118" w14:textId="0406DCF8" w:rsidR="00F4608B" w:rsidRDefault="00F4608B" w:rsidP="00F4608B">
      <w:pPr>
        <w:rPr>
          <w:lang w:val="es-ES" w:eastAsia="es-ES"/>
        </w:rPr>
      </w:pPr>
      <w:r>
        <w:rPr>
          <w:lang w:val="es-ES"/>
        </w:rPr>
        <w:t xml:space="preserve">Los distintos métodos existentes y sus características se explican más en detalle en </w:t>
      </w:r>
      <w:r>
        <w:rPr>
          <w:lang w:val="es-ES"/>
        </w:rPr>
        <w:fldChar w:fldCharType="begin"/>
      </w:r>
      <w:r>
        <w:rPr>
          <w:lang w:val="es-ES"/>
        </w:rPr>
        <w:instrText xml:space="preserve"> REF _Ref62113786 \r \h </w:instrText>
      </w:r>
      <w:r>
        <w:rPr>
          <w:lang w:val="es-ES"/>
        </w:rPr>
      </w:r>
      <w:r>
        <w:rPr>
          <w:lang w:val="es-ES"/>
        </w:rPr>
        <w:fldChar w:fldCharType="separate"/>
      </w:r>
      <w:r w:rsidR="00647E87">
        <w:rPr>
          <w:lang w:val="es-ES"/>
        </w:rPr>
        <w:t>2.1.4</w:t>
      </w:r>
      <w:r>
        <w:rPr>
          <w:lang w:val="es-ES"/>
        </w:rPr>
        <w:fldChar w:fldCharType="end"/>
      </w:r>
      <w:r>
        <w:rPr>
          <w:lang w:val="es-ES"/>
        </w:rPr>
        <w:t xml:space="preserve"> </w:t>
      </w:r>
      <w:r>
        <w:rPr>
          <w:lang w:val="es-ES"/>
        </w:rPr>
        <w:fldChar w:fldCharType="begin"/>
      </w:r>
      <w:r>
        <w:rPr>
          <w:lang w:val="es-ES"/>
        </w:rPr>
        <w:instrText xml:space="preserve"> REF _Ref62113544 \h </w:instrText>
      </w:r>
      <w:r>
        <w:rPr>
          <w:lang w:val="es-ES"/>
        </w:rPr>
      </w:r>
      <w:r>
        <w:rPr>
          <w:lang w:val="es-ES"/>
        </w:rPr>
        <w:fldChar w:fldCharType="separate"/>
      </w:r>
      <w:r w:rsidR="00647E87">
        <w:rPr>
          <w:lang w:val="es-ES"/>
        </w:rPr>
        <w:t>Métodos de segmentación</w:t>
      </w:r>
      <w:r>
        <w:rPr>
          <w:lang w:val="es-ES"/>
        </w:rPr>
        <w:fldChar w:fldCharType="end"/>
      </w:r>
      <w:r>
        <w:rPr>
          <w:lang w:val="es-ES"/>
        </w:rPr>
        <w:t>.</w:t>
      </w:r>
    </w:p>
    <w:p w14:paraId="02F68AC3" w14:textId="77777777" w:rsidR="00F4608B" w:rsidRPr="006669BE" w:rsidRDefault="00F4608B" w:rsidP="001D19EE">
      <w:pPr>
        <w:pStyle w:val="Heading4"/>
      </w:pPr>
      <w:r>
        <w:lastRenderedPageBreak/>
        <w:t>Postprocesamiento</w:t>
      </w:r>
    </w:p>
    <w:p w14:paraId="473603AD" w14:textId="73A9C9BC" w:rsidR="00F4608B" w:rsidRDefault="00F4608B" w:rsidP="00F4608B">
      <w:pPr>
        <w:rPr>
          <w:lang w:val="es-ES" w:eastAsia="es-ES"/>
        </w:rPr>
      </w:pPr>
      <w:r>
        <w:rPr>
          <w:lang w:val="es-ES" w:eastAsia="es-ES"/>
        </w:rPr>
        <w:t xml:space="preserve">Se puede incluir un paso de postprocesamiento que incluya operaciones morfológicas o de umbral. Un postprocesamiento basado en el ajuste de la región puede imponer la coherencia espacial después de la clasificación de los tejidos difusos </w:t>
      </w:r>
      <w:r>
        <w:rPr>
          <w:lang w:val="es-ES" w:eastAsia="es-ES"/>
        </w:rPr>
        <w:fldChar w:fldCharType="begin"/>
      </w:r>
      <w:r w:rsidR="00B939D5">
        <w:rPr>
          <w:lang w:val="es-ES" w:eastAsia="es-ES"/>
        </w:rPr>
        <w:instrText xml:space="preserve"> ADDIN ZOTERO_ITEM CSL_CITATION {"citationID":"nKe6rS7Q","properties":{"formattedCitation":"[17]","plainCitation":"[17]","noteIndex":0},"citationItems":[{"id":141,"uris":["http://zotero.org/groups/2648216/items/ADV3Q2J9"],"uri":["http://zotero.org/groups/2648216/items/ADV3Q2J9"],"itemData":{"id":141,"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E37DD76" w14:textId="77777777" w:rsidR="00F4608B" w:rsidRDefault="00F4608B" w:rsidP="00F4608B">
      <w:pPr>
        <w:pStyle w:val="Heading3"/>
        <w:rPr>
          <w:lang w:val="es-ES"/>
        </w:rPr>
      </w:pPr>
      <w:bookmarkStart w:id="36" w:name="_Ref62113544"/>
      <w:bookmarkStart w:id="37" w:name="_Ref62113786"/>
      <w:bookmarkStart w:id="38" w:name="_Toc62166950"/>
      <w:r>
        <w:rPr>
          <w:lang w:val="es-ES"/>
        </w:rPr>
        <w:t>Métodos de segmentación</w:t>
      </w:r>
      <w:bookmarkEnd w:id="36"/>
      <w:bookmarkEnd w:id="37"/>
      <w:bookmarkEnd w:id="38"/>
    </w:p>
    <w:p w14:paraId="4037F200" w14:textId="2726C6D9" w:rsidR="00F4608B" w:rsidRDefault="00F4608B" w:rsidP="00F4608B">
      <w:pPr>
        <w:rPr>
          <w:lang w:val="es-ES"/>
        </w:rPr>
      </w:pPr>
      <w:r>
        <w:rPr>
          <w:lang w:val="es-ES"/>
        </w:rPr>
        <w:t xml:space="preserve">El estándar actual se basa en mediciones ortogonales bidireccionales de un solo plano. Las principales investigaciones, así como los grandes ensayos clínicos se basan en esas medidas. Aun así, una volumetría tridimensional del tumor y del edema peritumoral ayudaría claramente a un mejor análisis del cambio longitudinal del tumor a lo largo del tiempo y a planificar el tratamiento. Los métodos de segmentación manual en 3D son tediosos, subjetivos y llevan mucho tiempo. Con los avances en las capacidades de computación y el refinamiento de los algoritmos, hay un creciente interés en los métodos de segmentación de gliomas semiautomáticos y automatizados </w:t>
      </w:r>
      <w:r>
        <w:rPr>
          <w:lang w:val="es-ES"/>
        </w:rPr>
        <w:fldChar w:fldCharType="begin"/>
      </w:r>
      <w:r w:rsidR="00B939D5">
        <w:rPr>
          <w:lang w:val="es-ES"/>
        </w:rPr>
        <w:instrText xml:space="preserve"> ADDIN ZOTERO_ITEM CSL_CITATION {"citationID":"Czom5UdX","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rPr>
        <w:fldChar w:fldCharType="separate"/>
      </w:r>
      <w:r w:rsidRPr="00857275">
        <w:rPr>
          <w:rFonts w:ascii="Calibri" w:hAnsi="Calibri" w:cs="Calibri"/>
          <w:lang w:val="es-ES"/>
        </w:rPr>
        <w:t>[27]</w:t>
      </w:r>
      <w:r>
        <w:rPr>
          <w:lang w:val="es-ES"/>
        </w:rPr>
        <w:fldChar w:fldCharType="end"/>
      </w:r>
      <w:r>
        <w:rPr>
          <w:lang w:val="es-ES"/>
        </w:rPr>
        <w:t xml:space="preserve">. La </w:t>
      </w:r>
      <w:r>
        <w:rPr>
          <w:lang w:val="es-ES"/>
        </w:rPr>
        <w:fldChar w:fldCharType="begin"/>
      </w:r>
      <w:r>
        <w:rPr>
          <w:lang w:val="es-ES"/>
        </w:rPr>
        <w:instrText xml:space="preserve"> REF _Ref60989682 \h </w:instrText>
      </w:r>
      <w:r>
        <w:rPr>
          <w:lang w:val="es-ES"/>
        </w:rPr>
      </w:r>
      <w:r>
        <w:rPr>
          <w:lang w:val="es-ES"/>
        </w:rPr>
        <w:fldChar w:fldCharType="separate"/>
      </w:r>
      <w:r w:rsidR="00647E87" w:rsidRPr="00132B9B">
        <w:rPr>
          <w:lang w:val="es-ES"/>
        </w:rPr>
        <w:t xml:space="preserve">Figura </w:t>
      </w:r>
      <w:r w:rsidR="00647E87">
        <w:rPr>
          <w:noProof/>
          <w:lang w:val="es-ES"/>
        </w:rPr>
        <w:t>6</w:t>
      </w:r>
      <w:r>
        <w:rPr>
          <w:lang w:val="es-ES"/>
        </w:rPr>
        <w:fldChar w:fldCharType="end"/>
      </w:r>
      <w:r>
        <w:rPr>
          <w:lang w:val="es-ES"/>
        </w:rPr>
        <w:t xml:space="preserve"> muestra una segmentación semiautomática de un glioma.</w:t>
      </w:r>
    </w:p>
    <w:p w14:paraId="3D4BC6D6" w14:textId="77777777" w:rsidR="00F4608B" w:rsidRDefault="00F4608B" w:rsidP="00F4608B">
      <w:pPr>
        <w:keepNext/>
        <w:ind w:firstLine="0"/>
        <w:jc w:val="center"/>
      </w:pPr>
      <w:r>
        <w:rPr>
          <w:noProof/>
        </w:rPr>
        <w:drawing>
          <wp:inline distT="0" distB="0" distL="0" distR="0" wp14:anchorId="0D6C00EE" wp14:editId="036C6BBA">
            <wp:extent cx="2506980" cy="2598956"/>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89882" cy="2684900"/>
                    </a:xfrm>
                    <a:prstGeom prst="rect">
                      <a:avLst/>
                    </a:prstGeom>
                    <a:noFill/>
                    <a:ln>
                      <a:noFill/>
                    </a:ln>
                  </pic:spPr>
                </pic:pic>
              </a:graphicData>
            </a:graphic>
          </wp:inline>
        </w:drawing>
      </w:r>
    </w:p>
    <w:p w14:paraId="1F17DB9B" w14:textId="0EC8B992" w:rsidR="00F4608B" w:rsidRDefault="00F4608B" w:rsidP="00F4608B">
      <w:pPr>
        <w:pStyle w:val="Caption"/>
        <w:ind w:firstLine="0"/>
        <w:jc w:val="center"/>
        <w:rPr>
          <w:noProof/>
          <w:lang w:val="es-ES"/>
        </w:rPr>
      </w:pPr>
      <w:bookmarkStart w:id="39" w:name="_Ref60989682"/>
      <w:bookmarkStart w:id="40" w:name="_Toc62166980"/>
      <w:r w:rsidRPr="00132B9B">
        <w:rPr>
          <w:lang w:val="es-ES"/>
        </w:rPr>
        <w:t xml:space="preserve">Figura </w:t>
      </w:r>
      <w:r>
        <w:fldChar w:fldCharType="begin"/>
      </w:r>
      <w:r w:rsidRPr="00132B9B">
        <w:rPr>
          <w:lang w:val="es-ES"/>
        </w:rPr>
        <w:instrText xml:space="preserve"> SEQ Figura \* ARABIC </w:instrText>
      </w:r>
      <w:r>
        <w:fldChar w:fldCharType="separate"/>
      </w:r>
      <w:r w:rsidR="00647E87">
        <w:rPr>
          <w:noProof/>
          <w:lang w:val="es-ES"/>
        </w:rPr>
        <w:t>6</w:t>
      </w:r>
      <w:r>
        <w:fldChar w:fldCharType="end"/>
      </w:r>
      <w:bookmarkEnd w:id="39"/>
      <w:r>
        <w:rPr>
          <w:lang w:val="es-ES"/>
        </w:rPr>
        <w:t>.</w:t>
      </w:r>
      <w:r w:rsidRPr="00132B9B">
        <w:rPr>
          <w:noProof/>
          <w:lang w:val="es-ES"/>
        </w:rPr>
        <w:t xml:space="preserve"> Segmentación de tumor cerebral semiautomática</w:t>
      </w:r>
      <w:r>
        <w:rPr>
          <w:noProof/>
          <w:lang w:val="es-ES"/>
        </w:rPr>
        <w:t xml:space="preserve"> </w:t>
      </w:r>
      <w:r>
        <w:rPr>
          <w:noProof/>
          <w:lang w:val="es-ES"/>
        </w:rPr>
        <w:fldChar w:fldCharType="begin"/>
      </w:r>
      <w:r w:rsidR="00B939D5">
        <w:rPr>
          <w:noProof/>
          <w:lang w:val="es-ES"/>
        </w:rPr>
        <w:instrText xml:space="preserve"> ADDIN ZOTERO_ITEM CSL_CITATION {"citationID":"5Tp8EtS0","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noProof/>
          <w:lang w:val="es-ES"/>
        </w:rPr>
        <w:fldChar w:fldCharType="separate"/>
      </w:r>
      <w:r w:rsidRPr="00857275">
        <w:rPr>
          <w:rFonts w:ascii="Calibri" w:hAnsi="Calibri" w:cs="Calibri"/>
          <w:lang w:val="es-ES"/>
        </w:rPr>
        <w:t>[27]</w:t>
      </w:r>
      <w:bookmarkEnd w:id="40"/>
      <w:r>
        <w:rPr>
          <w:noProof/>
          <w:lang w:val="es-ES"/>
        </w:rPr>
        <w:fldChar w:fldCharType="end"/>
      </w:r>
    </w:p>
    <w:p w14:paraId="7150974E" w14:textId="77777777" w:rsidR="00F4608B" w:rsidRDefault="00F4608B" w:rsidP="00F4608B">
      <w:pPr>
        <w:rPr>
          <w:lang w:val="es-ES"/>
        </w:rPr>
      </w:pPr>
      <w:r>
        <w:rPr>
          <w:lang w:val="es-ES"/>
        </w:rPr>
        <w:t>Se puede apreciar que la segmentación se divide en 4 secciones principales.</w:t>
      </w:r>
    </w:p>
    <w:p w14:paraId="3BC98EE9" w14:textId="77777777" w:rsidR="00F4608B" w:rsidRDefault="00F4608B" w:rsidP="00F4608B">
      <w:pPr>
        <w:pStyle w:val="ListParagraph"/>
        <w:numPr>
          <w:ilvl w:val="0"/>
          <w:numId w:val="7"/>
        </w:numPr>
        <w:rPr>
          <w:lang w:val="es-ES" w:eastAsia="es-ES"/>
        </w:rPr>
      </w:pPr>
      <w:r>
        <w:rPr>
          <w:lang w:val="es-ES" w:eastAsia="es-ES"/>
        </w:rPr>
        <w:t>Rojo: región en aumento.</w:t>
      </w:r>
    </w:p>
    <w:p w14:paraId="3E7C58FC" w14:textId="77777777" w:rsidR="00F4608B" w:rsidRDefault="00F4608B" w:rsidP="00F4608B">
      <w:pPr>
        <w:pStyle w:val="ListParagraph"/>
        <w:numPr>
          <w:ilvl w:val="0"/>
          <w:numId w:val="7"/>
        </w:numPr>
        <w:rPr>
          <w:lang w:val="es-ES" w:eastAsia="es-ES"/>
        </w:rPr>
      </w:pPr>
      <w:r>
        <w:rPr>
          <w:lang w:val="es-ES" w:eastAsia="es-ES"/>
        </w:rPr>
        <w:t>Verde: núcleo necrótico.</w:t>
      </w:r>
    </w:p>
    <w:p w14:paraId="436E9B4E" w14:textId="77777777" w:rsidR="00F4608B" w:rsidRDefault="00F4608B" w:rsidP="00F4608B">
      <w:pPr>
        <w:pStyle w:val="ListParagraph"/>
        <w:numPr>
          <w:ilvl w:val="0"/>
          <w:numId w:val="7"/>
        </w:numPr>
        <w:rPr>
          <w:lang w:val="es-ES" w:eastAsia="es-ES"/>
        </w:rPr>
      </w:pPr>
      <w:r>
        <w:rPr>
          <w:lang w:val="es-ES" w:eastAsia="es-ES"/>
        </w:rPr>
        <w:t>Azul claro: tumor que no está en aumento.</w:t>
      </w:r>
    </w:p>
    <w:p w14:paraId="0548DE6D" w14:textId="77777777" w:rsidR="00F4608B" w:rsidRDefault="00F4608B" w:rsidP="00F4608B">
      <w:pPr>
        <w:pStyle w:val="ListParagraph"/>
        <w:numPr>
          <w:ilvl w:val="0"/>
          <w:numId w:val="7"/>
        </w:numPr>
        <w:rPr>
          <w:lang w:val="es-ES" w:eastAsia="es-ES"/>
        </w:rPr>
      </w:pPr>
      <w:r>
        <w:rPr>
          <w:lang w:val="es-ES" w:eastAsia="es-ES"/>
        </w:rPr>
        <w:t>Azul oscuro: edema.</w:t>
      </w:r>
    </w:p>
    <w:p w14:paraId="57899BF7" w14:textId="634B05CD" w:rsidR="00F4608B" w:rsidRDefault="00F4608B" w:rsidP="00F4608B">
      <w:pPr>
        <w:rPr>
          <w:lang w:val="es-ES"/>
        </w:rPr>
      </w:pPr>
      <w:r>
        <w:rPr>
          <w:lang w:val="es-ES"/>
        </w:rPr>
        <w:t xml:space="preserve">La diversidad de las aplicaciones del procesamiento de imágenes ha dado lugar al desarrollo de varias técnicas de segmentación de imágenes. Esto se debe a que no hay un único método adecuado para todas las imágenes. Los métodos de segmentación aplicados en RM pueden ser agrupados de la siguiente forma </w:t>
      </w:r>
      <w:r>
        <w:rPr>
          <w:lang w:val="es-ES"/>
        </w:rPr>
        <w:fldChar w:fldCharType="begin"/>
      </w:r>
      <w:r w:rsidR="00B939D5">
        <w:rPr>
          <w:lang w:val="es-ES"/>
        </w:rPr>
        <w:instrText xml:space="preserve"> ADDIN ZOTERO_ITEM CSL_CITATION {"citationID":"Uer3xFev","properties":{"formattedCitation":"[28]","plainCitation":"[28]","noteIndex":0},"citationItems":[{"id":173,"uris":["http://zotero.org/groups/2648216/items/NXQPFT3Q"],"uri":["http://zotero.org/groups/2648216/items/NXQPFT3Q"],"itemData":{"id":173,"type":"article-journal","abstract":"Image segmentation is one of the most important tasks in medical image analysis and is often the first and the most critical step in many clinical applications. In brain MRI analysis, image segmentation is commonly used for measuring and visualizing the brain’s anatomical structures, for analyzing brain changes, for delineating pathological regions, and for surgical planning and image-guided interventions. In the last few decades, various segmentation techniques of different accuracy and degree of complexity have been developed and reported in the literature. In this paper we review the most popular methods commonly used for brain MRI segmentation. We highlight differences between them and discuss their capabilities, advantages, and limitations. To address the complexity and challenges of the brain MRI segmentation problem, we first introduce the basic concepts of image segmentation. Then, we explain different MRI preprocessing steps including image registration, bias field correction, and removal of nonbrain tissue. Finally, after reviewing different brain MRI segmentation methods, we discuss the validation problem in brain MRI segmentation.","container-title":"Computational and Mathematical Methods in Medicine","DOI":"10.1155/2015/450341","ISSN":"1748-670X, 1748-6718","journalAbbreviation":"Computational and Mathematical Methods in Medicine","language":"en","page":"1-23","source":"DOI.org (Crossref)","title":"MRI Segmentation of the Human Brain: Challenges, Methods, and Applications","title-short":"MRI Segmentation of the Human Brain","volume":"2015","author":[{"family":"Despotović","given":"Ivana"},{"family":"Goossens","given":"Bart"},{"family":"Philips","given":"Wilfried"}],"issued":{"date-parts":[["2015"]]}}}],"schema":"https://github.com/citation-style-language/schema/raw/master/csl-citation.json"} </w:instrText>
      </w:r>
      <w:r>
        <w:rPr>
          <w:lang w:val="es-ES"/>
        </w:rPr>
        <w:fldChar w:fldCharType="separate"/>
      </w:r>
      <w:r w:rsidRPr="00857275">
        <w:rPr>
          <w:rFonts w:ascii="Calibri" w:hAnsi="Calibri" w:cs="Calibri"/>
          <w:lang w:val="es-ES"/>
        </w:rPr>
        <w:t>[28]</w:t>
      </w:r>
      <w:r>
        <w:rPr>
          <w:lang w:val="es-ES"/>
        </w:rPr>
        <w:fldChar w:fldCharType="end"/>
      </w:r>
      <w:r>
        <w:rPr>
          <w:lang w:val="es-ES"/>
        </w:rPr>
        <w:t>.</w:t>
      </w:r>
    </w:p>
    <w:p w14:paraId="55313E8D" w14:textId="2D9EA879" w:rsidR="00F4608B" w:rsidRDefault="00F4608B" w:rsidP="00F4608B">
      <w:pPr>
        <w:pStyle w:val="ListParagraph"/>
        <w:numPr>
          <w:ilvl w:val="0"/>
          <w:numId w:val="7"/>
        </w:numPr>
        <w:rPr>
          <w:lang w:val="es-ES" w:eastAsia="es-ES"/>
        </w:rPr>
      </w:pPr>
      <w:r>
        <w:rPr>
          <w:lang w:val="es-ES" w:eastAsia="es-ES"/>
        </w:rPr>
        <w:lastRenderedPageBreak/>
        <w:t xml:space="preserve">Segmentación manual: un operador humano segmenta y etiqueta una imagen a mano. Es una tarea intensiva y que requiere mucho tiempo. Aun así, todavía se sigue utilizando para definir un </w:t>
      </w:r>
      <w:r w:rsidRPr="00645EC5">
        <w:rPr>
          <w:i/>
          <w:iCs/>
          <w:lang w:val="es-ES" w:eastAsia="es-ES"/>
        </w:rPr>
        <w:t>ground truth</w:t>
      </w:r>
      <w:r>
        <w:rPr>
          <w:i/>
          <w:iCs/>
          <w:lang w:val="es-ES" w:eastAsia="es-ES"/>
        </w:rPr>
        <w:t xml:space="preserve"> </w:t>
      </w:r>
      <w:r>
        <w:rPr>
          <w:i/>
          <w:iCs/>
          <w:lang w:val="es-ES" w:eastAsia="es-ES"/>
        </w:rPr>
        <w:fldChar w:fldCharType="begin"/>
      </w:r>
      <w:r w:rsidR="00B939D5">
        <w:rPr>
          <w:i/>
          <w:iCs/>
          <w:lang w:val="es-ES" w:eastAsia="es-ES"/>
        </w:rPr>
        <w:instrText xml:space="preserve"> ADDIN ZOTERO_ITEM CSL_CITATION {"citationID":"ezcK1efZ","properties":{"formattedCitation":"[29]","plainCitation":"[29]","noteIndex":0},"citationItems":[{"id":162,"uris":["http://zotero.org/groups/2648216/items/37WX4V5M"],"uri":["http://zotero.org/groups/2648216/items/37WX4V5M"],"itemData":{"id":162,"type":"article-journal","abstract":"Software-based manual segmentation is critical to the supervision of diffuse low-grade glioma patients and to the optimal treatment's choice. However, manual segmentation being time-consuming, it is difficult to include it in the clinical routine. An alternative to circumvent the time cost of manual segmentation could be to share the task among different practitioners, providing it can be reproduced. The goal of our work is to assess diffuse low-grade gliomas' manual segmentation's reproducibility on MRI scans, with regard to practitioners, their experience and field of expertise. A panel of 13 experts manually segmented 12 diffuse low-grade glioma clinical MRI datasets using the OSIRIX software. A statistical analysis gave promising results, as the practitioner factor, the medical specialty and the years of experience seem to have no significant impact on the average values of the tumor volume variable.","container-title":"Annual International Conference of the IEEE Engineering in Medicine and Biology Society. IEEE Engineering in Medicine and Biology Society. Annual International Conference","DOI":"10.1109/EMBC.2016.7591703","ISSN":"2694-0604","journalAbbreviation":"Annu Int Conf IEEE Eng Med Biol Soc","language":"eng","note":"PMID: 28269254","page":"4403-4406","source":"PubMed","title":"Statistical evaluation of manual segmentation of a diffuse low-grade glioma MRI dataset","volume":"2016","author":[{"family":"Ben Abdallah","given":"Meriem"},{"family":"Blonski","given":"Marie"},{"family":"Wantz-Mezieres","given":"Sophie"},{"family":"Gaudeau","given":"Yann"},{"family":"Taillandier","given":"Luc"},{"family":"Moureaux","given":"Jean-Marie"}],"issued":{"date-parts":[["2016",8]]}}}],"schema":"https://github.com/citation-style-language/schema/raw/master/csl-citation.json"} </w:instrText>
      </w:r>
      <w:r>
        <w:rPr>
          <w:i/>
          <w:iCs/>
          <w:lang w:val="es-ES" w:eastAsia="es-ES"/>
        </w:rPr>
        <w:fldChar w:fldCharType="separate"/>
      </w:r>
      <w:r w:rsidRPr="00857275">
        <w:rPr>
          <w:rFonts w:ascii="Calibri" w:hAnsi="Calibri" w:cs="Calibri"/>
          <w:lang w:val="es-ES"/>
        </w:rPr>
        <w:t>[29]</w:t>
      </w:r>
      <w:r>
        <w:rPr>
          <w:i/>
          <w:iCs/>
          <w:lang w:val="es-ES" w:eastAsia="es-ES"/>
        </w:rPr>
        <w:fldChar w:fldCharType="end"/>
      </w:r>
      <w:r>
        <w:rPr>
          <w:lang w:val="es-ES" w:eastAsia="es-ES"/>
        </w:rPr>
        <w:t>.</w:t>
      </w:r>
    </w:p>
    <w:p w14:paraId="5D398FAC" w14:textId="06EBE9C1" w:rsidR="00F4608B" w:rsidRDefault="00F4608B" w:rsidP="00F4608B">
      <w:pPr>
        <w:pStyle w:val="ListParagraph"/>
        <w:numPr>
          <w:ilvl w:val="0"/>
          <w:numId w:val="7"/>
        </w:numPr>
        <w:rPr>
          <w:lang w:val="es-ES" w:eastAsia="es-ES"/>
        </w:rPr>
      </w:pPr>
      <w:r>
        <w:rPr>
          <w:lang w:val="es-ES" w:eastAsia="es-ES"/>
        </w:rPr>
        <w:t xml:space="preserve">Métodos basados en la intensidad: clasifica pixels o voxels individuales basándose en su intensidad. En el caso de RM cerebrales, se distinguen 3 tipos de tejidos principales: materia blanca, materia gris y líquido cerebroespinal </w:t>
      </w:r>
      <w:r>
        <w:rPr>
          <w:lang w:val="es-ES" w:eastAsia="es-ES"/>
        </w:rPr>
        <w:fldChar w:fldCharType="begin"/>
      </w:r>
      <w:r w:rsidR="00B939D5">
        <w:rPr>
          <w:lang w:val="es-ES" w:eastAsia="es-ES"/>
        </w:rPr>
        <w:instrText xml:space="preserve"> ADDIN ZOTERO_ITEM CSL_CITATION {"citationID":"dFxeeu6S","properties":{"formattedCitation":"[30]","plainCitation":"[30]","noteIndex":0},"citationItems":[{"id":161,"uris":["http://zotero.org/groups/2648216/items/NMCCGSHH"],"uri":["http://zotero.org/groups/2648216/items/NMCCGSHH"],"itemData":{"id":161,"type":"article-journal","abstract":"Accurate automated segmentation of brain tumors in MR images is challenging due to overlapping tissue intensity distributions and amorphous tumor shape. However, a clinically viable solution providing precise quantification of tumor and edema volume would enable better pre-operative planning, treatment monitoring and drug development. Our contributions are threefold. First, we design efficient gradient and LBPTOP based texture features which improve classification accuracy over standard intensity features. Second, we extend our texture and intensity features to symmetric texture and symmetric intensity which further improve the accuracy for all tissue classes. Third, we demonstrate further accuracy enhancement by extending our long range features from 100mm to a full 200mm. We assess our brain segmentation technique on 20 patients in the BraTS 2012 dataset. Impact from each contribution is measured and the combination of all the features is shown to yield state-of-the-art accuracy and speed.","container-title":"Proceedings / IEEE International Symposium on Biomedical Imaging: from nano to macro. IEEE International Symposium on Biomedical Imaging","DOI":"10.1109/ISBI.2013.6556583","ISSN":"1945-7928","journalAbbreviation":"Proc IEEE Int Symp Biomed Imaging","note":"PMID: 25404996\nPMCID: PMC4232942","page":"748-751","source":"PubMed Central","title":"BRAIN TUMOR SEGMENTATION WITH SYMMETRIC TEXTURE AND SYMMETRIC INTENSITY-BASED DECISION FORESTS","volume":"2013","author":[{"family":"Bianchi","given":"Anthony"},{"family":"Miller","given":"James V."},{"family":"Tan","given":"Ek Tsoon"},{"family":"Montillo","given":"Albert"}],"issued":{"date-parts":[["2013",4]]}}}],"schema":"https://github.com/citation-style-language/schema/raw/master/csl-citation.json"} </w:instrText>
      </w:r>
      <w:r>
        <w:rPr>
          <w:lang w:val="es-ES" w:eastAsia="es-ES"/>
        </w:rPr>
        <w:fldChar w:fldCharType="separate"/>
      </w:r>
      <w:r w:rsidRPr="00857275">
        <w:rPr>
          <w:rFonts w:ascii="Calibri" w:hAnsi="Calibri" w:cs="Calibri"/>
          <w:lang w:val="es-ES"/>
        </w:rPr>
        <w:t>[30]</w:t>
      </w:r>
      <w:r>
        <w:rPr>
          <w:lang w:val="es-ES" w:eastAsia="es-ES"/>
        </w:rPr>
        <w:fldChar w:fldCharType="end"/>
      </w:r>
      <w:r>
        <w:rPr>
          <w:lang w:val="es-ES" w:eastAsia="es-ES"/>
        </w:rPr>
        <w:t>.</w:t>
      </w:r>
    </w:p>
    <w:p w14:paraId="04499B45" w14:textId="248E0F15" w:rsidR="00F4608B" w:rsidRDefault="00F4608B" w:rsidP="00F4608B">
      <w:pPr>
        <w:pStyle w:val="ListParagraph"/>
        <w:numPr>
          <w:ilvl w:val="0"/>
          <w:numId w:val="7"/>
        </w:numPr>
        <w:rPr>
          <w:lang w:val="es-ES" w:eastAsia="es-ES"/>
        </w:rPr>
      </w:pPr>
      <w:r>
        <w:rPr>
          <w:lang w:val="es-ES" w:eastAsia="es-ES"/>
        </w:rPr>
        <w:t xml:space="preserve">Métodos basados en atlas: si se dispone de un atlas o plantilla del cerebro humano para una población de interés específica, este método puede ser una herramienta poderosa para la segmentación de RM cerebrales. El atlas contiene información sobre la anatomía del cerebro y se utiliza como referencia para segmentar nuevas imágenes. Su principal ventaja es la posibilidad de segmentar cualquier estructura cerebral disponible en el atlas sin ningún coste adicional </w:t>
      </w:r>
      <w:r>
        <w:rPr>
          <w:lang w:val="es-ES" w:eastAsia="es-ES"/>
        </w:rPr>
        <w:fldChar w:fldCharType="begin"/>
      </w:r>
      <w:r w:rsidR="00B939D5">
        <w:rPr>
          <w:lang w:val="es-ES" w:eastAsia="es-ES"/>
        </w:rPr>
        <w:instrText xml:space="preserve"> ADDIN ZOTERO_ITEM CSL_CITATION {"citationID":"uQsllZwL","properties":{"formattedCitation":"[31]","plainCitation":"[31]","noteIndex":0},"citationItems":[{"id":160,"uris":["http://zotero.org/groups/2648216/items/U8SDY4HH"],"uri":["http://zotero.org/groups/2648216/items/U8SDY4HH"],"itemData":{"id":160,"type":"article-journal","abstract":"We propose a method for brain atlas deformation in the presence of large space-occupying tumors, based on an a priori model of lesion growth that assumes radial expansion of the lesion from its starting point. Our approach involves three steps. First, an affine registration brings the atlas and the patient into global correspondence. Then, the seeding of a synthetic tumor into the brain atlas provides a template for the lesion. The last step is the deformation of the seeded atlas, combining a method derived from optical flow principles and a model of lesion growth. Results show that a good registration is performed and that the method can be applied to automatic segmentation of structures and substructures in brains with gross deformation, with important medical applications in neurosurgery, radiosurgery, and radiotherapy.","container-title":"IEEE transactions on medical imaging","DOI":"10.1109/TMI.2004.834618","ISSN":"0278-0062","issue":"10","journalAbbreviation":"IEEE Trans Med Imaging","language":"eng","note":"PMID: 15493697","page":"1301-1314","source":"PubMed","title":"Atlas-based segmentation of pathological MR brain images using a model of lesion growth","volume":"23","author":[{"family":"Cuadra","given":"Meritxell Bach"},{"family":"Pollo","given":"Claudio"},{"family":"Bardera","given":"Anton"},{"family":"Cuisenaire","given":"Olivier"},{"family":"Villemure","given":"Jean-Guy"},{"family":"Thiran","given":"Jean-Philippe"}],"issued":{"date-parts":[["2004",10]]}}}],"schema":"https://github.com/citation-style-language/schema/raw/master/csl-citation.json"} </w:instrText>
      </w:r>
      <w:r>
        <w:rPr>
          <w:lang w:val="es-ES" w:eastAsia="es-ES"/>
        </w:rPr>
        <w:fldChar w:fldCharType="separate"/>
      </w:r>
      <w:r w:rsidRPr="00857275">
        <w:rPr>
          <w:rFonts w:ascii="Calibri" w:hAnsi="Calibri" w:cs="Calibri"/>
          <w:lang w:val="es-ES"/>
        </w:rPr>
        <w:t>[31]</w:t>
      </w:r>
      <w:r>
        <w:rPr>
          <w:lang w:val="es-ES" w:eastAsia="es-ES"/>
        </w:rPr>
        <w:fldChar w:fldCharType="end"/>
      </w:r>
      <w:r>
        <w:rPr>
          <w:lang w:val="es-ES" w:eastAsia="es-ES"/>
        </w:rPr>
        <w:t>.</w:t>
      </w:r>
    </w:p>
    <w:p w14:paraId="16D65B1E" w14:textId="1BCC5FC0" w:rsidR="00F4608B" w:rsidRDefault="00F4608B" w:rsidP="00F4608B">
      <w:pPr>
        <w:pStyle w:val="ListParagraph"/>
        <w:numPr>
          <w:ilvl w:val="0"/>
          <w:numId w:val="7"/>
        </w:numPr>
        <w:rPr>
          <w:lang w:val="es-ES" w:eastAsia="es-ES"/>
        </w:rPr>
      </w:pPr>
      <w:r>
        <w:rPr>
          <w:lang w:val="es-ES" w:eastAsia="es-ES"/>
        </w:rPr>
        <w:t xml:space="preserve">Métodos basados en la superficie: incluyen métodos basados en la superficie, como los modelos deformables que incluyen contornos y superficies activas. Los modelos deformables utilizan curvas o superficies paramétricas cerradas para delinear los límites de las regiones </w:t>
      </w:r>
      <w:r>
        <w:rPr>
          <w:lang w:val="es-ES" w:eastAsia="es-ES"/>
        </w:rPr>
        <w:fldChar w:fldCharType="begin"/>
      </w:r>
      <w:r w:rsidR="00B939D5">
        <w:rPr>
          <w:lang w:val="es-ES" w:eastAsia="es-ES"/>
        </w:rPr>
        <w:instrText xml:space="preserve"> ADDIN ZOTERO_ITEM CSL_CITATION {"citationID":"u12GJBa0","properties":{"formattedCitation":"[32]","plainCitation":"[32]","noteIndex":0},"citationItems":[{"id":159,"uris":["http://zotero.org/groups/2648216/items/ZZZWLLGK"],"uri":["http://zotero.org/groups/2648216/items/ZZZWLLGK"],"itemData":{"id":159,"type":"article-journal","abstract":"BACKGROUND AND OBJECTIVE: The manual segmentation of brain tumors from medical images is an error-prone, sensitive, and time-absorbing process. This paper presents an automatic and fast method of brain tumor segmentation.\nMETHODS: In the proposed method, a numerical simulation of the optical Vander Lugt correlator is used for automatically detecting the abnormal tissue region. The tumor filter, used in the simulated optical correlation, is tailored to all the brain tumor types and especially to the Glioblastoma, which considered to be the most aggressive cancer. The simulated optical correlation, computed between Magnetic Resonance Images (MRI) and this filter, estimates precisely and automatically the initial contour inside the tumorous tissue. Further, in the segmentation part, the detected initial contour is used to define an active contour model and presenting the problematic as an energy minimization problem. As a result, this initial contour assists the algorithm to evolve an active contour model towards the exact tumor boundaries. Equally important, for a comparison purposes, we considered different active contour models and investigated their impact on the performance of the segmentation task. Several images from BRATS database with tumors anywhere in images and having different sizes, contrast, and shape, are used to test the proposed system. Furthermore, several performance metrics are computed to present an aggregate overview of the proposed method advantages.\nRESULTS: The proposed method achieves a high accuracy in detecting the tumorous tissue by a parameter returned by the simulated optical correlation. In addition, the proposed method yields better performance compared to the active contour based methods with the averages of Sensitivity=0.9733, Dice coefficient = 0.9663, Hausdroff distance = 2.6540, Specificity = 0.9994, and faster with a computational time average of 0.4119 s per image.\nCONCLUSIONS: Results reported on BRATS database reveal that our proposed system improves over the recently published state-of-the-art methods in brain tumor detection and segmentation.","container-title":"Computer Methods and Programs in Biomedicine","DOI":"10.1016/j.cmpb.2018.04.004","ISSN":"1872-7565","journalAbbreviation":"Comput Methods Programs Biomed","language":"eng","note":"PMID: 29728237","page":"103-117","source":"PubMed","title":"Brain tumor segmentation with Vander Lugt correlator based active contour","volume":"160","author":[{"family":"Essadike","given":"Abdelaziz"},{"family":"Ouabida","given":"Elhoussaine"},{"family":"Bouzid","given":"Abdenbi"}],"issued":{"date-parts":[["2018",7]]}}}],"schema":"https://github.com/citation-style-language/schema/raw/master/csl-citation.json"} </w:instrText>
      </w:r>
      <w:r>
        <w:rPr>
          <w:lang w:val="es-ES" w:eastAsia="es-ES"/>
        </w:rPr>
        <w:fldChar w:fldCharType="separate"/>
      </w:r>
      <w:r w:rsidRPr="00857275">
        <w:rPr>
          <w:rFonts w:ascii="Calibri" w:hAnsi="Calibri" w:cs="Calibri"/>
        </w:rPr>
        <w:t>[32]</w:t>
      </w:r>
      <w:r>
        <w:rPr>
          <w:lang w:val="es-ES" w:eastAsia="es-ES"/>
        </w:rPr>
        <w:fldChar w:fldCharType="end"/>
      </w:r>
      <w:r>
        <w:rPr>
          <w:lang w:val="es-ES" w:eastAsia="es-ES"/>
        </w:rPr>
        <w:t>.</w:t>
      </w:r>
    </w:p>
    <w:p w14:paraId="38725874" w14:textId="610F5007" w:rsidR="00F4608B" w:rsidRDefault="00F4608B" w:rsidP="00F4608B">
      <w:pPr>
        <w:pStyle w:val="ListParagraph"/>
        <w:numPr>
          <w:ilvl w:val="0"/>
          <w:numId w:val="7"/>
        </w:numPr>
        <w:rPr>
          <w:lang w:val="es-ES" w:eastAsia="es-ES"/>
        </w:rPr>
      </w:pPr>
      <w:r>
        <w:rPr>
          <w:lang w:val="es-ES" w:eastAsia="es-ES"/>
        </w:rPr>
        <w:t xml:space="preserve">Métodos de segmentación híbridos: dado que la selección de la técnica más apropiada para una aplicación determinada es una tarea difícil, puede ser necesaria una combinación de varias técnicas para lograr el objetivo de la segmentación. La idea es combinar diferentes métodos de segmentación complementarios en un enfoque híbrido para evitar las desventajas de cada método por separado y mejorar la precisión de la segmentación </w:t>
      </w:r>
      <w:r>
        <w:rPr>
          <w:lang w:val="es-ES" w:eastAsia="es-ES"/>
        </w:rPr>
        <w:fldChar w:fldCharType="begin"/>
      </w:r>
      <w:r w:rsidR="00B939D5">
        <w:rPr>
          <w:lang w:val="es-ES" w:eastAsia="es-ES"/>
        </w:rPr>
        <w:instrText xml:space="preserve"> ADDIN ZOTERO_ITEM CSL_CITATION {"citationID":"bPVyQmyw","properties":{"formattedCitation":"[33]","plainCitation":"[33]","noteIndex":0},"citationItems":[{"id":158,"uris":["http://zotero.org/groups/2648216/items/TF2X3D63"],"uri":["http://zotero.org/groups/2648216/items/TF2X3D63"],"itemData":{"id":158,"type":"article-journal","abstract":"Glioma segmentation is critical for making surgical plans. Recently, the traditional glioma segmentation method is less competitive with two deep learning segmentation strategies: the patch-based method which focuses more on the local feature for each pixel, and the image-based method which fully leverages the global feature and captures the overall shape, size and other characteristics of the lesion in a neighborhood of a pixel. In this study, we investigate and integrate the advantages of 2-D and 3-D image-based architectures, and propose a new convolutional neural network called the Cascaded Hybrid Residual U-Net (CHR-U-Net) for MRI glioma segmentation. The CHR-U-Net exploits both the 2D local features as well as the 3D global spatial contextual information simultaneously. In the first-level of CHR-U-Net, the R-2D-U-Net combines the 2D-U-Net and the residual unit for quick lesion area detecting without any miss. To prevent from missing false-positive pixels, the output of R-2D-U-Net is resampled by using the hard-mining to collect more possible false-positive samples. In the second-level of CHR-U-Net, the axial, coronal, and sagittal 3D-U-Nets are trained to predict whether pixels belong to the area of glioma. The results of three 3D-U-Nets are fused to improve the accuracy and reduce false positives. The database of 2017 BRATS challenge were used in our experiments for the verification. The Dices and Sensitivities of Enhancing, Whole, and Core areas were calculated. The Dices are 0.73, 0.90, and 0.83 and the Sensitivities are 0.83, 0.90, and 0.82, respectively, for the axial, coronal, and sagittal 3D-U-Nets. Experimental results show that the proposed model significantly improves the performance of glioma segmentation.","container-title":"Multimedia Tools and Applications","DOI":"10.1007/s11042-020-09210-z","ISSN":"1573-7721","issue":"33","journalAbbreviation":"Multimed Tools Appl","language":"en","page":"24929-24947","source":"Springer Link","title":"Cascaded hybrid residual U-Net for glioma segmentation","volume":"79","author":[{"family":"Long","given":"Jiaosong"},{"family":"Ma","given":"Guangzhi"},{"family":"Liu","given":"Hong"},{"family":"Song","given":"Enmin"},{"family":"Hung","given":"Chih-Cheng"},{"family":"Xu","given":"Xiangyang"},{"family":"Jin","given":"Renchao"},{"family":"Zhuang","given":"Yuzhou"},{"family":"Liu","given":"DaiYang"},{"family":"Ma","given":"Guangzhi"},{"family":"Song","given":"Enmin"}],"issued":{"date-parts":[["2020",9,1]]}}}],"schema":"https://github.com/citation-style-language/schema/raw/master/csl-citation.json"} </w:instrText>
      </w:r>
      <w:r>
        <w:rPr>
          <w:lang w:val="es-ES" w:eastAsia="es-ES"/>
        </w:rPr>
        <w:fldChar w:fldCharType="separate"/>
      </w:r>
      <w:r w:rsidRPr="00857275">
        <w:rPr>
          <w:rFonts w:ascii="Calibri" w:hAnsi="Calibri" w:cs="Calibri"/>
        </w:rPr>
        <w:t>[33]</w:t>
      </w:r>
      <w:r>
        <w:rPr>
          <w:lang w:val="es-ES" w:eastAsia="es-ES"/>
        </w:rPr>
        <w:fldChar w:fldCharType="end"/>
      </w:r>
      <w:r>
        <w:rPr>
          <w:lang w:val="es-ES" w:eastAsia="es-ES"/>
        </w:rPr>
        <w:t>.</w:t>
      </w:r>
    </w:p>
    <w:p w14:paraId="45F0D2FB" w14:textId="69528A44" w:rsidR="001F078A" w:rsidRPr="00A422C2" w:rsidRDefault="000C71E6" w:rsidP="001F078A">
      <w:pPr>
        <w:pStyle w:val="Heading2"/>
        <w:rPr>
          <w:lang w:val="es-ES" w:eastAsia="es-ES"/>
        </w:rPr>
      </w:pPr>
      <w:bookmarkStart w:id="41" w:name="_Toc62166951"/>
      <w:r>
        <w:rPr>
          <w:lang w:val="es-ES" w:eastAsia="es-ES"/>
        </w:rPr>
        <w:t xml:space="preserve">Métodos de </w:t>
      </w:r>
      <w:r w:rsidR="008627C2">
        <w:rPr>
          <w:lang w:val="es-ES" w:eastAsia="es-ES"/>
        </w:rPr>
        <w:t>Machine Learning</w:t>
      </w:r>
      <w:bookmarkEnd w:id="41"/>
    </w:p>
    <w:p w14:paraId="39273716" w14:textId="62E9464D" w:rsidR="00EB6DF7" w:rsidRPr="00A422C2" w:rsidRDefault="00A41EE4" w:rsidP="00EB6DF7">
      <w:pPr>
        <w:rPr>
          <w:lang w:val="es-ES" w:eastAsia="es-ES"/>
        </w:rPr>
      </w:pPr>
      <w:r w:rsidRPr="00A422C2">
        <w:rPr>
          <w:lang w:val="es-ES" w:eastAsia="es-ES"/>
        </w:rPr>
        <w:t>El aumento de conocimiento y comprensión de las enfermedades ha conllevado el crecimiento de la información y datos asociados a estos, en parte gracias a los avances que ha habido en herramientas de análisis cuantitativo y cualitativo en cuanto a mediciones de parámetros fisiológicos.</w:t>
      </w:r>
      <w:r w:rsidR="00201BCE" w:rsidRPr="00A422C2">
        <w:rPr>
          <w:lang w:val="es-ES" w:eastAsia="es-ES"/>
        </w:rPr>
        <w:t xml:space="preserve"> Al contar con un campo de datos tan grande, este se convierte en un escenario ideal para el</w:t>
      </w:r>
      <w:r w:rsidRPr="00A422C2">
        <w:rPr>
          <w:lang w:val="es-ES" w:eastAsia="es-ES"/>
        </w:rPr>
        <w:t xml:space="preserve"> uso de técnicas de Machine Learning (ML)</w:t>
      </w:r>
      <w:r w:rsidR="00201BCE" w:rsidRPr="00A422C2">
        <w:rPr>
          <w:lang w:val="es-ES" w:eastAsia="es-ES"/>
        </w:rPr>
        <w:t>. El potencial de herramientas de ML como plataforma para la obtención de información de numerosas fuentes en un sistema para la asistencia en la toma de decisiones</w:t>
      </w:r>
      <w:r w:rsidRPr="00A422C2">
        <w:rPr>
          <w:lang w:val="es-ES" w:eastAsia="es-ES"/>
        </w:rPr>
        <w:t xml:space="preserve"> </w:t>
      </w:r>
      <w:r w:rsidR="00875051" w:rsidRPr="00A422C2">
        <w:rPr>
          <w:lang w:val="es-ES" w:eastAsia="es-ES"/>
        </w:rPr>
        <w:t>está siendo descubierto</w:t>
      </w:r>
      <w:r w:rsidR="00291A02" w:rsidRPr="00A422C2">
        <w:rPr>
          <w:lang w:val="es-ES" w:eastAsia="es-ES"/>
        </w:rPr>
        <w:t xml:space="preserve"> </w:t>
      </w:r>
      <w:r w:rsidR="00291A02" w:rsidRPr="00A422C2">
        <w:rPr>
          <w:lang w:val="es-ES" w:eastAsia="es-ES"/>
        </w:rPr>
        <w:fldChar w:fldCharType="begin"/>
      </w:r>
      <w:r w:rsidR="00B939D5">
        <w:rPr>
          <w:lang w:val="es-ES" w:eastAsia="es-ES"/>
        </w:rPr>
        <w:instrText xml:space="preserve"> ADDIN ZOTERO_ITEM CSL_CITATION {"citationID":"xzrmP17J","properties":{"formattedCitation":"[34]","plainCitation":"[34]","noteIndex":0},"citationItems":[{"id":67,"uris":["http://zotero.org/groups/2648216/items/73AQVPFU"],"uri":["http://zotero.org/groups/2648216/items/73AQVPFU"],"itemData":{"id":67,"type":"article-journal","abstract":"Machine learning is swiftly infiltrating many areas within the healthcare industry, from diagnosis and prognosis to drug development and epidemiology, with significant potential to transform the medical landscape.","container-title":"Nature Materials","DOI":"10.1038/s41563-019-0360-1","ISSN":"1476-4660","issue":"5","language":"en","note":"number: 5\npublisher: Nature Publishing Group","page":"407-407","source":"www.nature.com","title":"Ascent of machine learning in medicine","volume":"18","issued":{"date-parts":[["2019",5]]}}}],"schema":"https://github.com/citation-style-language/schema/raw/master/csl-citation.json"} </w:instrText>
      </w:r>
      <w:r w:rsidR="00291A02" w:rsidRPr="00A422C2">
        <w:rPr>
          <w:lang w:val="es-ES" w:eastAsia="es-ES"/>
        </w:rPr>
        <w:fldChar w:fldCharType="separate"/>
      </w:r>
      <w:r w:rsidR="00F4608B" w:rsidRPr="00F4608B">
        <w:rPr>
          <w:rFonts w:ascii="Calibri" w:hAnsi="Calibri" w:cs="Calibri"/>
          <w:lang w:val="es-ES"/>
        </w:rPr>
        <w:t>[34]</w:t>
      </w:r>
      <w:r w:rsidR="00291A02" w:rsidRPr="00A422C2">
        <w:rPr>
          <w:lang w:val="es-ES" w:eastAsia="es-ES"/>
        </w:rPr>
        <w:fldChar w:fldCharType="end"/>
      </w:r>
      <w:r w:rsidRPr="00A422C2">
        <w:rPr>
          <w:lang w:val="es-ES" w:eastAsia="es-ES"/>
        </w:rPr>
        <w:t>.</w:t>
      </w:r>
    </w:p>
    <w:p w14:paraId="39620ACD" w14:textId="2074FC02" w:rsidR="00EB6DF7" w:rsidRPr="00A422C2" w:rsidRDefault="00EB6DF7" w:rsidP="00EB6DF7">
      <w:pPr>
        <w:rPr>
          <w:lang w:val="es-ES" w:eastAsia="es-ES"/>
        </w:rPr>
      </w:pPr>
      <w:r w:rsidRPr="00A422C2">
        <w:rPr>
          <w:lang w:val="es-ES" w:eastAsia="es-ES"/>
        </w:rPr>
        <w:t xml:space="preserve">Todo proceso de aprendizaje consiste en dos fases </w:t>
      </w:r>
      <w:r w:rsidR="005C1F04" w:rsidRPr="00A422C2">
        <w:rPr>
          <w:lang w:val="es-ES" w:eastAsia="es-ES"/>
        </w:rPr>
        <w:t>distintas</w:t>
      </w:r>
      <w:r w:rsidR="00BB23EA" w:rsidRPr="00A422C2">
        <w:rPr>
          <w:lang w:val="es-ES" w:eastAsia="es-ES"/>
        </w:rPr>
        <w:t xml:space="preserve"> </w:t>
      </w:r>
      <w:r w:rsidRPr="00A422C2">
        <w:rPr>
          <w:lang w:val="es-ES" w:eastAsia="es-ES"/>
        </w:rPr>
        <w:t>que se definen a continuación</w:t>
      </w:r>
      <w:r w:rsidR="00090C4D" w:rsidRPr="00A422C2">
        <w:rPr>
          <w:lang w:val="es-ES" w:eastAsia="es-ES"/>
        </w:rPr>
        <w:t xml:space="preserve"> </w:t>
      </w:r>
      <w:r w:rsidR="00291A02" w:rsidRPr="00A422C2">
        <w:rPr>
          <w:lang w:val="es-ES" w:eastAsia="es-ES"/>
        </w:rPr>
        <w:fldChar w:fldCharType="begin"/>
      </w:r>
      <w:r w:rsidR="00B939D5">
        <w:rPr>
          <w:lang w:val="es-ES" w:eastAsia="es-ES"/>
        </w:rPr>
        <w:instrText xml:space="preserve"> ADDIN ZOTERO_ITEM CSL_CITATION {"citationID":"ybFgKwO1","properties":{"formattedCitation":"[35]","plainCitation":"[35]","noteIndex":0},"citationItems":[{"id":85,"uris":["http://zotero.org/groups/2648216/items/VVH2UMBU"],"uri":["http://zotero.org/groups/2648216/items/VVH2UMBU"],"itemData":{"id":85,"type":"article-journal","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container-title":"Computational and Structural Biotechnology Journal","DOI":"10.1016/j.csbj.2014.11.005","ISSN":"2001-0370","journalAbbreviation":"Computational and Structural Biotechnology Journal","language":"en","page":"8-17","source":"ScienceDirect","title":"Machine learning applications in cancer prognosis and prediction","volume":"13","author":[{"family":"Kourou","given":"Konstantina"},{"family":"Exarchos","given":"Themis P."},{"family":"Exarchos","given":"Konstantinos P."},{"family":"Karamouzis","given":"Michalis V."},{"family":"Fotiadis","given":"Dimitrios I."}],"issued":{"date-parts":[["2015",1,1]]}}}],"schema":"https://github.com/citation-style-language/schema/raw/master/csl-citation.json"} </w:instrText>
      </w:r>
      <w:r w:rsidR="00291A02" w:rsidRPr="00A422C2">
        <w:rPr>
          <w:lang w:val="es-ES" w:eastAsia="es-ES"/>
        </w:rPr>
        <w:fldChar w:fldCharType="separate"/>
      </w:r>
      <w:r w:rsidR="00F4608B" w:rsidRPr="00F4608B">
        <w:rPr>
          <w:rFonts w:ascii="Calibri" w:hAnsi="Calibri" w:cs="Calibri"/>
          <w:lang w:val="es-ES"/>
        </w:rPr>
        <w:t>[35]</w:t>
      </w:r>
      <w:r w:rsidR="00291A02" w:rsidRPr="00A422C2">
        <w:rPr>
          <w:lang w:val="es-ES" w:eastAsia="es-ES"/>
        </w:rPr>
        <w:fldChar w:fldCharType="end"/>
      </w:r>
      <w:r w:rsidRPr="00A422C2">
        <w:rPr>
          <w:lang w:val="es-ES" w:eastAsia="es-ES"/>
        </w:rPr>
        <w:t>.</w:t>
      </w:r>
    </w:p>
    <w:p w14:paraId="6A450E44" w14:textId="7B16F747" w:rsidR="00EB6DF7" w:rsidRPr="00A422C2" w:rsidRDefault="00EB6DF7" w:rsidP="0005768E">
      <w:pPr>
        <w:pStyle w:val="ListParagraph"/>
        <w:numPr>
          <w:ilvl w:val="0"/>
          <w:numId w:val="4"/>
        </w:numPr>
        <w:rPr>
          <w:lang w:val="es-ES" w:eastAsia="es-ES"/>
        </w:rPr>
      </w:pPr>
      <w:r w:rsidRPr="00A422C2">
        <w:rPr>
          <w:lang w:val="es-ES" w:eastAsia="es-ES"/>
        </w:rPr>
        <w:t>Estimación de las dependencias desconocidas de un sistema a partir de un conjunto de datos determinado</w:t>
      </w:r>
    </w:p>
    <w:p w14:paraId="41D2E1C3" w14:textId="0E40F729" w:rsidR="00EB6DF7" w:rsidRPr="00A422C2" w:rsidRDefault="00EB6DF7" w:rsidP="0005768E">
      <w:pPr>
        <w:pStyle w:val="ListParagraph"/>
        <w:numPr>
          <w:ilvl w:val="0"/>
          <w:numId w:val="4"/>
        </w:numPr>
        <w:rPr>
          <w:lang w:val="es-ES" w:eastAsia="es-ES"/>
        </w:rPr>
      </w:pPr>
      <w:r w:rsidRPr="00A422C2">
        <w:rPr>
          <w:lang w:val="es-ES" w:eastAsia="es-ES"/>
        </w:rPr>
        <w:t>Empleo de las dependencias estimadas para predecir los nuevos productos del sistema.</w:t>
      </w:r>
    </w:p>
    <w:p w14:paraId="1F51980B" w14:textId="525CA0F1" w:rsidR="00EB6DF7" w:rsidRPr="00A422C2" w:rsidRDefault="00EE326F" w:rsidP="00120BE7">
      <w:pPr>
        <w:rPr>
          <w:lang w:val="es-ES"/>
        </w:rPr>
      </w:pPr>
      <w:r w:rsidRPr="00A422C2">
        <w:rPr>
          <w:lang w:val="es-ES"/>
        </w:rPr>
        <w:t xml:space="preserve">El objetivo principal de las técnicas de ML es producir un modelo que pueda utilizarse para realizar </w:t>
      </w:r>
      <w:r w:rsidR="00E57C8B" w:rsidRPr="00A422C2">
        <w:rPr>
          <w:lang w:val="es-ES"/>
        </w:rPr>
        <w:t>una</w:t>
      </w:r>
      <w:r w:rsidRPr="00A422C2">
        <w:rPr>
          <w:lang w:val="es-ES"/>
        </w:rPr>
        <w:t xml:space="preserve"> clasificación, predicción, estimación o cualquier otra tarea </w:t>
      </w:r>
      <w:r w:rsidRPr="00A422C2">
        <w:rPr>
          <w:lang w:val="es-ES"/>
        </w:rPr>
        <w:lastRenderedPageBreak/>
        <w:t>similar.</w:t>
      </w:r>
      <w:r w:rsidR="00120BE7" w:rsidRPr="00A422C2">
        <w:rPr>
          <w:lang w:val="es-ES"/>
        </w:rPr>
        <w:t xml:space="preserve"> </w:t>
      </w:r>
      <w:r w:rsidR="00090C4D" w:rsidRPr="00A422C2">
        <w:rPr>
          <w:lang w:val="es-ES"/>
        </w:rPr>
        <w:t xml:space="preserve">Los algoritmos de ML existentes se pueden clasificar en dos grupos: aprendizaje supervisado y </w:t>
      </w:r>
      <w:r w:rsidR="00F72FA3" w:rsidRPr="00A422C2">
        <w:rPr>
          <w:lang w:val="es-ES"/>
        </w:rPr>
        <w:t>aprendizaje no supervisado.</w:t>
      </w:r>
      <w:r w:rsidR="007C65CD" w:rsidRPr="00A422C2">
        <w:rPr>
          <w:lang w:val="es-ES"/>
        </w:rPr>
        <w:t xml:space="preserve"> </w:t>
      </w:r>
      <w:r w:rsidR="00C22362" w:rsidRPr="00A422C2">
        <w:rPr>
          <w:lang w:val="es-ES"/>
        </w:rPr>
        <w:t>Además, existe la posibilidad de aplicar algoritmos de aprendizaje semi-supervisado, lo que combina elementos de los dos grupos.</w:t>
      </w:r>
    </w:p>
    <w:p w14:paraId="0E558566" w14:textId="6B6774A6" w:rsidR="00E10A56" w:rsidRPr="00A422C2" w:rsidRDefault="00B31916" w:rsidP="00E10A56">
      <w:pPr>
        <w:pStyle w:val="Heading3"/>
        <w:rPr>
          <w:lang w:val="es-ES"/>
        </w:rPr>
      </w:pPr>
      <w:bookmarkStart w:id="42" w:name="_Toc62166952"/>
      <w:r w:rsidRPr="00A422C2">
        <w:rPr>
          <w:lang w:val="es-ES"/>
        </w:rPr>
        <w:t>Aprendizaje supervisado</w:t>
      </w:r>
      <w:bookmarkEnd w:id="42"/>
    </w:p>
    <w:p w14:paraId="4042E022" w14:textId="18B8EA1E" w:rsidR="00E10A56" w:rsidRPr="00A422C2" w:rsidRDefault="007F45CA" w:rsidP="00201BCE">
      <w:pPr>
        <w:rPr>
          <w:lang w:val="es-ES" w:eastAsia="es-ES"/>
        </w:rPr>
      </w:pPr>
      <w:r w:rsidRPr="00A422C2">
        <w:rPr>
          <w:lang w:val="es-ES" w:eastAsia="es-ES"/>
        </w:rPr>
        <w:t xml:space="preserve">El aprendizaje supervisado </w:t>
      </w:r>
      <w:r w:rsidR="0060195A" w:rsidRPr="00A422C2">
        <w:rPr>
          <w:lang w:val="es-ES" w:eastAsia="es-ES"/>
        </w:rPr>
        <w:t>se refiere a técnicas donde un modelo se entrena con una serie de entradas o características asociadas a un resultado</w:t>
      </w:r>
      <w:r w:rsidR="00F6234D" w:rsidRPr="00A422C2">
        <w:rPr>
          <w:lang w:val="es-ES" w:eastAsia="es-ES"/>
        </w:rPr>
        <w:t xml:space="preserve"> relevante</w:t>
      </w:r>
      <w:r w:rsidR="005C0B90" w:rsidRPr="00A422C2">
        <w:rPr>
          <w:lang w:val="es-ES" w:eastAsia="es-ES"/>
        </w:rPr>
        <w:t>, con el objetivo de que cuando el modelo esté entrenado, este sea capaz de predecir el resultado mediante la introducción de nuev</w:t>
      </w:r>
      <w:r w:rsidR="00923762" w:rsidRPr="00A422C2">
        <w:rPr>
          <w:lang w:val="es-ES" w:eastAsia="es-ES"/>
        </w:rPr>
        <w:t>os datos</w:t>
      </w:r>
      <w:r w:rsidR="00D26144" w:rsidRPr="00A422C2">
        <w:rPr>
          <w:lang w:val="es-ES" w:eastAsia="es-ES"/>
        </w:rPr>
        <w:t>.</w:t>
      </w:r>
      <w:r w:rsidR="007D32CA" w:rsidRPr="00A422C2">
        <w:rPr>
          <w:lang w:val="es-ES" w:eastAsia="es-ES"/>
        </w:rPr>
        <w:t xml:space="preserve"> Los resultados de las predicciones de los modelos del aprendizaje supervisado pueden ser discretos</w:t>
      </w:r>
      <w:r w:rsidR="00710190" w:rsidRPr="00A422C2">
        <w:rPr>
          <w:lang w:val="es-ES" w:eastAsia="es-ES"/>
        </w:rPr>
        <w:t xml:space="preserve"> </w:t>
      </w:r>
      <w:r w:rsidR="007D32CA" w:rsidRPr="00A422C2">
        <w:rPr>
          <w:lang w:val="es-ES" w:eastAsia="es-ES"/>
        </w:rPr>
        <w:t>o continuos.</w:t>
      </w:r>
    </w:p>
    <w:p w14:paraId="4D134F99" w14:textId="6C9FCB37" w:rsidR="00BC49DB" w:rsidRPr="00A422C2" w:rsidRDefault="00695B69" w:rsidP="00BC49DB">
      <w:pPr>
        <w:rPr>
          <w:lang w:val="es-ES" w:eastAsia="es-ES"/>
        </w:rPr>
      </w:pPr>
      <w:r w:rsidRPr="00A422C2">
        <w:rPr>
          <w:lang w:val="es-ES" w:eastAsia="es-ES"/>
        </w:rPr>
        <w:t xml:space="preserve">A veces, para que el algoritmo de ML sea capaz de </w:t>
      </w:r>
      <w:r w:rsidR="00095D90" w:rsidRPr="00A422C2">
        <w:rPr>
          <w:lang w:val="es-ES" w:eastAsia="es-ES"/>
        </w:rPr>
        <w:t>comprender</w:t>
      </w:r>
      <w:r w:rsidRPr="00A422C2">
        <w:rPr>
          <w:lang w:val="es-ES" w:eastAsia="es-ES"/>
        </w:rPr>
        <w:t xml:space="preserve"> la información de las entradas, por </w:t>
      </w:r>
      <w:r w:rsidR="002551BD" w:rsidRPr="00A422C2">
        <w:rPr>
          <w:lang w:val="es-ES" w:eastAsia="es-ES"/>
        </w:rPr>
        <w:t>ejemplo,</w:t>
      </w:r>
      <w:r w:rsidRPr="00A422C2">
        <w:rPr>
          <w:lang w:val="es-ES" w:eastAsia="es-ES"/>
        </w:rPr>
        <w:t xml:space="preserve"> en el reconocimiento de imágenes o procesamiento del lenguaje, las variables (píxeles o palabras</w:t>
      </w:r>
      <w:r w:rsidR="00D851EA" w:rsidRPr="00A422C2">
        <w:rPr>
          <w:lang w:val="es-ES" w:eastAsia="es-ES"/>
        </w:rPr>
        <w:t xml:space="preserve"> en este caso</w:t>
      </w:r>
      <w:r w:rsidRPr="00A422C2">
        <w:rPr>
          <w:lang w:val="es-ES" w:eastAsia="es-ES"/>
        </w:rPr>
        <w:t>) deben ser procesad</w:t>
      </w:r>
      <w:r w:rsidR="00BC49DB" w:rsidRPr="00A422C2">
        <w:rPr>
          <w:lang w:val="es-ES" w:eastAsia="es-ES"/>
        </w:rPr>
        <w:t>a</w:t>
      </w:r>
      <w:r w:rsidRPr="00A422C2">
        <w:rPr>
          <w:lang w:val="es-ES" w:eastAsia="es-ES"/>
        </w:rPr>
        <w:t>s para extraer de estos una serie de características</w:t>
      </w:r>
      <w:r w:rsidR="002551BD" w:rsidRPr="00A422C2">
        <w:rPr>
          <w:lang w:val="es-ES" w:eastAsia="es-ES"/>
        </w:rPr>
        <w:t xml:space="preserve"> identificables que puedan ser representadas en una matriz numérica.</w:t>
      </w:r>
      <w:r w:rsidR="00BC49DB" w:rsidRPr="00A422C2">
        <w:rPr>
          <w:lang w:val="es-ES" w:eastAsia="es-ES"/>
        </w:rPr>
        <w:t xml:space="preserve"> En el caso de las imágenes, una característica puede ser el color del píxel y en el caso de las palabras, el número de veces que aparece en un texto.</w:t>
      </w:r>
    </w:p>
    <w:p w14:paraId="654DD944" w14:textId="52140D40" w:rsidR="00F6234D" w:rsidRPr="00A422C2" w:rsidRDefault="00F6234D" w:rsidP="00F6234D">
      <w:pPr>
        <w:rPr>
          <w:lang w:val="es-ES" w:eastAsia="es-ES"/>
        </w:rPr>
      </w:pPr>
      <w:r w:rsidRPr="00A422C2">
        <w:rPr>
          <w:lang w:val="es-ES" w:eastAsia="es-ES"/>
        </w:rPr>
        <w:t>Una vez que un conjunto de datos se ha organizado en características y resultados, se le puede aplicar un algoritmo de ML. El algoritmo se mejora iterativamente para reducir el error de predicción mediante una técnica de optimización</w:t>
      </w:r>
      <w:r w:rsidR="00C755F1" w:rsidRPr="00A422C2">
        <w:rPr>
          <w:lang w:val="es-ES" w:eastAsia="es-ES"/>
        </w:rPr>
        <w:t xml:space="preserve"> </w:t>
      </w:r>
      <w:r w:rsidR="00C755F1" w:rsidRPr="00A422C2">
        <w:rPr>
          <w:lang w:val="es-ES" w:eastAsia="es-ES"/>
        </w:rPr>
        <w:fldChar w:fldCharType="begin"/>
      </w:r>
      <w:r w:rsidR="00B939D5">
        <w:rPr>
          <w:lang w:val="es-ES" w:eastAsia="es-ES"/>
        </w:rPr>
        <w:instrText xml:space="preserve"> ADDIN ZOTERO_ITEM CSL_CITATION {"citationID":"BeZTJlCg","properties":{"formattedCitation":"[36]","plainCitation":"[36]","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C755F1" w:rsidRPr="00A422C2">
        <w:rPr>
          <w:lang w:val="es-ES" w:eastAsia="es-ES"/>
        </w:rPr>
        <w:fldChar w:fldCharType="separate"/>
      </w:r>
      <w:r w:rsidR="00F4608B" w:rsidRPr="00F4608B">
        <w:rPr>
          <w:rFonts w:ascii="Calibri" w:hAnsi="Calibri" w:cs="Calibri"/>
          <w:lang w:val="es-ES"/>
        </w:rPr>
        <w:t>[36]</w:t>
      </w:r>
      <w:r w:rsidR="00C755F1" w:rsidRPr="00A422C2">
        <w:rPr>
          <w:lang w:val="es-ES" w:eastAsia="es-ES"/>
        </w:rPr>
        <w:fldChar w:fldCharType="end"/>
      </w:r>
      <w:r w:rsidR="009D0E38">
        <w:rPr>
          <w:lang w:val="es-ES" w:eastAsia="es-ES"/>
        </w:rPr>
        <w:t>.</w:t>
      </w:r>
    </w:p>
    <w:p w14:paraId="15C3E746" w14:textId="7E1BDAD6" w:rsidR="00F6234D" w:rsidRPr="00A422C2" w:rsidRDefault="00B60EF6" w:rsidP="00F6234D">
      <w:pPr>
        <w:rPr>
          <w:lang w:val="es-ES" w:eastAsia="es-ES"/>
        </w:rPr>
      </w:pPr>
      <w:r w:rsidRPr="00A422C2">
        <w:rPr>
          <w:lang w:val="es-ES" w:eastAsia="es-ES"/>
        </w:rPr>
        <w:t>Es importante</w:t>
      </w:r>
      <w:r w:rsidR="007C5949" w:rsidRPr="00A422C2">
        <w:rPr>
          <w:lang w:val="es-ES" w:eastAsia="es-ES"/>
        </w:rPr>
        <w:t xml:space="preserve"> </w:t>
      </w:r>
      <w:r w:rsidR="00A60167" w:rsidRPr="00A422C2">
        <w:rPr>
          <w:lang w:val="es-ES" w:eastAsia="es-ES"/>
        </w:rPr>
        <w:t>tener en cuenta que</w:t>
      </w:r>
      <w:r w:rsidR="00F6234D" w:rsidRPr="00A422C2">
        <w:rPr>
          <w:lang w:val="es-ES" w:eastAsia="es-ES"/>
        </w:rPr>
        <w:t xml:space="preserve"> al entrenar los algoritmos de ML es posible sobreajustar el algoritmo </w:t>
      </w:r>
      <w:r w:rsidR="004A048E" w:rsidRPr="00A422C2">
        <w:rPr>
          <w:lang w:val="es-ES" w:eastAsia="es-ES"/>
        </w:rPr>
        <w:t>a</w:t>
      </w:r>
      <w:r w:rsidR="00F6234D" w:rsidRPr="00A422C2">
        <w:rPr>
          <w:lang w:val="es-ES" w:eastAsia="es-ES"/>
        </w:rPr>
        <w:t xml:space="preserve"> un conjunto de datos específico, lo que da lugar a un modelo de predicción que no generaliza bien a los nuevos datos. </w:t>
      </w:r>
      <w:r w:rsidR="00F050B8" w:rsidRPr="00A422C2">
        <w:rPr>
          <w:lang w:val="es-ES" w:eastAsia="es-ES"/>
        </w:rPr>
        <w:t xml:space="preserve">Esto se denomina </w:t>
      </w:r>
      <w:r w:rsidR="00F050B8" w:rsidRPr="00A422C2">
        <w:rPr>
          <w:i/>
          <w:iCs/>
          <w:lang w:val="es-ES" w:eastAsia="es-ES"/>
        </w:rPr>
        <w:t>overfitting</w:t>
      </w:r>
      <w:r w:rsidR="00F050B8" w:rsidRPr="00A422C2">
        <w:rPr>
          <w:lang w:val="es-ES" w:eastAsia="es-ES"/>
        </w:rPr>
        <w:t xml:space="preserve"> y el </w:t>
      </w:r>
      <w:r w:rsidR="00F6234D" w:rsidRPr="00A422C2">
        <w:rPr>
          <w:lang w:val="es-ES" w:eastAsia="es-ES"/>
        </w:rPr>
        <w:t xml:space="preserve">riesgo </w:t>
      </w:r>
      <w:r w:rsidR="00F050B8" w:rsidRPr="00A422C2">
        <w:rPr>
          <w:lang w:val="es-ES" w:eastAsia="es-ES"/>
        </w:rPr>
        <w:t xml:space="preserve">de que este se </w:t>
      </w:r>
      <w:r w:rsidR="009A7EAF" w:rsidRPr="00A422C2">
        <w:rPr>
          <w:lang w:val="es-ES" w:eastAsia="es-ES"/>
        </w:rPr>
        <w:t>dé</w:t>
      </w:r>
      <w:r w:rsidR="00F050B8" w:rsidRPr="00A422C2">
        <w:rPr>
          <w:lang w:val="es-ES" w:eastAsia="es-ES"/>
        </w:rPr>
        <w:t xml:space="preserve"> </w:t>
      </w:r>
      <w:r w:rsidR="00F6234D" w:rsidRPr="00A422C2">
        <w:rPr>
          <w:lang w:val="es-ES" w:eastAsia="es-ES"/>
        </w:rPr>
        <w:t xml:space="preserve">puede </w:t>
      </w:r>
      <w:r w:rsidR="00C755F1" w:rsidRPr="00A422C2">
        <w:rPr>
          <w:lang w:val="es-ES" w:eastAsia="es-ES"/>
        </w:rPr>
        <w:t>reducirse mediante el uso de bases de datos de mayor tamaño, reducción del número de características seleccionando solo las más importantes o gracias a las técnicas de división de los datos que se explican en el apartado</w:t>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02 \w \h </w:instrText>
      </w:r>
      <w:r w:rsidR="00060CC4" w:rsidRPr="00A422C2">
        <w:rPr>
          <w:lang w:val="es-ES" w:eastAsia="es-ES"/>
        </w:rPr>
      </w:r>
      <w:r w:rsidR="00060CC4" w:rsidRPr="00A422C2">
        <w:rPr>
          <w:lang w:val="es-ES" w:eastAsia="es-ES"/>
        </w:rPr>
        <w:fldChar w:fldCharType="separate"/>
      </w:r>
      <w:r w:rsidR="00647E87">
        <w:rPr>
          <w:lang w:val="es-ES" w:eastAsia="es-ES"/>
        </w:rPr>
        <w:t>2.2.3</w:t>
      </w:r>
      <w:r w:rsidR="00060CC4" w:rsidRPr="00A422C2">
        <w:rPr>
          <w:lang w:val="es-ES" w:eastAsia="es-ES"/>
        </w:rPr>
        <w:fldChar w:fldCharType="end"/>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21 \h </w:instrText>
      </w:r>
      <w:r w:rsidR="00060CC4" w:rsidRPr="00A422C2">
        <w:rPr>
          <w:lang w:val="es-ES" w:eastAsia="es-ES"/>
        </w:rPr>
      </w:r>
      <w:r w:rsidR="00060CC4" w:rsidRPr="00A422C2">
        <w:rPr>
          <w:lang w:val="es-ES" w:eastAsia="es-ES"/>
        </w:rPr>
        <w:fldChar w:fldCharType="separate"/>
      </w:r>
      <w:r w:rsidR="00647E87" w:rsidRPr="00A422C2">
        <w:rPr>
          <w:lang w:val="es-ES" w:eastAsia="es-ES"/>
        </w:rPr>
        <w:t>Evaluación de los sistemas</w:t>
      </w:r>
      <w:r w:rsidR="00060CC4" w:rsidRPr="00A422C2">
        <w:rPr>
          <w:lang w:val="es-ES" w:eastAsia="es-ES"/>
        </w:rPr>
        <w:fldChar w:fldCharType="end"/>
      </w:r>
      <w:r w:rsidR="00C755F1" w:rsidRPr="00A422C2">
        <w:rPr>
          <w:lang w:val="es-ES" w:eastAsia="es-ES"/>
        </w:rPr>
        <w:t>.</w:t>
      </w:r>
    </w:p>
    <w:p w14:paraId="755AB0CC" w14:textId="24174C66" w:rsidR="007F45CA" w:rsidRPr="00A422C2" w:rsidRDefault="00E17086" w:rsidP="007F45CA">
      <w:pPr>
        <w:rPr>
          <w:lang w:val="es-ES" w:eastAsia="es-ES"/>
        </w:rPr>
      </w:pPr>
      <w:r w:rsidRPr="00A422C2">
        <w:rPr>
          <w:lang w:val="es-ES" w:eastAsia="es-ES"/>
        </w:rPr>
        <w:t>Se distinguen dos tipos de algoritmos dentro del aprendizaje supervisado.</w:t>
      </w:r>
    </w:p>
    <w:p w14:paraId="46A92A16" w14:textId="171B510F" w:rsidR="00E17086" w:rsidRPr="00A422C2" w:rsidRDefault="00E17086" w:rsidP="001D19EE">
      <w:pPr>
        <w:pStyle w:val="Heading4"/>
        <w:numPr>
          <w:ilvl w:val="0"/>
          <w:numId w:val="23"/>
        </w:numPr>
      </w:pPr>
      <w:r w:rsidRPr="00A422C2">
        <w:t>Clasificación</w:t>
      </w:r>
    </w:p>
    <w:p w14:paraId="69065E37" w14:textId="214653BF" w:rsidR="0046015D" w:rsidRPr="00A422C2" w:rsidRDefault="00807E72" w:rsidP="00807E72">
      <w:pPr>
        <w:rPr>
          <w:lang w:val="es-ES" w:eastAsia="es-ES"/>
        </w:rPr>
      </w:pPr>
      <w:r w:rsidRPr="00A422C2">
        <w:rPr>
          <w:lang w:val="es-ES" w:eastAsia="es-ES"/>
        </w:rPr>
        <w:t>Un modelo que produce categorías discretas (a veces denominadas clases) se denomina algoritmo de clasificación.</w:t>
      </w:r>
      <w:r w:rsidR="003373CB" w:rsidRPr="00A422C2">
        <w:rPr>
          <w:lang w:val="es-ES" w:eastAsia="es-ES"/>
        </w:rPr>
        <w:t xml:space="preserve"> Por ejemplo, mediante este tipo de algoritmos se puede determinar si un tumor es benigno o maligno.</w:t>
      </w:r>
    </w:p>
    <w:p w14:paraId="5AD958D1" w14:textId="4191A62C" w:rsidR="00807E72" w:rsidRPr="00A422C2" w:rsidRDefault="00807E72" w:rsidP="00807E72">
      <w:pPr>
        <w:rPr>
          <w:lang w:val="es-ES" w:eastAsia="es-ES"/>
        </w:rPr>
      </w:pPr>
      <w:r w:rsidRPr="00A422C2">
        <w:rPr>
          <w:lang w:val="es-ES" w:eastAsia="es-ES"/>
        </w:rPr>
        <w:t>En la práctica, los algoritmos de clasificación devuelven la probabilidad de una clase (entre 0 para imposible y 1 para definitiva). Típicamente, transformaríamos cualquier probabilidad superior a 0,50 en una clase de 1, pero este umbral puede ser alterado para mejorar el rendimiento del algoritmo según sea necesario.</w:t>
      </w:r>
    </w:p>
    <w:p w14:paraId="0BA0AFA4" w14:textId="049DA3C9" w:rsidR="003373CB" w:rsidRPr="00A422C2" w:rsidRDefault="003373CB" w:rsidP="00807E72">
      <w:pPr>
        <w:rPr>
          <w:lang w:val="es-ES" w:eastAsia="es-ES"/>
        </w:rPr>
      </w:pPr>
      <w:r w:rsidRPr="00A422C2">
        <w:rPr>
          <w:lang w:val="es-ES" w:eastAsia="es-ES"/>
        </w:rPr>
        <w:t>Existen distintos tipos de algoritmos que entran dentro de este grupo, algunos se nombran a continuación</w:t>
      </w:r>
      <w:r w:rsidR="004550CC" w:rsidRPr="00A422C2">
        <w:rPr>
          <w:lang w:val="es-ES" w:eastAsia="es-ES"/>
        </w:rPr>
        <w:t xml:space="preserve"> </w:t>
      </w:r>
      <w:r w:rsidR="004550CC" w:rsidRPr="00A422C2">
        <w:rPr>
          <w:lang w:val="es-ES" w:eastAsia="es-ES"/>
        </w:rPr>
        <w:fldChar w:fldCharType="begin"/>
      </w:r>
      <w:r w:rsidR="00B939D5">
        <w:rPr>
          <w:lang w:val="es-ES" w:eastAsia="es-ES"/>
        </w:rPr>
        <w:instrText xml:space="preserve"> ADDIN ZOTERO_ITEM CSL_CITATION {"citationID":"xmqfumtA","properties":{"formattedCitation":"[37]","plainCitation":"[37]","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4550CC" w:rsidRPr="00A422C2">
        <w:rPr>
          <w:lang w:val="es-ES" w:eastAsia="es-ES"/>
        </w:rPr>
        <w:fldChar w:fldCharType="separate"/>
      </w:r>
      <w:r w:rsidR="00F4608B" w:rsidRPr="00F4608B">
        <w:rPr>
          <w:rFonts w:ascii="Calibri" w:hAnsi="Calibri" w:cs="Calibri"/>
          <w:lang w:val="es-ES"/>
        </w:rPr>
        <w:t>[37]</w:t>
      </w:r>
      <w:r w:rsidR="004550CC" w:rsidRPr="00A422C2">
        <w:rPr>
          <w:lang w:val="es-ES" w:eastAsia="es-ES"/>
        </w:rPr>
        <w:fldChar w:fldCharType="end"/>
      </w:r>
      <w:r w:rsidR="003C4F6D" w:rsidRPr="00A422C2">
        <w:rPr>
          <w:lang w:val="es-ES" w:eastAsia="es-ES"/>
        </w:rPr>
        <w:t xml:space="preserve"> y sus rendimientos se comparan en la </w:t>
      </w:r>
      <w:r w:rsidR="00EB7851" w:rsidRPr="00A422C2">
        <w:rPr>
          <w:lang w:val="es-ES" w:eastAsia="es-ES"/>
        </w:rPr>
        <w:fldChar w:fldCharType="begin"/>
      </w:r>
      <w:r w:rsidR="00EB7851" w:rsidRPr="00A422C2">
        <w:rPr>
          <w:lang w:val="es-ES" w:eastAsia="es-ES"/>
        </w:rPr>
        <w:instrText xml:space="preserve"> REF _Ref58922844 \h </w:instrText>
      </w:r>
      <w:r w:rsidR="00EB7851" w:rsidRPr="00A422C2">
        <w:rPr>
          <w:lang w:val="es-ES" w:eastAsia="es-ES"/>
        </w:rPr>
      </w:r>
      <w:r w:rsidR="00EB7851" w:rsidRPr="00A422C2">
        <w:rPr>
          <w:lang w:val="es-ES" w:eastAsia="es-ES"/>
        </w:rPr>
        <w:fldChar w:fldCharType="separate"/>
      </w:r>
      <w:r w:rsidR="00647E87" w:rsidRPr="00A422C2">
        <w:rPr>
          <w:lang w:val="es-ES"/>
        </w:rPr>
        <w:t xml:space="preserve">Tabla </w:t>
      </w:r>
      <w:r w:rsidR="00647E87">
        <w:rPr>
          <w:noProof/>
          <w:lang w:val="es-ES"/>
        </w:rPr>
        <w:t>1</w:t>
      </w:r>
      <w:r w:rsidR="00EB7851" w:rsidRPr="00A422C2">
        <w:rPr>
          <w:lang w:val="es-ES" w:eastAsia="es-ES"/>
        </w:rPr>
        <w:fldChar w:fldCharType="end"/>
      </w:r>
      <w:r w:rsidRPr="00A422C2">
        <w:rPr>
          <w:lang w:val="es-ES" w:eastAsia="es-ES"/>
        </w:rPr>
        <w:t>.</w:t>
      </w:r>
    </w:p>
    <w:p w14:paraId="70141D17" w14:textId="4128844D" w:rsidR="00B402EF" w:rsidRPr="00A422C2" w:rsidRDefault="001B43BB" w:rsidP="004E73DC">
      <w:pPr>
        <w:pStyle w:val="ListParagraph"/>
        <w:numPr>
          <w:ilvl w:val="0"/>
          <w:numId w:val="7"/>
        </w:numPr>
        <w:rPr>
          <w:lang w:val="es-ES" w:eastAsia="es-ES"/>
        </w:rPr>
      </w:pPr>
      <w:r w:rsidRPr="00A422C2">
        <w:rPr>
          <w:i/>
          <w:iCs/>
          <w:lang w:val="es-ES" w:eastAsia="es-ES"/>
        </w:rPr>
        <w:lastRenderedPageBreak/>
        <w:t>Decision Trees</w:t>
      </w:r>
      <w:r w:rsidRPr="00A422C2">
        <w:rPr>
          <w:lang w:val="es-ES" w:eastAsia="es-ES"/>
        </w:rPr>
        <w:t>: se emplean para organizar gráficamente la información sobre posibles opciones, consecuencias y valor final. Se utilizan para decidir entre varios cursos de acción. Crean una representación visual de los diversos riesgos, recompensas y valores potenciales de cada opción.</w:t>
      </w:r>
    </w:p>
    <w:p w14:paraId="4EACDD96" w14:textId="0E8309D3" w:rsidR="00B402EF" w:rsidRPr="00A422C2" w:rsidRDefault="00E906AA" w:rsidP="004E73DC">
      <w:pPr>
        <w:pStyle w:val="ListParagraph"/>
        <w:numPr>
          <w:ilvl w:val="0"/>
          <w:numId w:val="7"/>
        </w:numPr>
        <w:rPr>
          <w:lang w:val="es-ES" w:eastAsia="es-ES"/>
        </w:rPr>
      </w:pPr>
      <w:r w:rsidRPr="00A422C2">
        <w:rPr>
          <w:lang w:val="es-ES" w:eastAsia="es-ES"/>
        </w:rPr>
        <w:t xml:space="preserve">Clasificación mediante </w:t>
      </w:r>
      <w:r w:rsidR="004E73DC" w:rsidRPr="00A422C2">
        <w:rPr>
          <w:lang w:val="es-ES" w:eastAsia="es-ES"/>
        </w:rPr>
        <w:t>Naive Bayes</w:t>
      </w:r>
      <w:r w:rsidR="004550CC" w:rsidRPr="00A422C2">
        <w:rPr>
          <w:lang w:val="es-ES" w:eastAsia="es-ES"/>
        </w:rPr>
        <w:t xml:space="preserve">: </w:t>
      </w:r>
      <w:r w:rsidR="000B6D8E" w:rsidRPr="00A422C2">
        <w:rPr>
          <w:lang w:val="es-ES" w:eastAsia="es-ES"/>
        </w:rPr>
        <w:t>método probabilístico para la clasificación multiplicando las probabilidades individuales de cada par de atributos-valor. Este simple algoritmo asume la independencia entre los atributos.</w:t>
      </w:r>
    </w:p>
    <w:p w14:paraId="54FAC835" w14:textId="6D598DF5" w:rsidR="004E73DC" w:rsidRPr="00A422C2" w:rsidRDefault="00CC1519" w:rsidP="00E906AA">
      <w:pPr>
        <w:pStyle w:val="ListParagraph"/>
        <w:numPr>
          <w:ilvl w:val="0"/>
          <w:numId w:val="7"/>
        </w:numPr>
        <w:rPr>
          <w:lang w:val="es-ES" w:eastAsia="es-ES"/>
        </w:rPr>
      </w:pPr>
      <w:r w:rsidRPr="00A422C2">
        <w:rPr>
          <w:lang w:val="es-ES" w:eastAsia="es-ES"/>
        </w:rPr>
        <w:t>Redes</w:t>
      </w:r>
      <w:r w:rsidR="00E906AA" w:rsidRPr="00A422C2">
        <w:rPr>
          <w:lang w:val="es-ES" w:eastAsia="es-ES"/>
        </w:rPr>
        <w:t xml:space="preserve"> neuronales</w:t>
      </w:r>
      <w:r w:rsidRPr="00A422C2">
        <w:rPr>
          <w:lang w:val="es-ES" w:eastAsia="es-ES"/>
        </w:rPr>
        <w:t xml:space="preserve"> </w:t>
      </w:r>
      <w:r w:rsidR="00237312" w:rsidRPr="00A422C2">
        <w:rPr>
          <w:lang w:val="es-ES" w:eastAsia="es-ES"/>
        </w:rPr>
        <w:t xml:space="preserve">artificiales </w:t>
      </w:r>
      <w:r w:rsidRPr="00A422C2">
        <w:rPr>
          <w:lang w:val="es-ES" w:eastAsia="es-ES"/>
        </w:rPr>
        <w:t>(</w:t>
      </w:r>
      <w:r w:rsidR="00245BE6" w:rsidRPr="00A422C2">
        <w:rPr>
          <w:lang w:val="es-ES" w:eastAsia="es-ES"/>
        </w:rPr>
        <w:t xml:space="preserve">Artificial </w:t>
      </w:r>
      <w:r w:rsidRPr="00A422C2">
        <w:rPr>
          <w:lang w:val="es-ES" w:eastAsia="es-ES"/>
        </w:rPr>
        <w:t>Neural Networks</w:t>
      </w:r>
      <w:r w:rsidR="00BE6E08" w:rsidRPr="00A422C2">
        <w:rPr>
          <w:lang w:val="es-ES" w:eastAsia="es-ES"/>
        </w:rPr>
        <w:t xml:space="preserve"> o ANN</w:t>
      </w:r>
      <w:r w:rsidRPr="00A422C2">
        <w:rPr>
          <w:lang w:val="es-ES" w:eastAsia="es-ES"/>
        </w:rPr>
        <w:t>)</w:t>
      </w:r>
      <w:r w:rsidR="00621921" w:rsidRPr="00A422C2">
        <w:rPr>
          <w:lang w:val="es-ES" w:eastAsia="es-ES"/>
        </w:rPr>
        <w:t xml:space="preserve">: sistema diseñado para similar la forma en la que el ser humano analiza y procesa la información. </w:t>
      </w:r>
      <w:r w:rsidR="00846124" w:rsidRPr="00A422C2">
        <w:rPr>
          <w:lang w:val="es-ES" w:eastAsia="es-ES"/>
        </w:rPr>
        <w:t>Se construyen mediante capas de neuronas interconectadas entre ellas. Normalmente una única capa es suficiente para la clasificación de la mayoría de conjunto de datos.</w:t>
      </w:r>
    </w:p>
    <w:p w14:paraId="76259AE4" w14:textId="62F5FD97" w:rsidR="004E73DC" w:rsidRPr="00A422C2" w:rsidRDefault="004E73DC" w:rsidP="004E73DC">
      <w:pPr>
        <w:pStyle w:val="ListParagraph"/>
        <w:numPr>
          <w:ilvl w:val="0"/>
          <w:numId w:val="7"/>
        </w:numPr>
        <w:rPr>
          <w:lang w:val="es-ES" w:eastAsia="es-ES"/>
        </w:rPr>
      </w:pPr>
      <w:r w:rsidRPr="00A422C2">
        <w:rPr>
          <w:i/>
          <w:iCs/>
          <w:lang w:val="es-ES" w:eastAsia="es-ES"/>
        </w:rPr>
        <w:t>Support Vector Machines</w:t>
      </w:r>
      <w:r w:rsidRPr="00A422C2">
        <w:rPr>
          <w:lang w:val="es-ES" w:eastAsia="es-ES"/>
        </w:rPr>
        <w:t xml:space="preserve"> (SV</w:t>
      </w:r>
      <w:r w:rsidR="00EB2104">
        <w:rPr>
          <w:lang w:val="es-ES" w:eastAsia="es-ES"/>
        </w:rPr>
        <w:t>M</w:t>
      </w:r>
      <w:r w:rsidRPr="00A422C2">
        <w:rPr>
          <w:lang w:val="es-ES" w:eastAsia="es-ES"/>
        </w:rPr>
        <w:t>)</w:t>
      </w:r>
      <w:r w:rsidR="004B1020" w:rsidRPr="00A422C2">
        <w:rPr>
          <w:lang w:val="es-ES" w:eastAsia="es-ES"/>
        </w:rPr>
        <w:t>:</w:t>
      </w:r>
      <w:r w:rsidR="00E66F54" w:rsidRPr="00A422C2">
        <w:rPr>
          <w:lang w:val="es-ES" w:eastAsia="es-ES"/>
        </w:rPr>
        <w:t xml:space="preserve"> </w:t>
      </w:r>
      <w:r w:rsidR="00F71A55" w:rsidRPr="00A422C2">
        <w:rPr>
          <w:lang w:val="es-ES" w:eastAsia="es-ES"/>
        </w:rPr>
        <w:t xml:space="preserve">es una función que toma el espacio de entrada de baja dimensión y lo transforma en un espacio de mayor dimensión, es decir, convierte un problema no separable en un problema separable. </w:t>
      </w:r>
      <w:r w:rsidR="00323267" w:rsidRPr="00A422C2">
        <w:rPr>
          <w:lang w:val="es-ES" w:eastAsia="es-ES"/>
        </w:rPr>
        <w:t>Es muy útil cuando se trata de problemas donde la separación a realizar no es lineal y se puede emplear también para problemas de regresión.</w:t>
      </w:r>
    </w:p>
    <w:p w14:paraId="4DB3407E" w14:textId="72CFBB29" w:rsidR="00333645" w:rsidRPr="00A422C2" w:rsidRDefault="00333645" w:rsidP="00333645">
      <w:pPr>
        <w:pStyle w:val="Caption"/>
        <w:keepNext/>
        <w:ind w:firstLine="0"/>
        <w:rPr>
          <w:lang w:val="es-ES"/>
        </w:rPr>
      </w:pPr>
      <w:bookmarkStart w:id="43" w:name="_Ref58922844"/>
      <w:bookmarkStart w:id="44" w:name="_Toc62166996"/>
      <w:r w:rsidRPr="00A422C2">
        <w:rPr>
          <w:lang w:val="es-ES"/>
        </w:rPr>
        <w:t xml:space="preserve">Tabla </w:t>
      </w:r>
      <w:r w:rsidRPr="00A422C2">
        <w:rPr>
          <w:lang w:val="es-ES"/>
        </w:rPr>
        <w:fldChar w:fldCharType="begin"/>
      </w:r>
      <w:r w:rsidRPr="00A422C2">
        <w:rPr>
          <w:lang w:val="es-ES"/>
        </w:rPr>
        <w:instrText xml:space="preserve"> SEQ Tabla \* ARABIC </w:instrText>
      </w:r>
      <w:r w:rsidRPr="00A422C2">
        <w:rPr>
          <w:lang w:val="es-ES"/>
        </w:rPr>
        <w:fldChar w:fldCharType="separate"/>
      </w:r>
      <w:r w:rsidR="00647E87">
        <w:rPr>
          <w:noProof/>
          <w:lang w:val="es-ES"/>
        </w:rPr>
        <w:t>1</w:t>
      </w:r>
      <w:r w:rsidRPr="00A422C2">
        <w:rPr>
          <w:lang w:val="es-ES"/>
        </w:rPr>
        <w:fldChar w:fldCharType="end"/>
      </w:r>
      <w:bookmarkEnd w:id="43"/>
      <w:r w:rsidRPr="00A422C2">
        <w:rPr>
          <w:lang w:val="es-ES"/>
        </w:rPr>
        <w:t>. Resultados de los algoritmos de aprendizaje supervisado</w:t>
      </w:r>
      <w:r w:rsidR="007356E3" w:rsidRPr="00A422C2">
        <w:rPr>
          <w:lang w:val="es-ES"/>
        </w:rPr>
        <w:t xml:space="preserve"> </w:t>
      </w:r>
      <w:r w:rsidR="007356E3" w:rsidRPr="00A422C2">
        <w:rPr>
          <w:lang w:val="es-ES"/>
        </w:rPr>
        <w:fldChar w:fldCharType="begin"/>
      </w:r>
      <w:r w:rsidR="00B939D5">
        <w:rPr>
          <w:lang w:val="es-ES"/>
        </w:rPr>
        <w:instrText xml:space="preserve"> ADDIN ZOTERO_ITEM CSL_CITATION {"citationID":"heDNBGBp","properties":{"formattedCitation":"[37]","plainCitation":"[37]","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7356E3" w:rsidRPr="00A422C2">
        <w:rPr>
          <w:lang w:val="es-ES"/>
        </w:rPr>
        <w:fldChar w:fldCharType="separate"/>
      </w:r>
      <w:r w:rsidR="00F4608B" w:rsidRPr="00F4608B">
        <w:rPr>
          <w:rFonts w:ascii="Calibri" w:hAnsi="Calibri" w:cs="Calibri"/>
          <w:lang w:val="es-ES"/>
        </w:rPr>
        <w:t>[37]</w:t>
      </w:r>
      <w:r w:rsidR="007356E3" w:rsidRPr="00A422C2">
        <w:rPr>
          <w:lang w:val="es-ES"/>
        </w:rPr>
        <w:fldChar w:fldCharType="end"/>
      </w:r>
      <w:r w:rsidR="007356E3" w:rsidRPr="00A422C2">
        <w:rPr>
          <w:lang w:val="es-ES"/>
        </w:rPr>
        <w:t>.</w:t>
      </w:r>
      <w:bookmarkEnd w:id="44"/>
    </w:p>
    <w:tbl>
      <w:tblPr>
        <w:tblStyle w:val="TableGrid"/>
        <w:tblW w:w="5000" w:type="pct"/>
        <w:tblInd w:w="0" w:type="dxa"/>
        <w:tblLook w:val="04A0" w:firstRow="1" w:lastRow="0" w:firstColumn="1" w:lastColumn="0" w:noHBand="0" w:noVBand="1"/>
      </w:tblPr>
      <w:tblGrid>
        <w:gridCol w:w="1985"/>
        <w:gridCol w:w="1843"/>
        <w:gridCol w:w="1559"/>
        <w:gridCol w:w="1984"/>
        <w:gridCol w:w="1128"/>
      </w:tblGrid>
      <w:tr w:rsidR="006136B5" w:rsidRPr="00A422C2" w14:paraId="6B807DE1" w14:textId="77777777" w:rsidTr="004D6775">
        <w:trPr>
          <w:trHeight w:val="567"/>
        </w:trPr>
        <w:tc>
          <w:tcPr>
            <w:tcW w:w="1985" w:type="dxa"/>
            <w:tcBorders>
              <w:top w:val="nil"/>
              <w:left w:val="nil"/>
            </w:tcBorders>
            <w:vAlign w:val="center"/>
          </w:tcPr>
          <w:p w14:paraId="4C0B6E6B" w14:textId="5A60DB52" w:rsidR="006136B5" w:rsidRPr="00A422C2" w:rsidRDefault="006136B5" w:rsidP="007761E4">
            <w:pPr>
              <w:ind w:firstLine="0"/>
              <w:jc w:val="left"/>
              <w:rPr>
                <w:lang w:val="es-ES" w:eastAsia="es-ES"/>
              </w:rPr>
            </w:pPr>
          </w:p>
        </w:tc>
        <w:tc>
          <w:tcPr>
            <w:tcW w:w="1843" w:type="dxa"/>
            <w:vAlign w:val="center"/>
          </w:tcPr>
          <w:p w14:paraId="6D97EEBD" w14:textId="48495AAD" w:rsidR="006136B5" w:rsidRPr="00A422C2" w:rsidRDefault="006136B5" w:rsidP="007761E4">
            <w:pPr>
              <w:ind w:firstLine="0"/>
              <w:jc w:val="center"/>
              <w:rPr>
                <w:i/>
                <w:iCs/>
                <w:lang w:val="es-ES" w:eastAsia="es-ES"/>
              </w:rPr>
            </w:pPr>
            <w:r w:rsidRPr="00A422C2">
              <w:rPr>
                <w:i/>
                <w:iCs/>
                <w:lang w:val="es-ES" w:eastAsia="es-ES"/>
              </w:rPr>
              <w:t>Decision Trees</w:t>
            </w:r>
          </w:p>
        </w:tc>
        <w:tc>
          <w:tcPr>
            <w:tcW w:w="1559" w:type="dxa"/>
            <w:vAlign w:val="center"/>
          </w:tcPr>
          <w:p w14:paraId="78AEA9C4" w14:textId="064C9CF4" w:rsidR="006136B5" w:rsidRPr="00A422C2" w:rsidRDefault="006136B5" w:rsidP="007761E4">
            <w:pPr>
              <w:ind w:firstLine="0"/>
              <w:jc w:val="center"/>
              <w:rPr>
                <w:lang w:val="es-ES" w:eastAsia="es-ES"/>
              </w:rPr>
            </w:pPr>
            <w:r w:rsidRPr="00A422C2">
              <w:rPr>
                <w:lang w:val="es-ES" w:eastAsia="es-ES"/>
              </w:rPr>
              <w:t>Naive Bayes</w:t>
            </w:r>
          </w:p>
        </w:tc>
        <w:tc>
          <w:tcPr>
            <w:tcW w:w="1984" w:type="dxa"/>
            <w:vAlign w:val="center"/>
          </w:tcPr>
          <w:p w14:paraId="0B18C2D9" w14:textId="272C26F6" w:rsidR="006136B5" w:rsidRPr="00A422C2" w:rsidRDefault="004D6775" w:rsidP="007761E4">
            <w:pPr>
              <w:ind w:firstLine="0"/>
              <w:jc w:val="center"/>
              <w:rPr>
                <w:lang w:val="es-ES" w:eastAsia="es-ES"/>
              </w:rPr>
            </w:pPr>
            <w:r w:rsidRPr="00A422C2">
              <w:rPr>
                <w:lang w:val="es-ES" w:eastAsia="es-ES"/>
              </w:rPr>
              <w:t>Redes Neuronales</w:t>
            </w:r>
          </w:p>
        </w:tc>
        <w:tc>
          <w:tcPr>
            <w:tcW w:w="1128" w:type="dxa"/>
            <w:vAlign w:val="center"/>
          </w:tcPr>
          <w:p w14:paraId="4FF7ABA3" w14:textId="46A92D88" w:rsidR="006136B5" w:rsidRPr="00A422C2" w:rsidRDefault="006136B5" w:rsidP="007761E4">
            <w:pPr>
              <w:ind w:firstLine="0"/>
              <w:jc w:val="center"/>
              <w:rPr>
                <w:lang w:val="es-ES" w:eastAsia="es-ES"/>
              </w:rPr>
            </w:pPr>
            <w:r w:rsidRPr="00A422C2">
              <w:rPr>
                <w:lang w:val="es-ES" w:eastAsia="es-ES"/>
              </w:rPr>
              <w:t>SVN</w:t>
            </w:r>
          </w:p>
        </w:tc>
      </w:tr>
      <w:tr w:rsidR="006136B5" w:rsidRPr="00A422C2" w14:paraId="54084C81" w14:textId="77777777" w:rsidTr="004D6775">
        <w:trPr>
          <w:trHeight w:val="567"/>
        </w:trPr>
        <w:tc>
          <w:tcPr>
            <w:tcW w:w="1985" w:type="dxa"/>
            <w:vAlign w:val="center"/>
          </w:tcPr>
          <w:p w14:paraId="3B6A0FA2" w14:textId="3C3740F9" w:rsidR="006136B5" w:rsidRPr="00A422C2" w:rsidRDefault="00882037" w:rsidP="007761E4">
            <w:pPr>
              <w:ind w:firstLine="0"/>
              <w:jc w:val="left"/>
              <w:rPr>
                <w:i/>
                <w:iCs/>
                <w:lang w:val="es-ES" w:eastAsia="es-ES"/>
              </w:rPr>
            </w:pPr>
            <w:r w:rsidRPr="00A422C2">
              <w:rPr>
                <w:i/>
                <w:iCs/>
                <w:lang w:val="es-ES" w:eastAsia="es-ES"/>
              </w:rPr>
              <w:t>Accuracy</w:t>
            </w:r>
          </w:p>
        </w:tc>
        <w:tc>
          <w:tcPr>
            <w:tcW w:w="1843" w:type="dxa"/>
            <w:vAlign w:val="center"/>
          </w:tcPr>
          <w:p w14:paraId="6EE68D18" w14:textId="31C1251A"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DBFCA5B" w14:textId="59B93767"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8BD93F5" w14:textId="3600F84A"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6BE1E482" w14:textId="0C58D618" w:rsidR="006136B5" w:rsidRPr="00A422C2" w:rsidRDefault="007356E3" w:rsidP="00134CB3">
            <w:pPr>
              <w:ind w:firstLine="0"/>
              <w:jc w:val="center"/>
              <w:rPr>
                <w:lang w:val="es-ES" w:eastAsia="es-ES"/>
              </w:rPr>
            </w:pPr>
            <w:r w:rsidRPr="00A422C2">
              <w:rPr>
                <w:lang w:val="es-ES" w:eastAsia="es-ES"/>
              </w:rPr>
              <w:t>****</w:t>
            </w:r>
          </w:p>
        </w:tc>
      </w:tr>
      <w:tr w:rsidR="006136B5" w:rsidRPr="00A422C2" w14:paraId="34BE4B6E" w14:textId="77777777" w:rsidTr="004D6775">
        <w:trPr>
          <w:trHeight w:val="707"/>
        </w:trPr>
        <w:tc>
          <w:tcPr>
            <w:tcW w:w="1985" w:type="dxa"/>
            <w:vAlign w:val="center"/>
          </w:tcPr>
          <w:p w14:paraId="5D6BE5AD" w14:textId="35BA8F77" w:rsidR="006136B5" w:rsidRPr="00A422C2" w:rsidRDefault="003E2E48" w:rsidP="007761E4">
            <w:pPr>
              <w:ind w:firstLine="0"/>
              <w:jc w:val="left"/>
              <w:rPr>
                <w:lang w:val="es-ES" w:eastAsia="es-ES"/>
              </w:rPr>
            </w:pPr>
            <w:r w:rsidRPr="00A422C2">
              <w:rPr>
                <w:lang w:val="es-ES" w:eastAsia="es-ES"/>
              </w:rPr>
              <w:t>Velocidad aprendizaje</w:t>
            </w:r>
          </w:p>
        </w:tc>
        <w:tc>
          <w:tcPr>
            <w:tcW w:w="1843" w:type="dxa"/>
            <w:vAlign w:val="center"/>
          </w:tcPr>
          <w:p w14:paraId="0F56FE82" w14:textId="58D36B5C"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76E80D8" w14:textId="75DBB07B"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692147E" w14:textId="080E56CC"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D28E3F7" w14:textId="29248A2E" w:rsidR="006136B5" w:rsidRPr="00A422C2" w:rsidRDefault="007356E3" w:rsidP="00134CB3">
            <w:pPr>
              <w:ind w:firstLine="0"/>
              <w:jc w:val="center"/>
              <w:rPr>
                <w:lang w:val="es-ES" w:eastAsia="es-ES"/>
              </w:rPr>
            </w:pPr>
            <w:r w:rsidRPr="00A422C2">
              <w:rPr>
                <w:lang w:val="es-ES" w:eastAsia="es-ES"/>
              </w:rPr>
              <w:t>*</w:t>
            </w:r>
          </w:p>
        </w:tc>
      </w:tr>
      <w:tr w:rsidR="006136B5" w:rsidRPr="00A422C2" w14:paraId="4F2DC2C3" w14:textId="77777777" w:rsidTr="004D6775">
        <w:trPr>
          <w:trHeight w:val="673"/>
        </w:trPr>
        <w:tc>
          <w:tcPr>
            <w:tcW w:w="1985" w:type="dxa"/>
            <w:vAlign w:val="center"/>
          </w:tcPr>
          <w:p w14:paraId="0360867E" w14:textId="20ED5FBE" w:rsidR="006136B5" w:rsidRPr="00A422C2" w:rsidRDefault="003E2E48" w:rsidP="007761E4">
            <w:pPr>
              <w:ind w:firstLine="0"/>
              <w:jc w:val="left"/>
              <w:rPr>
                <w:lang w:val="es-ES" w:eastAsia="es-ES"/>
              </w:rPr>
            </w:pPr>
            <w:r w:rsidRPr="00A422C2">
              <w:rPr>
                <w:lang w:val="es-ES" w:eastAsia="es-ES"/>
              </w:rPr>
              <w:t>Velocidad de clasificación</w:t>
            </w:r>
          </w:p>
        </w:tc>
        <w:tc>
          <w:tcPr>
            <w:tcW w:w="1843" w:type="dxa"/>
            <w:vAlign w:val="center"/>
          </w:tcPr>
          <w:p w14:paraId="291446D9" w14:textId="498E8F7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9EEB9B8" w14:textId="12AA1FC4"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42B9596" w14:textId="0BEBC232"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171657AA" w14:textId="2A8C9E99" w:rsidR="006136B5" w:rsidRPr="00A422C2" w:rsidRDefault="007356E3" w:rsidP="00134CB3">
            <w:pPr>
              <w:ind w:firstLine="0"/>
              <w:jc w:val="center"/>
              <w:rPr>
                <w:lang w:val="es-ES" w:eastAsia="es-ES"/>
              </w:rPr>
            </w:pPr>
            <w:r w:rsidRPr="00A422C2">
              <w:rPr>
                <w:lang w:val="es-ES" w:eastAsia="es-ES"/>
              </w:rPr>
              <w:t>****</w:t>
            </w:r>
          </w:p>
        </w:tc>
      </w:tr>
      <w:tr w:rsidR="006136B5" w:rsidRPr="00A422C2" w14:paraId="4F501F38" w14:textId="77777777" w:rsidTr="004D6775">
        <w:trPr>
          <w:trHeight w:val="922"/>
        </w:trPr>
        <w:tc>
          <w:tcPr>
            <w:tcW w:w="1985" w:type="dxa"/>
            <w:vAlign w:val="center"/>
          </w:tcPr>
          <w:p w14:paraId="2995A0E9" w14:textId="03D64AA1" w:rsidR="006136B5" w:rsidRPr="00A422C2" w:rsidRDefault="003E2E48" w:rsidP="007761E4">
            <w:pPr>
              <w:ind w:firstLine="0"/>
              <w:jc w:val="left"/>
              <w:rPr>
                <w:lang w:val="es-ES" w:eastAsia="es-ES"/>
              </w:rPr>
            </w:pPr>
            <w:r w:rsidRPr="00A422C2">
              <w:rPr>
                <w:lang w:val="es-ES" w:eastAsia="es-ES"/>
              </w:rPr>
              <w:t>Manejo de atributos irrelevantes</w:t>
            </w:r>
          </w:p>
        </w:tc>
        <w:tc>
          <w:tcPr>
            <w:tcW w:w="1843" w:type="dxa"/>
            <w:vAlign w:val="center"/>
          </w:tcPr>
          <w:p w14:paraId="6C4ADDF6" w14:textId="2FCF3402"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F3225F9" w14:textId="1DC769A2"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796C3040" w14:textId="1C32D98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683F4B8" w14:textId="1015576B" w:rsidR="006136B5" w:rsidRPr="00A422C2" w:rsidRDefault="007356E3" w:rsidP="00134CB3">
            <w:pPr>
              <w:ind w:firstLine="0"/>
              <w:jc w:val="center"/>
              <w:rPr>
                <w:lang w:val="es-ES" w:eastAsia="es-ES"/>
              </w:rPr>
            </w:pPr>
            <w:r w:rsidRPr="00A422C2">
              <w:rPr>
                <w:lang w:val="es-ES" w:eastAsia="es-ES"/>
              </w:rPr>
              <w:t>****</w:t>
            </w:r>
          </w:p>
        </w:tc>
      </w:tr>
      <w:tr w:rsidR="006136B5" w:rsidRPr="00A422C2" w14:paraId="510897D8" w14:textId="77777777" w:rsidTr="004D6775">
        <w:trPr>
          <w:trHeight w:val="1035"/>
        </w:trPr>
        <w:tc>
          <w:tcPr>
            <w:tcW w:w="1985" w:type="dxa"/>
            <w:vAlign w:val="center"/>
          </w:tcPr>
          <w:p w14:paraId="4FCA8228" w14:textId="48D50E42" w:rsidR="006136B5" w:rsidRPr="00A422C2" w:rsidRDefault="003E2E48" w:rsidP="007761E4">
            <w:pPr>
              <w:ind w:firstLine="0"/>
              <w:jc w:val="left"/>
              <w:rPr>
                <w:lang w:val="es-ES" w:eastAsia="es-ES"/>
              </w:rPr>
            </w:pPr>
            <w:r w:rsidRPr="00A422C2">
              <w:rPr>
                <w:lang w:val="es-ES" w:eastAsia="es-ES"/>
              </w:rPr>
              <w:t>Tolerancia a atributos redundantes</w:t>
            </w:r>
          </w:p>
        </w:tc>
        <w:tc>
          <w:tcPr>
            <w:tcW w:w="1843" w:type="dxa"/>
            <w:vAlign w:val="center"/>
          </w:tcPr>
          <w:p w14:paraId="26F01811" w14:textId="6658C41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63D80E5A" w14:textId="7666E9CF"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3A2C9EDE" w14:textId="4C02F3A5"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5CD7774C" w14:textId="3AE42245" w:rsidR="006136B5" w:rsidRPr="00A422C2" w:rsidRDefault="007356E3" w:rsidP="00134CB3">
            <w:pPr>
              <w:ind w:firstLine="0"/>
              <w:jc w:val="center"/>
              <w:rPr>
                <w:lang w:val="es-ES" w:eastAsia="es-ES"/>
              </w:rPr>
            </w:pPr>
            <w:r w:rsidRPr="00A422C2">
              <w:rPr>
                <w:lang w:val="es-ES" w:eastAsia="es-ES"/>
              </w:rPr>
              <w:t>***</w:t>
            </w:r>
          </w:p>
        </w:tc>
      </w:tr>
      <w:tr w:rsidR="006136B5" w:rsidRPr="00A422C2" w14:paraId="1BF5929F" w14:textId="77777777" w:rsidTr="004D6775">
        <w:trPr>
          <w:trHeight w:val="707"/>
        </w:trPr>
        <w:tc>
          <w:tcPr>
            <w:tcW w:w="1985" w:type="dxa"/>
            <w:vAlign w:val="center"/>
          </w:tcPr>
          <w:p w14:paraId="51B60F43" w14:textId="74DE8D7C" w:rsidR="006136B5" w:rsidRPr="00A422C2" w:rsidRDefault="009E5B85" w:rsidP="007761E4">
            <w:pPr>
              <w:ind w:firstLine="0"/>
              <w:jc w:val="left"/>
              <w:rPr>
                <w:lang w:val="es-ES" w:eastAsia="es-ES"/>
              </w:rPr>
            </w:pPr>
            <w:r w:rsidRPr="00A422C2">
              <w:rPr>
                <w:lang w:val="es-ES" w:eastAsia="es-ES"/>
              </w:rPr>
              <w:t xml:space="preserve">Prevención de </w:t>
            </w:r>
            <w:r w:rsidRPr="00A422C2">
              <w:rPr>
                <w:i/>
                <w:iCs/>
                <w:lang w:val="es-ES" w:eastAsia="es-ES"/>
              </w:rPr>
              <w:t>overfitting</w:t>
            </w:r>
          </w:p>
        </w:tc>
        <w:tc>
          <w:tcPr>
            <w:tcW w:w="1843" w:type="dxa"/>
            <w:vAlign w:val="center"/>
          </w:tcPr>
          <w:p w14:paraId="5074565B" w14:textId="6C7EB1BE"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A21B2CF" w14:textId="4C474FB0"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B316D45" w14:textId="66C8E32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2239BC32" w14:textId="48A96E1D" w:rsidR="006136B5" w:rsidRPr="00A422C2" w:rsidRDefault="007356E3" w:rsidP="00333645">
            <w:pPr>
              <w:keepNext/>
              <w:ind w:firstLine="0"/>
              <w:jc w:val="center"/>
              <w:rPr>
                <w:lang w:val="es-ES" w:eastAsia="es-ES"/>
              </w:rPr>
            </w:pPr>
            <w:r w:rsidRPr="00A422C2">
              <w:rPr>
                <w:lang w:val="es-ES" w:eastAsia="es-ES"/>
              </w:rPr>
              <w:t>**</w:t>
            </w:r>
          </w:p>
        </w:tc>
      </w:tr>
    </w:tbl>
    <w:p w14:paraId="4F166651" w14:textId="6A8ED352" w:rsidR="00E17086" w:rsidRPr="00A422C2" w:rsidRDefault="00E17086" w:rsidP="001D19EE">
      <w:pPr>
        <w:pStyle w:val="Heading4"/>
      </w:pPr>
      <w:r w:rsidRPr="00A422C2">
        <w:t>Regresión</w:t>
      </w:r>
    </w:p>
    <w:p w14:paraId="1179BE11" w14:textId="5586F024" w:rsidR="007F45CA" w:rsidRPr="00A422C2" w:rsidRDefault="007F45CA" w:rsidP="007F45CA">
      <w:pPr>
        <w:rPr>
          <w:lang w:val="es-ES" w:eastAsia="es-ES"/>
        </w:rPr>
      </w:pPr>
      <w:r w:rsidRPr="00A422C2">
        <w:rPr>
          <w:lang w:val="es-ES" w:eastAsia="es-ES"/>
        </w:rPr>
        <w:t xml:space="preserve">Un modelo que devuelve una predicción de un valor continuo se conoce como algoritmo de regresión. El uso del término regresión en el ML varía de su uso en la estadística, donde la regresión se utiliza a menudo para referirse tanto a los resultados binarios (es decir, la regresión logística) como a la salida continua (es decir, la regresión lineal). </w:t>
      </w:r>
      <w:r w:rsidR="00B72DAD" w:rsidRPr="00A422C2">
        <w:rPr>
          <w:lang w:val="es-ES" w:eastAsia="es-ES"/>
        </w:rPr>
        <w:t xml:space="preserve">Por ejemplo, </w:t>
      </w:r>
      <w:r w:rsidR="0098412E" w:rsidRPr="00A422C2">
        <w:rPr>
          <w:lang w:val="es-ES" w:eastAsia="es-ES"/>
        </w:rPr>
        <w:t>e</w:t>
      </w:r>
      <w:r w:rsidR="002C0F1C" w:rsidRPr="00A422C2">
        <w:rPr>
          <w:lang w:val="es-ES" w:eastAsia="es-ES"/>
        </w:rPr>
        <w:t xml:space="preserve">ste tipo de modelos se pueden emplear para </w:t>
      </w:r>
      <w:r w:rsidRPr="00A422C2">
        <w:rPr>
          <w:lang w:val="es-ES" w:eastAsia="es-ES"/>
        </w:rPr>
        <w:t>predecir la esperanza de vida de un individuo o la dosis tolerable de quimioterapia.</w:t>
      </w:r>
    </w:p>
    <w:p w14:paraId="0E1207C0" w14:textId="0ED563A2" w:rsidR="00B31916" w:rsidRPr="00A422C2" w:rsidRDefault="00B31916" w:rsidP="00B31916">
      <w:pPr>
        <w:pStyle w:val="Heading3"/>
        <w:rPr>
          <w:lang w:val="es-ES"/>
        </w:rPr>
      </w:pPr>
      <w:bookmarkStart w:id="45" w:name="_Toc62166953"/>
      <w:r w:rsidRPr="00A422C2">
        <w:rPr>
          <w:lang w:val="es-ES"/>
        </w:rPr>
        <w:lastRenderedPageBreak/>
        <w:t>Aprendizaje no supervisado</w:t>
      </w:r>
      <w:bookmarkEnd w:id="45"/>
    </w:p>
    <w:p w14:paraId="4D9A33AE" w14:textId="73DA9F87" w:rsidR="00B31916" w:rsidRPr="00A422C2" w:rsidRDefault="00E76BC7" w:rsidP="00201BCE">
      <w:pPr>
        <w:rPr>
          <w:lang w:val="es-ES" w:eastAsia="es-ES"/>
        </w:rPr>
      </w:pPr>
      <w:r w:rsidRPr="00A422C2">
        <w:rPr>
          <w:lang w:val="es-ES" w:eastAsia="es-ES"/>
        </w:rPr>
        <w:t>El aprendizaje no supervisado se refiere a técnicas donde el modelo se entrena con una serie de entradas o características que no tienen asociadas un resultado o etiqueta de la clase a la que pertenecen. De esta forma, el objetivo del sistema es desarrollar y organizar los datos, buscando características comunes entre ellos, y cambiando en base a los conocimientos internos.</w:t>
      </w:r>
    </w:p>
    <w:p w14:paraId="5D09C3AB" w14:textId="07DEF294" w:rsidR="00CB4FE8" w:rsidRPr="00A422C2" w:rsidRDefault="00E76BC7" w:rsidP="00201BCE">
      <w:pPr>
        <w:rPr>
          <w:lang w:val="es-ES" w:eastAsia="es-ES"/>
        </w:rPr>
      </w:pPr>
      <w:r w:rsidRPr="00A422C2">
        <w:rPr>
          <w:lang w:val="es-ES" w:eastAsia="es-ES"/>
        </w:rPr>
        <w:t>Estas técnicas se denominan a menudo técnicas de reducción de dimensiones</w:t>
      </w:r>
      <w:r w:rsidR="001D7738" w:rsidRPr="00A422C2">
        <w:rPr>
          <w:lang w:val="es-ES" w:eastAsia="es-ES"/>
        </w:rPr>
        <w:t xml:space="preserve">. </w:t>
      </w:r>
      <w:r w:rsidR="005635E7" w:rsidRPr="00A422C2">
        <w:rPr>
          <w:lang w:val="es-ES" w:eastAsia="es-ES"/>
        </w:rPr>
        <w:t xml:space="preserve">A veces se emplean métodos no supervisados junto con los métodos </w:t>
      </w:r>
      <w:r w:rsidR="00594BB0" w:rsidRPr="00A422C2">
        <w:rPr>
          <w:lang w:val="es-ES" w:eastAsia="es-ES"/>
        </w:rPr>
        <w:t xml:space="preserve">de aprendizaje supervisado, </w:t>
      </w:r>
      <w:r w:rsidR="00CB4FE8" w:rsidRPr="00A422C2">
        <w:rPr>
          <w:lang w:val="es-ES" w:eastAsia="es-ES"/>
        </w:rPr>
        <w:t>ya que,</w:t>
      </w:r>
      <w:r w:rsidR="00594BB0" w:rsidRPr="00A422C2">
        <w:rPr>
          <w:lang w:val="es-ES" w:eastAsia="es-ES"/>
        </w:rPr>
        <w:t xml:space="preserve"> a</w:t>
      </w:r>
      <w:r w:rsidR="005635E7" w:rsidRPr="00A422C2">
        <w:rPr>
          <w:lang w:val="es-ES" w:eastAsia="es-ES"/>
        </w:rPr>
        <w:t>l comprimir la información de un conjunto de datos en menos características o dimensiones, se pueden evitar problemas como el alto costo de los cálculos</w:t>
      </w:r>
      <w:r w:rsidR="00A91293" w:rsidRPr="00A422C2">
        <w:rPr>
          <w:lang w:val="es-ES" w:eastAsia="es-ES"/>
        </w:rPr>
        <w:t xml:space="preserve"> </w:t>
      </w:r>
      <w:r w:rsidR="00A91293" w:rsidRPr="00A422C2">
        <w:rPr>
          <w:lang w:val="es-ES" w:eastAsia="es-ES"/>
        </w:rPr>
        <w:fldChar w:fldCharType="begin"/>
      </w:r>
      <w:r w:rsidR="00B939D5">
        <w:rPr>
          <w:lang w:val="es-ES" w:eastAsia="es-ES"/>
        </w:rPr>
        <w:instrText xml:space="preserve"> ADDIN ZOTERO_ITEM CSL_CITATION {"citationID":"5DNCTYjs","properties":{"formattedCitation":"[36]","plainCitation":"[36]","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A91293" w:rsidRPr="00A422C2">
        <w:rPr>
          <w:lang w:val="es-ES" w:eastAsia="es-ES"/>
        </w:rPr>
        <w:fldChar w:fldCharType="separate"/>
      </w:r>
      <w:r w:rsidR="00F4608B" w:rsidRPr="00F4608B">
        <w:rPr>
          <w:rFonts w:ascii="Calibri" w:hAnsi="Calibri" w:cs="Calibri"/>
          <w:lang w:val="es-ES"/>
        </w:rPr>
        <w:t>[36]</w:t>
      </w:r>
      <w:r w:rsidR="00A91293" w:rsidRPr="00A422C2">
        <w:rPr>
          <w:lang w:val="es-ES" w:eastAsia="es-ES"/>
        </w:rPr>
        <w:fldChar w:fldCharType="end"/>
      </w:r>
      <w:r w:rsidR="009D0E38">
        <w:rPr>
          <w:lang w:val="es-ES" w:eastAsia="es-ES"/>
        </w:rPr>
        <w:t>.</w:t>
      </w:r>
    </w:p>
    <w:p w14:paraId="22E7EF9F" w14:textId="18A67054" w:rsidR="00E76BC7" w:rsidRDefault="005635E7" w:rsidP="00201BCE">
      <w:pPr>
        <w:rPr>
          <w:lang w:val="es-ES" w:eastAsia="es-ES"/>
        </w:rPr>
      </w:pPr>
      <w:r w:rsidRPr="00A422C2">
        <w:rPr>
          <w:lang w:val="es-ES" w:eastAsia="es-ES"/>
        </w:rPr>
        <w:t xml:space="preserve">En la </w:t>
      </w:r>
      <w:r w:rsidR="00DA2CE6">
        <w:rPr>
          <w:lang w:val="es-ES" w:eastAsia="es-ES"/>
        </w:rPr>
        <w:fldChar w:fldCharType="begin"/>
      </w:r>
      <w:r w:rsidR="00DA2CE6">
        <w:rPr>
          <w:lang w:val="es-ES" w:eastAsia="es-ES"/>
        </w:rPr>
        <w:instrText xml:space="preserve"> REF _Ref61909904 \h </w:instrText>
      </w:r>
      <w:r w:rsidR="00DA2CE6">
        <w:rPr>
          <w:lang w:val="es-ES" w:eastAsia="es-ES"/>
        </w:rPr>
      </w:r>
      <w:r w:rsidR="00DA2CE6">
        <w:rPr>
          <w:lang w:val="es-ES" w:eastAsia="es-ES"/>
        </w:rPr>
        <w:fldChar w:fldCharType="separate"/>
      </w:r>
      <w:r w:rsidR="00647E87" w:rsidRPr="00DA2CE6">
        <w:rPr>
          <w:lang w:val="es-ES"/>
        </w:rPr>
        <w:t xml:space="preserve">Figura </w:t>
      </w:r>
      <w:r w:rsidR="00647E87">
        <w:rPr>
          <w:noProof/>
          <w:lang w:val="es-ES"/>
        </w:rPr>
        <w:t>7</w:t>
      </w:r>
      <w:r w:rsidR="00DA2CE6">
        <w:rPr>
          <w:lang w:val="es-ES" w:eastAsia="es-ES"/>
        </w:rPr>
        <w:fldChar w:fldCharType="end"/>
      </w:r>
      <w:r w:rsidR="008159A9" w:rsidRPr="00A422C2">
        <w:rPr>
          <w:lang w:val="es-ES" w:eastAsia="es-ES"/>
        </w:rPr>
        <w:t xml:space="preserve"> </w:t>
      </w:r>
      <w:r w:rsidRPr="00A422C2">
        <w:rPr>
          <w:lang w:val="es-ES" w:eastAsia="es-ES"/>
        </w:rPr>
        <w:t xml:space="preserve">se </w:t>
      </w:r>
      <w:r w:rsidR="00CB4FE8" w:rsidRPr="00A422C2">
        <w:rPr>
          <w:lang w:val="es-ES" w:eastAsia="es-ES"/>
        </w:rPr>
        <w:t>muestra</w:t>
      </w:r>
      <w:r w:rsidRPr="00A422C2">
        <w:rPr>
          <w:lang w:val="es-ES" w:eastAsia="es-ES"/>
        </w:rPr>
        <w:t xml:space="preserve"> visualmente una técnica de reducción de dimensione</w:t>
      </w:r>
      <w:r w:rsidR="008159A9" w:rsidRPr="00A422C2">
        <w:rPr>
          <w:lang w:val="es-ES" w:eastAsia="es-ES"/>
        </w:rPr>
        <w:t>s</w:t>
      </w:r>
      <w:r w:rsidRPr="00A422C2">
        <w:rPr>
          <w:lang w:val="es-ES" w:eastAsia="es-ES"/>
        </w:rPr>
        <w:t>. En esta figura, los datos</w:t>
      </w:r>
      <w:r w:rsidR="00CB4FE8" w:rsidRPr="00A422C2">
        <w:rPr>
          <w:lang w:val="es-ES" w:eastAsia="es-ES"/>
        </w:rPr>
        <w:t xml:space="preserve"> originales se muestran a la izquierda representados por distintas formas y </w:t>
      </w:r>
      <w:r w:rsidRPr="00A422C2">
        <w:rPr>
          <w:lang w:val="es-ES" w:eastAsia="es-ES"/>
        </w:rPr>
        <w:t xml:space="preserve">se </w:t>
      </w:r>
      <w:r w:rsidR="00CB4FE8" w:rsidRPr="00A422C2">
        <w:rPr>
          <w:lang w:val="es-ES" w:eastAsia="es-ES"/>
        </w:rPr>
        <w:t>introducen en un algoritmo de aprendizaje no supervisado que agrupa los datos</w:t>
      </w:r>
      <w:r w:rsidRPr="00A422C2">
        <w:rPr>
          <w:lang w:val="es-ES" w:eastAsia="es-ES"/>
        </w:rPr>
        <w:t xml:space="preserve">. </w:t>
      </w:r>
      <w:r w:rsidR="008159A9" w:rsidRPr="00A422C2">
        <w:rPr>
          <w:lang w:val="es-ES" w:eastAsia="es-ES"/>
        </w:rPr>
        <w:t xml:space="preserve">Las características que no tienen suficiente relevancia </w:t>
      </w:r>
      <w:r w:rsidRPr="00A422C2">
        <w:rPr>
          <w:lang w:val="es-ES" w:eastAsia="es-ES"/>
        </w:rPr>
        <w:t>se excluyen, reduciendo así el número de características dentro del conjunto de datos</w:t>
      </w:r>
      <w:r w:rsidR="008159A9" w:rsidRPr="00A422C2">
        <w:rPr>
          <w:lang w:val="es-ES" w:eastAsia="es-ES"/>
        </w:rPr>
        <w:t xml:space="preserve"> y permitiendo la agrupación</w:t>
      </w:r>
      <w:r w:rsidRPr="00A422C2">
        <w:rPr>
          <w:lang w:val="es-ES" w:eastAsia="es-ES"/>
        </w:rPr>
        <w:t>.</w:t>
      </w:r>
    </w:p>
    <w:p w14:paraId="733FB919" w14:textId="77777777" w:rsidR="00DA2CE6" w:rsidRDefault="00DA2CE6" w:rsidP="00DA2CE6">
      <w:pPr>
        <w:keepNext/>
        <w:ind w:firstLine="0"/>
        <w:jc w:val="center"/>
      </w:pPr>
      <w:r>
        <w:rPr>
          <w:noProof/>
          <w:lang w:val="es-ES" w:eastAsia="es-ES"/>
        </w:rPr>
        <w:drawing>
          <wp:inline distT="0" distB="0" distL="0" distR="0" wp14:anchorId="265ACB9B" wp14:editId="1F2F8C10">
            <wp:extent cx="5397500" cy="1612900"/>
            <wp:effectExtent l="0" t="0" r="0" b="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97500" cy="1612900"/>
                    </a:xfrm>
                    <a:prstGeom prst="rect">
                      <a:avLst/>
                    </a:prstGeom>
                  </pic:spPr>
                </pic:pic>
              </a:graphicData>
            </a:graphic>
          </wp:inline>
        </w:drawing>
      </w:r>
    </w:p>
    <w:p w14:paraId="6B9C82E0" w14:textId="251D28B4" w:rsidR="00DA2CE6" w:rsidRPr="00A422C2" w:rsidRDefault="00DA2CE6" w:rsidP="00DA2CE6">
      <w:pPr>
        <w:pStyle w:val="Caption"/>
        <w:ind w:firstLine="0"/>
        <w:jc w:val="center"/>
        <w:rPr>
          <w:lang w:val="es-ES" w:eastAsia="es-ES"/>
        </w:rPr>
      </w:pPr>
      <w:bookmarkStart w:id="46" w:name="_Ref61909904"/>
      <w:bookmarkStart w:id="47" w:name="_Toc62166981"/>
      <w:r w:rsidRPr="00DA2CE6">
        <w:rPr>
          <w:lang w:val="es-ES"/>
        </w:rPr>
        <w:t xml:space="preserve">Figura </w:t>
      </w:r>
      <w:r>
        <w:fldChar w:fldCharType="begin"/>
      </w:r>
      <w:r w:rsidRPr="00DA2CE6">
        <w:rPr>
          <w:lang w:val="es-ES"/>
        </w:rPr>
        <w:instrText xml:space="preserve"> SEQ Figura \* ARABIC </w:instrText>
      </w:r>
      <w:r>
        <w:fldChar w:fldCharType="separate"/>
      </w:r>
      <w:r w:rsidR="00647E87">
        <w:rPr>
          <w:noProof/>
          <w:lang w:val="es-ES"/>
        </w:rPr>
        <w:t>7</w:t>
      </w:r>
      <w:r>
        <w:fldChar w:fldCharType="end"/>
      </w:r>
      <w:bookmarkEnd w:id="46"/>
      <w:r w:rsidRPr="00DA2CE6">
        <w:rPr>
          <w:lang w:val="es-ES"/>
        </w:rPr>
        <w:t xml:space="preserve">. Ejemplo de aprendizaje no supervisado. Figura traducida de </w:t>
      </w:r>
      <w:r>
        <w:fldChar w:fldCharType="begin"/>
      </w:r>
      <w:r w:rsidR="00B939D5">
        <w:rPr>
          <w:lang w:val="es-ES"/>
        </w:rPr>
        <w:instrText xml:space="preserve"> ADDIN ZOTERO_ITEM CSL_CITATION {"citationID":"KMP926O7","properties":{"formattedCitation":"[36]","plainCitation":"[36]","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fldChar w:fldCharType="separate"/>
      </w:r>
      <w:r w:rsidR="00F4608B" w:rsidRPr="008A20C7">
        <w:rPr>
          <w:rFonts w:ascii="Calibri" w:hAnsi="Calibri" w:cs="Calibri"/>
          <w:lang w:val="es-ES"/>
        </w:rPr>
        <w:t>[36]</w:t>
      </w:r>
      <w:r>
        <w:fldChar w:fldCharType="end"/>
      </w:r>
      <w:r w:rsidRPr="00DA2CE6">
        <w:rPr>
          <w:lang w:val="es-ES"/>
        </w:rPr>
        <w:t>.</w:t>
      </w:r>
      <w:bookmarkEnd w:id="47"/>
    </w:p>
    <w:p w14:paraId="415F7291" w14:textId="55DB094E" w:rsidR="00A738A3" w:rsidRPr="00A422C2" w:rsidRDefault="00A738A3" w:rsidP="00201BCE">
      <w:pPr>
        <w:rPr>
          <w:lang w:val="es-ES" w:eastAsia="es-ES"/>
        </w:rPr>
      </w:pPr>
      <w:r w:rsidRPr="00A422C2">
        <w:rPr>
          <w:lang w:val="es-ES" w:eastAsia="es-ES"/>
        </w:rPr>
        <w:t>Los algoritmos principales de se presentan a continuación.</w:t>
      </w:r>
    </w:p>
    <w:p w14:paraId="4C057BE8" w14:textId="557B0D15" w:rsidR="00A738A3" w:rsidRPr="00A422C2" w:rsidRDefault="00A738A3" w:rsidP="00A738A3">
      <w:pPr>
        <w:pStyle w:val="ListParagraph"/>
        <w:numPr>
          <w:ilvl w:val="0"/>
          <w:numId w:val="7"/>
        </w:numPr>
        <w:rPr>
          <w:lang w:val="es-ES" w:eastAsia="es-ES"/>
        </w:rPr>
      </w:pPr>
      <w:r w:rsidRPr="00A422C2">
        <w:rPr>
          <w:i/>
          <w:iCs/>
          <w:lang w:val="es-ES" w:eastAsia="es-ES"/>
        </w:rPr>
        <w:t>K-means clustering</w:t>
      </w:r>
      <w:r w:rsidR="00D9705A" w:rsidRPr="00A422C2">
        <w:rPr>
          <w:lang w:val="es-ES" w:eastAsia="es-ES"/>
        </w:rPr>
        <w:t xml:space="preserve">: </w:t>
      </w:r>
      <w:r w:rsidR="00F33D53" w:rsidRPr="00A422C2">
        <w:rPr>
          <w:lang w:val="es-ES" w:eastAsia="es-ES"/>
        </w:rPr>
        <w:t>comienza con un primer grupo de centroides seleccionados al azar, que se utilizan como puntos de inicio para cada clúster, y luego realiza cálculos iterativos para optimizar las posiciones de los centroides, deteniéndose solo cuando los centroides se han estabilizado (agrupación exitosa) o se ha llegado al número máximo de iteraciones.</w:t>
      </w:r>
    </w:p>
    <w:p w14:paraId="2766747A" w14:textId="133D7D23" w:rsidR="00A738A3" w:rsidRPr="00A422C2" w:rsidRDefault="00A738A3" w:rsidP="00A738A3">
      <w:pPr>
        <w:pStyle w:val="ListParagraph"/>
        <w:numPr>
          <w:ilvl w:val="0"/>
          <w:numId w:val="7"/>
        </w:numPr>
        <w:rPr>
          <w:lang w:val="es-ES" w:eastAsia="es-ES"/>
        </w:rPr>
      </w:pPr>
      <w:r w:rsidRPr="00A422C2">
        <w:rPr>
          <w:lang w:val="es-ES" w:eastAsia="es-ES"/>
        </w:rPr>
        <w:t>PCA</w:t>
      </w:r>
      <w:r w:rsidR="00C93960" w:rsidRPr="00A422C2">
        <w:rPr>
          <w:lang w:val="es-ES" w:eastAsia="es-ES"/>
        </w:rPr>
        <w:t xml:space="preserve"> (</w:t>
      </w:r>
      <w:r w:rsidR="00C93960" w:rsidRPr="00A422C2">
        <w:rPr>
          <w:i/>
          <w:iCs/>
          <w:lang w:val="es-ES" w:eastAsia="es-ES"/>
        </w:rPr>
        <w:t>Principal Component Analysis</w:t>
      </w:r>
      <w:r w:rsidR="00C93960" w:rsidRPr="00A422C2">
        <w:rPr>
          <w:lang w:val="es-ES" w:eastAsia="es-ES"/>
        </w:rPr>
        <w:t xml:space="preserve">): </w:t>
      </w:r>
      <w:r w:rsidR="00EC77FA" w:rsidRPr="00A422C2">
        <w:rPr>
          <w:lang w:val="es-ES" w:eastAsia="es-ES"/>
        </w:rPr>
        <w:t>técnica utilizada para reducir la dimensionalidad de los conjuntos de datos de alta dimensión, conservando la estructura original y las relaciones inherentes al conjunto de datos original.</w:t>
      </w:r>
    </w:p>
    <w:p w14:paraId="4D4554A9" w14:textId="4BE546F3" w:rsidR="00E40A8E" w:rsidRPr="00A422C2" w:rsidRDefault="00A738A3" w:rsidP="00E40A8E">
      <w:pPr>
        <w:pStyle w:val="ListParagraph"/>
        <w:numPr>
          <w:ilvl w:val="0"/>
          <w:numId w:val="7"/>
        </w:numPr>
        <w:rPr>
          <w:lang w:val="es-ES" w:eastAsia="es-ES"/>
        </w:rPr>
      </w:pPr>
      <w:r w:rsidRPr="00A422C2">
        <w:rPr>
          <w:lang w:val="es-ES" w:eastAsia="es-ES"/>
        </w:rPr>
        <w:t>ICA (</w:t>
      </w:r>
      <w:r w:rsidRPr="00A422C2">
        <w:rPr>
          <w:i/>
          <w:iCs/>
          <w:lang w:val="es-ES" w:eastAsia="es-ES"/>
        </w:rPr>
        <w:t>Independent Component Analysis</w:t>
      </w:r>
      <w:r w:rsidRPr="00A422C2">
        <w:rPr>
          <w:lang w:val="es-ES" w:eastAsia="es-ES"/>
        </w:rPr>
        <w:t>):</w:t>
      </w:r>
      <w:r w:rsidR="009D7D33" w:rsidRPr="00A422C2">
        <w:rPr>
          <w:lang w:val="es-ES" w:eastAsia="es-ES"/>
        </w:rPr>
        <w:t xml:space="preserve"> técnica para la obtención de bases linealmente independientes para los datos, es decir, identifica </w:t>
      </w:r>
      <w:r w:rsidR="00454071" w:rsidRPr="00A422C2">
        <w:rPr>
          <w:lang w:val="es-ES" w:eastAsia="es-ES"/>
        </w:rPr>
        <w:t>componentes o fuentes independientes de los datos</w:t>
      </w:r>
      <w:r w:rsidR="00085655" w:rsidRPr="00A422C2">
        <w:rPr>
          <w:lang w:val="es-ES" w:eastAsia="es-ES"/>
        </w:rPr>
        <w:t>.</w:t>
      </w:r>
    </w:p>
    <w:p w14:paraId="756E6A7A" w14:textId="7B444806" w:rsidR="00644643" w:rsidRPr="00A422C2" w:rsidRDefault="00C93960" w:rsidP="00E40A8E">
      <w:pPr>
        <w:pStyle w:val="ListParagraph"/>
        <w:numPr>
          <w:ilvl w:val="0"/>
          <w:numId w:val="7"/>
        </w:numPr>
        <w:rPr>
          <w:lang w:val="es-ES" w:eastAsia="es-ES"/>
        </w:rPr>
      </w:pPr>
      <w:r w:rsidRPr="00A422C2">
        <w:rPr>
          <w:lang w:val="es-ES" w:eastAsia="es-ES"/>
        </w:rPr>
        <w:t>ANN</w:t>
      </w:r>
      <w:r w:rsidR="001C0943" w:rsidRPr="00A422C2">
        <w:rPr>
          <w:lang w:val="es-ES" w:eastAsia="es-ES"/>
        </w:rPr>
        <w:t xml:space="preserve">: aprende a categorizar los datos </w:t>
      </w:r>
      <w:r w:rsidR="004C4210" w:rsidRPr="00A422C2">
        <w:rPr>
          <w:lang w:val="es-ES" w:eastAsia="es-ES"/>
        </w:rPr>
        <w:t>en b</w:t>
      </w:r>
      <w:r w:rsidR="00BC371C" w:rsidRPr="00A422C2">
        <w:rPr>
          <w:lang w:val="es-ES" w:eastAsia="es-ES"/>
        </w:rPr>
        <w:t>a</w:t>
      </w:r>
      <w:r w:rsidR="004C4210" w:rsidRPr="00A422C2">
        <w:rPr>
          <w:lang w:val="es-ES" w:eastAsia="es-ES"/>
        </w:rPr>
        <w:t>se</w:t>
      </w:r>
      <w:r w:rsidR="001C0943" w:rsidRPr="00A422C2">
        <w:rPr>
          <w:lang w:val="es-ES" w:eastAsia="es-ES"/>
        </w:rPr>
        <w:t xml:space="preserve"> la distancia entre los clústeres dentro de ella.</w:t>
      </w:r>
      <w:r w:rsidR="00BF5D35" w:rsidRPr="00A422C2">
        <w:rPr>
          <w:lang w:val="es-ES" w:eastAsia="es-ES"/>
        </w:rPr>
        <w:t xml:space="preserve"> </w:t>
      </w:r>
      <w:r w:rsidR="00644643" w:rsidRPr="00A422C2">
        <w:rPr>
          <w:lang w:val="es-ES" w:eastAsia="es-ES"/>
        </w:rPr>
        <w:t xml:space="preserve">La técnica empleada se denominan mapas </w:t>
      </w:r>
      <w:r w:rsidR="00CF625C" w:rsidRPr="00A422C2">
        <w:rPr>
          <w:lang w:val="es-ES" w:eastAsia="es-ES"/>
        </w:rPr>
        <w:t>autoorganizados</w:t>
      </w:r>
      <w:r w:rsidR="00F03A21">
        <w:rPr>
          <w:lang w:val="es-ES" w:eastAsia="es-ES"/>
        </w:rPr>
        <w:t xml:space="preserve"> y </w:t>
      </w:r>
      <w:r w:rsidR="00644643" w:rsidRPr="00A422C2">
        <w:rPr>
          <w:lang w:val="es-ES" w:eastAsia="es-ES"/>
        </w:rPr>
        <w:t xml:space="preserve">se </w:t>
      </w:r>
      <w:r w:rsidR="00644643" w:rsidRPr="00A422C2">
        <w:rPr>
          <w:lang w:val="es-ES" w:eastAsia="es-ES"/>
        </w:rPr>
        <w:lastRenderedPageBreak/>
        <w:t>trata de mapas computacionales topográficos de inspiración biológica que aprenden mediante la auto-organización de sus neuronas</w:t>
      </w:r>
      <w:r w:rsidR="0088512F" w:rsidRPr="00A422C2">
        <w:rPr>
          <w:lang w:val="es-ES" w:eastAsia="es-ES"/>
        </w:rPr>
        <w:t xml:space="preserve"> </w:t>
      </w:r>
      <w:r w:rsidR="0088512F" w:rsidRPr="00A422C2">
        <w:rPr>
          <w:lang w:val="es-ES" w:eastAsia="es-ES"/>
        </w:rPr>
        <w:fldChar w:fldCharType="begin"/>
      </w:r>
      <w:r w:rsidR="00B939D5">
        <w:rPr>
          <w:lang w:val="es-ES" w:eastAsia="es-ES"/>
        </w:rPr>
        <w:instrText xml:space="preserve"> ADDIN ZOTERO_ITEM CSL_CITATION {"citationID":"nY8zDNg3","properties":{"formattedCitation":"[38]","plainCitation":"[38]","noteIndex":0},"citationItems":[{"id":109,"uris":["http://zotero.org/groups/2648216/items/XXEDAM97"],"uri":["http://zotero.org/groups/2648216/items/XXEDAM97"],"itemData":{"id":109,"type":"article-journal","container-title":"International Journal of Computer Applications","DOI":"10.5120/ijca2019918425","ISSN":"09758887","issue":"40","journalAbbreviation":"IJCA","page":"22-26","source":"DOI.org (Crossref)","title":"A Review of Unsupervised Artificial Neural Networks with Applications","volume":"181","author":[{"family":"Damilola","given":"Samson"}],"issued":{"date-parts":[["2019",2,15]]}}}],"schema":"https://github.com/citation-style-language/schema/raw/master/csl-citation.json"} </w:instrText>
      </w:r>
      <w:r w:rsidR="0088512F" w:rsidRPr="00A422C2">
        <w:rPr>
          <w:lang w:val="es-ES" w:eastAsia="es-ES"/>
        </w:rPr>
        <w:fldChar w:fldCharType="separate"/>
      </w:r>
      <w:r w:rsidR="00F4608B" w:rsidRPr="00F4608B">
        <w:rPr>
          <w:rFonts w:ascii="Calibri" w:hAnsi="Calibri" w:cs="Calibri"/>
          <w:lang w:val="es-ES"/>
        </w:rPr>
        <w:t>[38]</w:t>
      </w:r>
      <w:r w:rsidR="0088512F" w:rsidRPr="00A422C2">
        <w:rPr>
          <w:lang w:val="es-ES" w:eastAsia="es-ES"/>
        </w:rPr>
        <w:fldChar w:fldCharType="end"/>
      </w:r>
      <w:r w:rsidR="00644643" w:rsidRPr="00A422C2">
        <w:rPr>
          <w:lang w:val="es-ES" w:eastAsia="es-ES"/>
        </w:rPr>
        <w:t>.</w:t>
      </w:r>
    </w:p>
    <w:p w14:paraId="6C200BE4" w14:textId="7E9A02E8" w:rsidR="00CB4FE8" w:rsidRPr="00A422C2" w:rsidRDefault="00266E33" w:rsidP="00201BCE">
      <w:pPr>
        <w:rPr>
          <w:lang w:val="es-ES" w:eastAsia="es-ES"/>
        </w:rPr>
      </w:pPr>
      <w:r w:rsidRPr="00A422C2">
        <w:rPr>
          <w:lang w:val="es-ES" w:eastAsia="es-ES"/>
        </w:rPr>
        <w:t>Estos</w:t>
      </w:r>
      <w:r w:rsidR="001A3121" w:rsidRPr="00A422C2">
        <w:rPr>
          <w:lang w:val="es-ES" w:eastAsia="es-ES"/>
        </w:rPr>
        <w:t xml:space="preserve"> algoritmos de aprendizaje no supervisado pueden dividirse en dos grupos.</w:t>
      </w:r>
    </w:p>
    <w:p w14:paraId="3654F86D" w14:textId="059B6B86" w:rsidR="001A3121" w:rsidRPr="00A422C2" w:rsidRDefault="001A3121" w:rsidP="001D19EE">
      <w:pPr>
        <w:pStyle w:val="Heading4"/>
        <w:numPr>
          <w:ilvl w:val="0"/>
          <w:numId w:val="12"/>
        </w:numPr>
      </w:pPr>
      <w:r w:rsidRPr="00A422C2">
        <w:t>Clustering</w:t>
      </w:r>
    </w:p>
    <w:p w14:paraId="2177E9B9" w14:textId="7B71961B" w:rsidR="001A3121" w:rsidRPr="00A422C2" w:rsidRDefault="00CF5F1D" w:rsidP="001A3121">
      <w:pPr>
        <w:rPr>
          <w:lang w:val="es-ES" w:eastAsia="es-ES"/>
        </w:rPr>
      </w:pPr>
      <w:r w:rsidRPr="00A422C2">
        <w:rPr>
          <w:lang w:val="es-ES" w:eastAsia="es-ES"/>
        </w:rPr>
        <w:t xml:space="preserve">Un problema de </w:t>
      </w:r>
      <w:r w:rsidRPr="00A422C2">
        <w:rPr>
          <w:i/>
          <w:iCs/>
          <w:lang w:val="es-ES" w:eastAsia="es-ES"/>
        </w:rPr>
        <w:t>clustering</w:t>
      </w:r>
      <w:r w:rsidRPr="00A422C2">
        <w:rPr>
          <w:lang w:val="es-ES" w:eastAsia="es-ES"/>
        </w:rPr>
        <w:t xml:space="preserve"> se presenta cuando se quiere descubrir las agrupaciones inherentes de los datos.</w:t>
      </w:r>
    </w:p>
    <w:p w14:paraId="01A06464" w14:textId="30AE62CE" w:rsidR="001A3121" w:rsidRPr="00A422C2" w:rsidRDefault="00A23531" w:rsidP="001D19EE">
      <w:pPr>
        <w:pStyle w:val="Heading4"/>
      </w:pPr>
      <w:r w:rsidRPr="00A422C2">
        <w:t>Asociación</w:t>
      </w:r>
    </w:p>
    <w:p w14:paraId="3B147899" w14:textId="2E5355FD" w:rsidR="00A23531" w:rsidRPr="00A422C2" w:rsidRDefault="00A23531" w:rsidP="001A3121">
      <w:pPr>
        <w:rPr>
          <w:lang w:val="es-ES" w:eastAsia="es-ES"/>
        </w:rPr>
      </w:pPr>
      <w:r w:rsidRPr="00A422C2">
        <w:rPr>
          <w:lang w:val="es-ES" w:eastAsia="es-ES"/>
        </w:rPr>
        <w:t>Un problema de aprendizaje de reglas de asociación es cuando se quiere descubrir reglas que describan grandes porciones de los datos</w:t>
      </w:r>
      <w:r w:rsidR="007F29A6" w:rsidRPr="00A422C2">
        <w:rPr>
          <w:lang w:val="es-ES" w:eastAsia="es-ES"/>
        </w:rPr>
        <w:t xml:space="preserve">. Por ejemplo, una regla de asociación puede </w:t>
      </w:r>
      <w:r w:rsidR="009E7C9A" w:rsidRPr="00A422C2">
        <w:rPr>
          <w:lang w:val="es-ES" w:eastAsia="es-ES"/>
        </w:rPr>
        <w:t>ser</w:t>
      </w:r>
      <w:r w:rsidR="007F29A6" w:rsidRPr="00A422C2">
        <w:rPr>
          <w:lang w:val="es-ES" w:eastAsia="es-ES"/>
        </w:rPr>
        <w:t xml:space="preserve"> </w:t>
      </w:r>
      <w:r w:rsidRPr="00A422C2">
        <w:rPr>
          <w:lang w:val="es-ES" w:eastAsia="es-ES"/>
        </w:rPr>
        <w:t>que las personas que compran X también tienden a comprar Y.</w:t>
      </w:r>
    </w:p>
    <w:p w14:paraId="78B146D2" w14:textId="77777777" w:rsidR="00D414A5" w:rsidRPr="00A422C2" w:rsidRDefault="00D414A5" w:rsidP="00D414A5">
      <w:pPr>
        <w:pStyle w:val="Heading3"/>
        <w:rPr>
          <w:lang w:val="es-ES" w:eastAsia="es-ES"/>
        </w:rPr>
      </w:pPr>
      <w:bookmarkStart w:id="48" w:name="_Ref58920173"/>
      <w:bookmarkStart w:id="49" w:name="_Ref58920202"/>
      <w:bookmarkStart w:id="50" w:name="_Ref58920221"/>
      <w:bookmarkStart w:id="51" w:name="_Toc62166954"/>
      <w:r w:rsidRPr="00A422C2">
        <w:rPr>
          <w:lang w:val="es-ES" w:eastAsia="es-ES"/>
        </w:rPr>
        <w:t>Evaluación de los sistemas</w:t>
      </w:r>
      <w:bookmarkEnd w:id="48"/>
      <w:bookmarkEnd w:id="49"/>
      <w:bookmarkEnd w:id="50"/>
      <w:bookmarkEnd w:id="51"/>
    </w:p>
    <w:p w14:paraId="10B43CDD" w14:textId="080D12E3" w:rsidR="00D01893" w:rsidRPr="00A422C2" w:rsidRDefault="00D01893" w:rsidP="008D6C2C">
      <w:pPr>
        <w:rPr>
          <w:lang w:val="es-ES" w:eastAsia="es-ES"/>
        </w:rPr>
      </w:pPr>
      <w:r w:rsidRPr="00A422C2">
        <w:rPr>
          <w:lang w:val="es-ES" w:eastAsia="es-ES"/>
        </w:rPr>
        <w:t xml:space="preserve">Los datos empleados para la fase de entrenamiento del modelo no pueden ser empleados para la evaluación </w:t>
      </w:r>
      <w:r w:rsidR="008D6C2C" w:rsidRPr="00A422C2">
        <w:rPr>
          <w:lang w:val="es-ES" w:eastAsia="es-ES"/>
        </w:rPr>
        <w:t>de este</w:t>
      </w:r>
      <w:r w:rsidRPr="00A422C2">
        <w:rPr>
          <w:lang w:val="es-ES" w:eastAsia="es-ES"/>
        </w:rPr>
        <w:t>, dado que el sistema recordará esa combinación concreta y realizará una predicción correcta para todos los datos.</w:t>
      </w:r>
      <w:r w:rsidR="008D6C2C" w:rsidRPr="00A422C2">
        <w:rPr>
          <w:lang w:val="es-ES" w:eastAsia="es-ES"/>
        </w:rPr>
        <w:t xml:space="preserve"> </w:t>
      </w:r>
      <w:r w:rsidR="006E1FE5" w:rsidRPr="00A422C2">
        <w:rPr>
          <w:lang w:val="es-ES" w:eastAsia="es-ES"/>
        </w:rPr>
        <w:t xml:space="preserve">Para </w:t>
      </w:r>
      <w:r w:rsidRPr="00A422C2">
        <w:rPr>
          <w:lang w:val="es-ES" w:eastAsia="es-ES"/>
        </w:rPr>
        <w:t>poder realizar la evaluación de los sistemas obtenidos</w:t>
      </w:r>
      <w:r w:rsidR="008D6C2C" w:rsidRPr="00A422C2">
        <w:rPr>
          <w:lang w:val="es-ES" w:eastAsia="es-ES"/>
        </w:rPr>
        <w:t xml:space="preserve"> de forma correcta</w:t>
      </w:r>
      <w:r w:rsidRPr="00A422C2">
        <w:rPr>
          <w:lang w:val="es-ES" w:eastAsia="es-ES"/>
        </w:rPr>
        <w:t xml:space="preserve">, existen dos métodos </w:t>
      </w:r>
      <w:r w:rsidR="0051477F" w:rsidRPr="00A422C2">
        <w:rPr>
          <w:lang w:val="es-ES" w:eastAsia="es-ES"/>
        </w:rPr>
        <w:t xml:space="preserve">de separación de datos </w:t>
      </w:r>
      <w:r w:rsidRPr="00A422C2">
        <w:rPr>
          <w:lang w:val="es-ES" w:eastAsia="es-ES"/>
        </w:rPr>
        <w:t>distintos</w:t>
      </w:r>
      <w:r w:rsidR="000D785D" w:rsidRPr="00A422C2">
        <w:rPr>
          <w:lang w:val="es-ES" w:eastAsia="es-ES"/>
        </w:rPr>
        <w:t xml:space="preserve"> </w:t>
      </w:r>
      <w:r w:rsidR="0051477F" w:rsidRPr="00A422C2">
        <w:rPr>
          <w:lang w:val="es-ES" w:eastAsia="es-ES"/>
        </w:rPr>
        <w:t>para la creación del modelo</w:t>
      </w:r>
      <w:r w:rsidR="00FD55CB" w:rsidRPr="00A422C2">
        <w:rPr>
          <w:lang w:val="es-ES" w:eastAsia="es-ES"/>
        </w:rPr>
        <w:t xml:space="preserve"> </w:t>
      </w:r>
      <w:r w:rsidR="00291A02" w:rsidRPr="00A422C2">
        <w:rPr>
          <w:lang w:val="es-ES" w:eastAsia="es-ES"/>
        </w:rPr>
        <w:fldChar w:fldCharType="begin"/>
      </w:r>
      <w:r w:rsidR="00B939D5">
        <w:rPr>
          <w:lang w:val="es-ES" w:eastAsia="es-ES"/>
        </w:rPr>
        <w:instrText xml:space="preserve"> ADDIN ZOTERO_ITEM CSL_CITATION {"citationID":"8dXf01GW","properties":{"formattedCitation":"[39]","plainCitation":"[39]","noteIndex":0},"citationItems":[{"id":87,"uris":["http://zotero.org/groups/2648216/items/6GDQKYHM"],"uri":["http://zotero.org/groups/2648216/items/6GDQKYHM"],"itemData":{"id":87,"type":"webpage","abstract":"Machine learning continues to become an integral component of our lives, whether we are applying the techniques to research or business…","container-title":"Medium","language":"en","title":"Introduction to Machine Learning Model Evaluation","URL":"https://heartbeat.fritz.ai/introduction-to-machine-learning-model-evaluation-fa859e1b2d7f","author":[{"family":"Mutuvi","given":"Steve"}],"accessed":{"date-parts":[["2020",12,14]]},"issued":{"date-parts":[["2020",2,5]]}}}],"schema":"https://github.com/citation-style-language/schema/raw/master/csl-citation.json"} </w:instrText>
      </w:r>
      <w:r w:rsidR="00291A02" w:rsidRPr="00A422C2">
        <w:rPr>
          <w:lang w:val="es-ES" w:eastAsia="es-ES"/>
        </w:rPr>
        <w:fldChar w:fldCharType="separate"/>
      </w:r>
      <w:r w:rsidR="00F4608B" w:rsidRPr="00F4608B">
        <w:rPr>
          <w:rFonts w:ascii="Calibri" w:hAnsi="Calibri" w:cs="Calibri"/>
          <w:lang w:val="es-ES"/>
        </w:rPr>
        <w:t>[39]</w:t>
      </w:r>
      <w:r w:rsidR="00291A02" w:rsidRPr="00A422C2">
        <w:rPr>
          <w:lang w:val="es-ES" w:eastAsia="es-ES"/>
        </w:rPr>
        <w:fldChar w:fldCharType="end"/>
      </w:r>
      <w:r w:rsidRPr="00A422C2">
        <w:rPr>
          <w:lang w:val="es-ES" w:eastAsia="es-ES"/>
        </w:rPr>
        <w:t>.</w:t>
      </w:r>
    </w:p>
    <w:p w14:paraId="76D674D4" w14:textId="274DB2E5" w:rsidR="00530237" w:rsidRPr="00A422C2" w:rsidRDefault="003C12E1" w:rsidP="0005768E">
      <w:pPr>
        <w:pStyle w:val="ListParagraph"/>
        <w:numPr>
          <w:ilvl w:val="0"/>
          <w:numId w:val="9"/>
        </w:numPr>
        <w:rPr>
          <w:lang w:val="es-ES" w:eastAsia="es-ES"/>
        </w:rPr>
      </w:pPr>
      <w:r w:rsidRPr="00A422C2">
        <w:rPr>
          <w:i/>
          <w:iCs/>
          <w:lang w:val="es-ES" w:eastAsia="es-ES"/>
        </w:rPr>
        <w:t>Holdout</w:t>
      </w:r>
      <w:r w:rsidRPr="00A422C2">
        <w:rPr>
          <w:lang w:val="es-ES" w:eastAsia="es-ES"/>
        </w:rPr>
        <w:t>:</w:t>
      </w:r>
      <w:r w:rsidR="00F32F2B" w:rsidRPr="00A422C2">
        <w:rPr>
          <w:lang w:val="es-ES" w:eastAsia="es-ES"/>
        </w:rPr>
        <w:t xml:space="preserve"> divide los datos en 3 grupos distintos con distintos porcentajes. Un conjunto de datos se emplea para el entrenamiento del modelo y su creación, un segundo conjunto para la validación, y un tercero para el testeo del modelo tras su creación.</w:t>
      </w:r>
      <w:r w:rsidR="000D785D" w:rsidRPr="00A422C2">
        <w:rPr>
          <w:lang w:val="es-ES" w:eastAsia="es-ES"/>
        </w:rPr>
        <w:t xml:space="preserve"> Esta técnica se emplea dado su simplicidad, velocidad y flexibilidad, pero se asocia a una alta variabilidad, ya que las diferencias entre el conjunto de datos empleados para el entrenamiento y el testeo del modelo pueden afectar a la precisión de las predicciones.</w:t>
      </w:r>
    </w:p>
    <w:p w14:paraId="49FCA836" w14:textId="5FE87F26" w:rsidR="00530237" w:rsidRPr="00A422C2" w:rsidRDefault="003C12E1" w:rsidP="0005768E">
      <w:pPr>
        <w:pStyle w:val="ListParagraph"/>
        <w:numPr>
          <w:ilvl w:val="0"/>
          <w:numId w:val="9"/>
        </w:numPr>
        <w:rPr>
          <w:lang w:val="es-ES" w:eastAsia="es-ES"/>
        </w:rPr>
      </w:pPr>
      <w:r w:rsidRPr="00A422C2">
        <w:rPr>
          <w:i/>
          <w:iCs/>
          <w:lang w:val="es-ES" w:eastAsia="es-ES"/>
        </w:rPr>
        <w:t>Cross-</w:t>
      </w:r>
      <w:r w:rsidR="00117CFA" w:rsidRPr="00A422C2">
        <w:rPr>
          <w:i/>
          <w:iCs/>
          <w:lang w:val="es-ES" w:eastAsia="es-ES"/>
        </w:rPr>
        <w:t>v</w:t>
      </w:r>
      <w:r w:rsidRPr="00A422C2">
        <w:rPr>
          <w:i/>
          <w:iCs/>
          <w:lang w:val="es-ES" w:eastAsia="es-ES"/>
        </w:rPr>
        <w:t>alidation</w:t>
      </w:r>
      <w:r w:rsidR="00E938BE" w:rsidRPr="00A422C2">
        <w:rPr>
          <w:lang w:val="es-ES" w:eastAsia="es-ES"/>
        </w:rPr>
        <w:t xml:space="preserve">: </w:t>
      </w:r>
      <w:r w:rsidR="008B7DAE" w:rsidRPr="00A422C2">
        <w:rPr>
          <w:lang w:val="es-ES" w:eastAsia="es-ES"/>
        </w:rPr>
        <w:t>divide</w:t>
      </w:r>
      <w:r w:rsidR="00AE7A66" w:rsidRPr="00A422C2">
        <w:rPr>
          <w:lang w:val="es-ES" w:eastAsia="es-ES"/>
        </w:rPr>
        <w:t xml:space="preserve"> los datos en un grupo </w:t>
      </w:r>
      <w:r w:rsidR="008B7DAE" w:rsidRPr="00A422C2">
        <w:rPr>
          <w:lang w:val="es-ES" w:eastAsia="es-ES"/>
        </w:rPr>
        <w:t>para el entrenamiento y otro para la evaluación.</w:t>
      </w:r>
      <w:r w:rsidR="00EB02FC" w:rsidRPr="00A422C2">
        <w:rPr>
          <w:lang w:val="es-ES" w:eastAsia="es-ES"/>
        </w:rPr>
        <w:t xml:space="preserve"> La técnica más habitual se denomina </w:t>
      </w:r>
      <w:r w:rsidR="00EB02FC" w:rsidRPr="00A422C2">
        <w:rPr>
          <w:i/>
          <w:iCs/>
          <w:lang w:val="es-ES" w:eastAsia="es-ES"/>
        </w:rPr>
        <w:t>k-fold</w:t>
      </w:r>
      <w:r w:rsidR="00EB02FC" w:rsidRPr="00A422C2">
        <w:rPr>
          <w:lang w:val="es-ES" w:eastAsia="es-ES"/>
        </w:rPr>
        <w:t>, y consiste en dividir el conjunto de datos original</w:t>
      </w:r>
      <w:r w:rsidR="002F7402" w:rsidRPr="00A422C2">
        <w:rPr>
          <w:lang w:val="es-ES" w:eastAsia="es-ES"/>
        </w:rPr>
        <w:t xml:space="preserve"> en k grupos distintos</w:t>
      </w:r>
      <w:r w:rsidR="00FC7854" w:rsidRPr="00A422C2">
        <w:rPr>
          <w:lang w:val="es-ES" w:eastAsia="es-ES"/>
        </w:rPr>
        <w:t xml:space="preserve"> del mismo tamaño</w:t>
      </w:r>
      <w:r w:rsidR="002F7402" w:rsidRPr="00A422C2">
        <w:rPr>
          <w:lang w:val="es-ES" w:eastAsia="es-ES"/>
        </w:rPr>
        <w:t xml:space="preserve">, a los cuales se les denomina </w:t>
      </w:r>
      <w:r w:rsidR="002F7402" w:rsidRPr="00A422C2">
        <w:rPr>
          <w:i/>
          <w:iCs/>
          <w:lang w:val="es-ES" w:eastAsia="es-ES"/>
        </w:rPr>
        <w:t>folds</w:t>
      </w:r>
      <w:r w:rsidR="002F7402" w:rsidRPr="00A422C2">
        <w:rPr>
          <w:lang w:val="es-ES" w:eastAsia="es-ES"/>
        </w:rPr>
        <w:t>.</w:t>
      </w:r>
      <w:r w:rsidR="0085472D" w:rsidRPr="00A422C2">
        <w:rPr>
          <w:lang w:val="es-ES" w:eastAsia="es-ES"/>
        </w:rPr>
        <w:t xml:space="preserve"> El entrenamiento del modelo se repite </w:t>
      </w:r>
      <w:r w:rsidR="0085472D" w:rsidRPr="00A422C2">
        <w:rPr>
          <w:i/>
          <w:iCs/>
          <w:lang w:val="es-ES" w:eastAsia="es-ES"/>
        </w:rPr>
        <w:t>k</w:t>
      </w:r>
      <w:r w:rsidR="0085472D" w:rsidRPr="00A422C2">
        <w:rPr>
          <w:lang w:val="es-ES" w:eastAsia="es-ES"/>
        </w:rPr>
        <w:t xml:space="preserve"> veces, empleando cada vez un conjunto para la validación y el resto para el entrenamiento. La estimación del error se promedia sobre todas las combinaciones para obtener la eficacia total de nuestro modelo.</w:t>
      </w:r>
    </w:p>
    <w:p w14:paraId="7562C4F8" w14:textId="030B9389" w:rsidR="00F5540A" w:rsidRPr="00A422C2" w:rsidRDefault="00F5540A" w:rsidP="00F5540A">
      <w:pPr>
        <w:rPr>
          <w:lang w:val="es-ES" w:eastAsia="es-ES"/>
        </w:rPr>
      </w:pPr>
      <w:r w:rsidRPr="00A422C2">
        <w:rPr>
          <w:lang w:val="es-ES" w:eastAsia="es-ES"/>
        </w:rPr>
        <w:t>Para poder evaluar correctamente el rendimiento del sistema se definen distintos parámetros</w:t>
      </w:r>
      <w:r w:rsidR="00FC757F" w:rsidRPr="00A422C2">
        <w:rPr>
          <w:lang w:val="es-ES" w:eastAsia="es-ES"/>
        </w:rPr>
        <w:t>: True Positive (TP), True Negative (TN)</w:t>
      </w:r>
      <w:r w:rsidR="00FC4ED3" w:rsidRPr="00A422C2">
        <w:rPr>
          <w:lang w:val="es-ES" w:eastAsia="es-ES"/>
        </w:rPr>
        <w:t>, False Positive (FP) y False Negative (FN)</w:t>
      </w:r>
      <w:r w:rsidR="00FC757F" w:rsidRPr="00A422C2">
        <w:rPr>
          <w:lang w:val="es-ES" w:eastAsia="es-ES"/>
        </w:rPr>
        <w:t xml:space="preserve"> </w:t>
      </w:r>
      <w:r w:rsidR="00583931" w:rsidRPr="00A422C2">
        <w:rPr>
          <w:lang w:val="es-ES" w:eastAsia="es-ES"/>
        </w:rPr>
        <w:t xml:space="preserve">que se expresan de forma gráfica en la </w:t>
      </w:r>
      <w:r w:rsidR="00E37434" w:rsidRPr="00A422C2">
        <w:rPr>
          <w:lang w:val="es-ES" w:eastAsia="es-ES"/>
        </w:rPr>
        <w:fldChar w:fldCharType="begin"/>
      </w:r>
      <w:r w:rsidR="00E37434" w:rsidRPr="00A422C2">
        <w:rPr>
          <w:lang w:val="es-ES" w:eastAsia="es-ES"/>
        </w:rPr>
        <w:instrText xml:space="preserve"> REF _Ref58837698 \h </w:instrText>
      </w:r>
      <w:r w:rsidR="00E37434" w:rsidRPr="00A422C2">
        <w:rPr>
          <w:lang w:val="es-ES" w:eastAsia="es-ES"/>
        </w:rPr>
      </w:r>
      <w:r w:rsidR="00E37434" w:rsidRPr="00A422C2">
        <w:rPr>
          <w:lang w:val="es-ES" w:eastAsia="es-ES"/>
        </w:rPr>
        <w:fldChar w:fldCharType="separate"/>
      </w:r>
      <w:r w:rsidR="00647E87" w:rsidRPr="00A422C2">
        <w:rPr>
          <w:lang w:val="es-ES"/>
        </w:rPr>
        <w:t xml:space="preserve">Figura </w:t>
      </w:r>
      <w:r w:rsidR="00647E87">
        <w:rPr>
          <w:noProof/>
          <w:lang w:val="es-ES"/>
        </w:rPr>
        <w:t>8</w:t>
      </w:r>
      <w:r w:rsidR="00E37434" w:rsidRPr="00A422C2">
        <w:rPr>
          <w:lang w:val="es-ES" w:eastAsia="es-ES"/>
        </w:rPr>
        <w:fldChar w:fldCharType="end"/>
      </w:r>
      <w:r w:rsidR="00583931" w:rsidRPr="00A422C2">
        <w:rPr>
          <w:lang w:val="es-ES" w:eastAsia="es-ES"/>
        </w:rPr>
        <w:t xml:space="preserve">, lo que se denomina matriz de confusión. </w:t>
      </w:r>
      <w:r w:rsidR="00027CC1" w:rsidRPr="00A422C2">
        <w:rPr>
          <w:lang w:val="es-ES" w:eastAsia="es-ES"/>
        </w:rPr>
        <w:t>Mediante estos parámetros</w:t>
      </w:r>
      <w:r w:rsidRPr="00A422C2">
        <w:rPr>
          <w:lang w:val="es-ES" w:eastAsia="es-ES"/>
        </w:rPr>
        <w:t xml:space="preserve"> se obtienen las distintas métricas</w:t>
      </w:r>
      <w:r w:rsidR="00FC4ED3" w:rsidRPr="00A422C2">
        <w:rPr>
          <w:lang w:val="es-ES" w:eastAsia="es-ES"/>
        </w:rPr>
        <w:t xml:space="preserve"> que se explican a continuación.</w:t>
      </w:r>
    </w:p>
    <w:p w14:paraId="4B798B29" w14:textId="77777777" w:rsidR="00C0772D" w:rsidRPr="00A422C2" w:rsidRDefault="00C0772D" w:rsidP="00C0772D">
      <w:pPr>
        <w:keepNext/>
        <w:ind w:firstLine="0"/>
        <w:jc w:val="center"/>
        <w:rPr>
          <w:lang w:val="es-ES"/>
        </w:rPr>
      </w:pPr>
      <w:r w:rsidRPr="00A422C2">
        <w:rPr>
          <w:noProof/>
          <w:lang w:val="es-ES" w:eastAsia="es-ES"/>
        </w:rPr>
        <w:lastRenderedPageBreak/>
        <w:drawing>
          <wp:inline distT="0" distB="0" distL="0" distR="0" wp14:anchorId="75E2875F" wp14:editId="359CB0B1">
            <wp:extent cx="3012842" cy="184224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9">
                      <a:extLst>
                        <a:ext uri="{28A0092B-C50C-407E-A947-70E740481C1C}">
                          <a14:useLocalDpi xmlns:a14="http://schemas.microsoft.com/office/drawing/2010/main" val="0"/>
                        </a:ext>
                      </a:extLst>
                    </a:blip>
                    <a:srcRect t="1160" b="1160"/>
                    <a:stretch>
                      <a:fillRect/>
                    </a:stretch>
                  </pic:blipFill>
                  <pic:spPr bwMode="auto">
                    <a:xfrm>
                      <a:off x="0" y="0"/>
                      <a:ext cx="3019656" cy="1846413"/>
                    </a:xfrm>
                    <a:prstGeom prst="roundRect">
                      <a:avLst/>
                    </a:prstGeom>
                    <a:ln>
                      <a:noFill/>
                    </a:ln>
                    <a:extLst>
                      <a:ext uri="{53640926-AAD7-44D8-BBD7-CCE9431645EC}">
                        <a14:shadowObscured xmlns:a14="http://schemas.microsoft.com/office/drawing/2010/main"/>
                      </a:ext>
                    </a:extLst>
                  </pic:spPr>
                </pic:pic>
              </a:graphicData>
            </a:graphic>
          </wp:inline>
        </w:drawing>
      </w:r>
    </w:p>
    <w:p w14:paraId="733D938B" w14:textId="5B24F07A" w:rsidR="00583931" w:rsidRPr="00A422C2" w:rsidRDefault="00C0772D" w:rsidP="00C0772D">
      <w:pPr>
        <w:pStyle w:val="Caption"/>
        <w:jc w:val="center"/>
        <w:rPr>
          <w:lang w:val="es-ES" w:eastAsia="es-ES"/>
        </w:rPr>
      </w:pPr>
      <w:bookmarkStart w:id="52" w:name="_Ref58837698"/>
      <w:bookmarkStart w:id="53" w:name="_Toc62166982"/>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647E87">
        <w:rPr>
          <w:noProof/>
          <w:lang w:val="es-ES"/>
        </w:rPr>
        <w:t>8</w:t>
      </w:r>
      <w:r w:rsidRPr="00A422C2">
        <w:rPr>
          <w:lang w:val="es-ES"/>
        </w:rPr>
        <w:fldChar w:fldCharType="end"/>
      </w:r>
      <w:bookmarkEnd w:id="52"/>
      <w:r w:rsidRPr="00A422C2">
        <w:rPr>
          <w:lang w:val="es-ES"/>
        </w:rPr>
        <w:t>. Matriz de confusión</w:t>
      </w:r>
      <w:r w:rsidR="00E6149A">
        <w:rPr>
          <w:lang w:val="es-ES"/>
        </w:rPr>
        <w:t>. Figura traducida de</w:t>
      </w:r>
      <w:r w:rsidRPr="00A422C2">
        <w:rPr>
          <w:lang w:val="es-ES"/>
        </w:rPr>
        <w:t xml:space="preserve"> </w:t>
      </w:r>
      <w:r w:rsidR="007A385E" w:rsidRPr="00A422C2">
        <w:rPr>
          <w:noProof/>
          <w:lang w:val="es-ES"/>
        </w:rPr>
        <w:t>[16]</w:t>
      </w:r>
      <w:r w:rsidRPr="00A422C2">
        <w:rPr>
          <w:lang w:val="es-ES"/>
        </w:rPr>
        <w:t>.</w:t>
      </w:r>
      <w:bookmarkEnd w:id="53"/>
    </w:p>
    <w:p w14:paraId="3EBDE95D" w14:textId="7105CD72" w:rsidR="00B9047A" w:rsidRPr="00A422C2" w:rsidRDefault="00B9047A" w:rsidP="001D19EE">
      <w:pPr>
        <w:pStyle w:val="Heading4"/>
        <w:numPr>
          <w:ilvl w:val="0"/>
          <w:numId w:val="24"/>
        </w:numPr>
      </w:pPr>
      <w:r w:rsidRPr="00A422C2">
        <w:t>Accuracy</w:t>
      </w:r>
      <w:r w:rsidR="00A83C87" w:rsidRPr="00A422C2">
        <w:t xml:space="preserve"> (ACC)</w:t>
      </w:r>
    </w:p>
    <w:p w14:paraId="5ECD276B" w14:textId="4F6F1DE1" w:rsidR="00B9047A" w:rsidRPr="00A422C2" w:rsidRDefault="009463FC" w:rsidP="00B9047A">
      <w:pPr>
        <w:rPr>
          <w:lang w:val="es-ES" w:eastAsia="es-ES"/>
        </w:rPr>
      </w:pPr>
      <w:r w:rsidRPr="00A422C2">
        <w:rPr>
          <w:lang w:val="es-ES" w:eastAsia="es-ES"/>
        </w:rPr>
        <w:t xml:space="preserve">Muestra el porcentaje de predicciones realizadas correctamente por el sistema. Se obtiene mediante la fórmula definida en </w:t>
      </w:r>
      <w:r w:rsidR="00F44BF6" w:rsidRPr="00A422C2">
        <w:rPr>
          <w:lang w:val="es-ES" w:eastAsia="es-ES"/>
        </w:rPr>
        <w:t xml:space="preserve">la ecuación </w:t>
      </w:r>
      <w:r w:rsidR="00421092" w:rsidRPr="00A422C2">
        <w:rPr>
          <w:lang w:val="es-ES" w:eastAsia="es-ES"/>
        </w:rPr>
        <w:fldChar w:fldCharType="begin"/>
      </w:r>
      <w:r w:rsidR="00421092" w:rsidRPr="00A422C2">
        <w:rPr>
          <w:lang w:val="es-ES" w:eastAsia="es-ES"/>
        </w:rPr>
        <w:instrText xml:space="preserve"> REF _Ref58835254 \h </w:instrText>
      </w:r>
      <w:r w:rsidR="00421092" w:rsidRPr="00A422C2">
        <w:rPr>
          <w:lang w:val="es-ES" w:eastAsia="es-ES"/>
        </w:rPr>
      </w:r>
      <w:r w:rsidR="00421092" w:rsidRPr="00A422C2">
        <w:rPr>
          <w:lang w:val="es-ES" w:eastAsia="es-ES"/>
        </w:rPr>
        <w:fldChar w:fldCharType="separate"/>
      </w:r>
      <w:r w:rsidR="00647E87" w:rsidRPr="00A422C2">
        <w:rPr>
          <w:lang w:val="es-ES" w:eastAsia="es-ES"/>
        </w:rPr>
        <w:t>(</w:t>
      </w:r>
      <w:r w:rsidR="00647E87">
        <w:rPr>
          <w:noProof/>
          <w:lang w:val="es-ES"/>
        </w:rPr>
        <w:t>1</w:t>
      </w:r>
      <w:r w:rsidR="00647E87" w:rsidRPr="00A422C2">
        <w:rPr>
          <w:lang w:val="es-ES" w:eastAsia="es-ES"/>
        </w:rPr>
        <w:t>)</w:t>
      </w:r>
      <w:r w:rsidR="00421092" w:rsidRPr="00A422C2">
        <w:rPr>
          <w:lang w:val="es-ES" w:eastAsia="es-ES"/>
        </w:rPr>
        <w:fldChar w:fldCharType="end"/>
      </w:r>
      <w:r w:rsidR="00F44BF6"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86CE4" w:rsidRPr="00A422C2" w14:paraId="22F4BE71" w14:textId="77777777" w:rsidTr="00421092">
        <w:trPr>
          <w:trHeight w:val="454"/>
        </w:trPr>
        <w:tc>
          <w:tcPr>
            <w:tcW w:w="350" w:type="pct"/>
            <w:vAlign w:val="center"/>
          </w:tcPr>
          <w:p w14:paraId="654ED445" w14:textId="77777777" w:rsidR="00786CE4" w:rsidRPr="00A422C2" w:rsidRDefault="00786CE4" w:rsidP="00975E03">
            <w:pPr>
              <w:ind w:firstLine="0"/>
              <w:jc w:val="center"/>
              <w:rPr>
                <w:lang w:val="es-ES" w:eastAsia="es-ES"/>
              </w:rPr>
            </w:pPr>
          </w:p>
        </w:tc>
        <w:tc>
          <w:tcPr>
            <w:tcW w:w="4300" w:type="pct"/>
            <w:vAlign w:val="center"/>
          </w:tcPr>
          <w:p w14:paraId="1C32380E" w14:textId="2A32F0E6" w:rsidR="00786CE4" w:rsidRPr="00A422C2" w:rsidRDefault="00A83C87" w:rsidP="00975E03">
            <w:pPr>
              <w:ind w:firstLine="0"/>
              <w:jc w:val="center"/>
              <w:rPr>
                <w:lang w:val="es-ES" w:eastAsia="es-ES"/>
              </w:rPr>
            </w:pPr>
            <m:oMathPara>
              <m:oMath>
                <m:r>
                  <w:rPr>
                    <w:rFonts w:ascii="Cambria Math" w:hAnsi="Cambria Math"/>
                    <w:lang w:val="es-ES" w:eastAsia="es-ES"/>
                  </w:rPr>
                  <m:t xml:space="preserve">ACC= </m:t>
                </m:r>
                <m:f>
                  <m:fPr>
                    <m:ctrlPr>
                      <w:rPr>
                        <w:rFonts w:ascii="Cambria Math" w:hAnsi="Cambria Math"/>
                        <w:i/>
                        <w:lang w:val="es-ES" w:eastAsia="es-ES"/>
                      </w:rPr>
                    </m:ctrlPr>
                  </m:fPr>
                  <m:num>
                    <m:r>
                      <w:rPr>
                        <w:rFonts w:ascii="Cambria Math" w:hAnsi="Cambria Math"/>
                        <w:lang w:val="es-ES" w:eastAsia="es-ES"/>
                      </w:rPr>
                      <m:t>TP+TN</m:t>
                    </m:r>
                  </m:num>
                  <m:den>
                    <m:r>
                      <w:rPr>
                        <w:rFonts w:ascii="Cambria Math" w:hAnsi="Cambria Math"/>
                        <w:lang w:val="es-ES" w:eastAsia="es-ES"/>
                      </w:rPr>
                      <m:t>TP+TN+FP+FN</m:t>
                    </m:r>
                  </m:den>
                </m:f>
              </m:oMath>
            </m:oMathPara>
          </w:p>
        </w:tc>
        <w:tc>
          <w:tcPr>
            <w:tcW w:w="350" w:type="pct"/>
            <w:vAlign w:val="center"/>
          </w:tcPr>
          <w:p w14:paraId="4D9D3485" w14:textId="25422FBD" w:rsidR="00786CE4" w:rsidRPr="00A422C2" w:rsidRDefault="00975E03" w:rsidP="00421092">
            <w:pPr>
              <w:keepNext/>
              <w:ind w:firstLine="0"/>
              <w:jc w:val="right"/>
              <w:rPr>
                <w:lang w:val="es-ES" w:eastAsia="es-ES"/>
              </w:rPr>
            </w:pPr>
            <w:bookmarkStart w:id="54" w:name="_Ref58835254"/>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647E87">
              <w:rPr>
                <w:noProof/>
                <w:lang w:val="es-ES"/>
              </w:rPr>
              <w:t>1</w:t>
            </w:r>
            <w:r w:rsidRPr="00A422C2">
              <w:rPr>
                <w:lang w:val="es-ES"/>
              </w:rPr>
              <w:fldChar w:fldCharType="end"/>
            </w:r>
            <w:r w:rsidRPr="00A422C2">
              <w:rPr>
                <w:lang w:val="es-ES" w:eastAsia="es-ES"/>
              </w:rPr>
              <w:t>)</w:t>
            </w:r>
            <w:bookmarkEnd w:id="54"/>
          </w:p>
        </w:tc>
      </w:tr>
    </w:tbl>
    <w:p w14:paraId="1A5008B0" w14:textId="4CA22BD3" w:rsidR="00C03352" w:rsidRPr="00BE358C" w:rsidRDefault="002D6C5D" w:rsidP="001D19EE">
      <w:pPr>
        <w:pStyle w:val="Heading4"/>
        <w:rPr>
          <w:lang w:val="en-US"/>
        </w:rPr>
      </w:pPr>
      <w:r w:rsidRPr="00BE358C">
        <w:rPr>
          <w:lang w:val="en-US"/>
        </w:rPr>
        <w:t xml:space="preserve">Sensitivity o </w:t>
      </w:r>
      <w:r w:rsidR="00B9047A" w:rsidRPr="00BE358C">
        <w:rPr>
          <w:lang w:val="en-US"/>
        </w:rPr>
        <w:t>Recall</w:t>
      </w:r>
      <w:r w:rsidR="003331FA" w:rsidRPr="00BE358C">
        <w:rPr>
          <w:lang w:val="en-US"/>
        </w:rPr>
        <w:t xml:space="preserve"> (</w:t>
      </w:r>
      <w:r w:rsidR="00D37E9E" w:rsidRPr="00BE358C">
        <w:rPr>
          <w:lang w:val="en-US"/>
        </w:rPr>
        <w:t xml:space="preserve">True Positive Rate o </w:t>
      </w:r>
      <w:r w:rsidR="003331FA" w:rsidRPr="00BE358C">
        <w:rPr>
          <w:lang w:val="en-US"/>
        </w:rPr>
        <w:t>TPR)</w:t>
      </w:r>
    </w:p>
    <w:p w14:paraId="34A8F7CC" w14:textId="013B456E" w:rsidR="003C12E1" w:rsidRPr="00A422C2" w:rsidRDefault="00B30142" w:rsidP="003C12E1">
      <w:pPr>
        <w:rPr>
          <w:lang w:val="es-ES" w:eastAsia="es-ES"/>
        </w:rPr>
      </w:pPr>
      <w:r w:rsidRPr="00A422C2">
        <w:rPr>
          <w:lang w:val="es-ES" w:eastAsia="es-ES"/>
        </w:rPr>
        <w:t>Se define como la capacidad de clasificar los elementos positivos como tal</w:t>
      </w:r>
      <w:r w:rsidR="00740A91" w:rsidRPr="00A422C2">
        <w:rPr>
          <w:lang w:val="es-ES" w:eastAsia="es-ES"/>
        </w:rPr>
        <w:t xml:space="preserve"> y se obtiene mediante la </w:t>
      </w:r>
      <w:r w:rsidR="00865B84" w:rsidRPr="00A422C2">
        <w:rPr>
          <w:lang w:val="es-ES" w:eastAsia="es-ES"/>
        </w:rPr>
        <w:t xml:space="preserve">ecuación </w:t>
      </w:r>
      <w:r w:rsidR="00740A91" w:rsidRPr="00A422C2">
        <w:rPr>
          <w:lang w:val="es-ES" w:eastAsia="es-ES"/>
        </w:rPr>
        <w:fldChar w:fldCharType="begin"/>
      </w:r>
      <w:r w:rsidR="00740A91" w:rsidRPr="00A422C2">
        <w:rPr>
          <w:lang w:val="es-ES" w:eastAsia="es-ES"/>
        </w:rPr>
        <w:instrText xml:space="preserve"> REF _Ref58835905 \h </w:instrText>
      </w:r>
      <w:r w:rsidR="00740A91" w:rsidRPr="00A422C2">
        <w:rPr>
          <w:lang w:val="es-ES" w:eastAsia="es-ES"/>
        </w:rPr>
      </w:r>
      <w:r w:rsidR="00740A91" w:rsidRPr="00A422C2">
        <w:rPr>
          <w:lang w:val="es-ES" w:eastAsia="es-ES"/>
        </w:rPr>
        <w:fldChar w:fldCharType="separate"/>
      </w:r>
      <w:r w:rsidR="00647E87" w:rsidRPr="00A422C2">
        <w:rPr>
          <w:lang w:val="es-ES" w:eastAsia="es-ES"/>
        </w:rPr>
        <w:t>(</w:t>
      </w:r>
      <w:r w:rsidR="00647E87">
        <w:rPr>
          <w:noProof/>
          <w:lang w:val="es-ES"/>
        </w:rPr>
        <w:t>2</w:t>
      </w:r>
      <w:r w:rsidR="00647E87" w:rsidRPr="00A422C2">
        <w:rPr>
          <w:lang w:val="es-ES" w:eastAsia="es-ES"/>
        </w:rPr>
        <w:t>)</w:t>
      </w:r>
      <w:r w:rsidR="00740A91" w:rsidRPr="00A422C2">
        <w:rPr>
          <w:lang w:val="es-ES" w:eastAsia="es-ES"/>
        </w:rPr>
        <w:fldChar w:fldCharType="end"/>
      </w:r>
      <w:r w:rsidR="00740A91" w:rsidRPr="00A422C2">
        <w:rPr>
          <w:lang w:val="es-ES" w:eastAsia="es-ES"/>
        </w:rPr>
        <w:t>.</w:t>
      </w:r>
      <w:r w:rsidR="00D37E9E" w:rsidRPr="00A422C2">
        <w:rPr>
          <w:lang w:val="es-ES" w:eastAsia="es-ES"/>
        </w:rPr>
        <w:t xml:space="preserve"> </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3F29F60D" w14:textId="77777777" w:rsidTr="00421092">
        <w:trPr>
          <w:trHeight w:val="454"/>
        </w:trPr>
        <w:tc>
          <w:tcPr>
            <w:tcW w:w="350" w:type="pct"/>
            <w:vAlign w:val="center"/>
          </w:tcPr>
          <w:p w14:paraId="6BA13C9C" w14:textId="77777777" w:rsidR="002D6C5D" w:rsidRPr="00A422C2" w:rsidRDefault="002D6C5D" w:rsidP="00975E03">
            <w:pPr>
              <w:ind w:firstLine="0"/>
              <w:jc w:val="center"/>
              <w:rPr>
                <w:lang w:val="es-ES" w:eastAsia="es-ES"/>
              </w:rPr>
            </w:pPr>
          </w:p>
        </w:tc>
        <w:tc>
          <w:tcPr>
            <w:tcW w:w="4300" w:type="pct"/>
            <w:vAlign w:val="center"/>
          </w:tcPr>
          <w:p w14:paraId="239F1E31" w14:textId="092BF730" w:rsidR="002D6C5D" w:rsidRPr="00A422C2" w:rsidRDefault="003331FA" w:rsidP="00975E03">
            <w:pPr>
              <w:ind w:firstLine="0"/>
              <w:jc w:val="center"/>
              <w:rPr>
                <w:lang w:val="es-ES" w:eastAsia="es-ES"/>
              </w:rPr>
            </w:pPr>
            <m:oMathPara>
              <m:oMath>
                <m:r>
                  <w:rPr>
                    <w:rFonts w:ascii="Cambria Math" w:hAnsi="Cambria Math"/>
                    <w:lang w:val="es-ES" w:eastAsia="es-ES"/>
                  </w:rPr>
                  <m:t xml:space="preserve">TPR=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N</m:t>
                    </m:r>
                  </m:den>
                </m:f>
              </m:oMath>
            </m:oMathPara>
          </w:p>
        </w:tc>
        <w:tc>
          <w:tcPr>
            <w:tcW w:w="350" w:type="pct"/>
            <w:vAlign w:val="center"/>
          </w:tcPr>
          <w:p w14:paraId="2A55F879" w14:textId="487AB680" w:rsidR="002D6C5D" w:rsidRPr="00A422C2" w:rsidRDefault="002D6C5D" w:rsidP="00421092">
            <w:pPr>
              <w:keepNext/>
              <w:ind w:firstLine="0"/>
              <w:jc w:val="right"/>
              <w:rPr>
                <w:lang w:val="es-ES" w:eastAsia="es-ES"/>
              </w:rPr>
            </w:pPr>
            <w:bookmarkStart w:id="55" w:name="_Ref5883590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647E87">
              <w:rPr>
                <w:noProof/>
                <w:lang w:val="es-ES"/>
              </w:rPr>
              <w:t>2</w:t>
            </w:r>
            <w:r w:rsidRPr="00A422C2">
              <w:rPr>
                <w:lang w:val="es-ES"/>
              </w:rPr>
              <w:fldChar w:fldCharType="end"/>
            </w:r>
            <w:r w:rsidRPr="00A422C2">
              <w:rPr>
                <w:lang w:val="es-ES" w:eastAsia="es-ES"/>
              </w:rPr>
              <w:t>)</w:t>
            </w:r>
            <w:bookmarkEnd w:id="55"/>
          </w:p>
        </w:tc>
      </w:tr>
    </w:tbl>
    <w:p w14:paraId="3F38FD02" w14:textId="693A5124" w:rsidR="002D6C5D" w:rsidRPr="00BE358C" w:rsidRDefault="002D6C5D" w:rsidP="001D19EE">
      <w:pPr>
        <w:pStyle w:val="Heading4"/>
        <w:rPr>
          <w:lang w:val="en-US"/>
        </w:rPr>
      </w:pPr>
      <w:r w:rsidRPr="00BE358C">
        <w:rPr>
          <w:lang w:val="en-US"/>
        </w:rPr>
        <w:t>Specificity</w:t>
      </w:r>
      <w:r w:rsidR="003331FA" w:rsidRPr="00BE358C">
        <w:rPr>
          <w:lang w:val="en-US"/>
        </w:rPr>
        <w:t xml:space="preserve"> (</w:t>
      </w:r>
      <w:r w:rsidR="001F7E62" w:rsidRPr="00BE358C">
        <w:rPr>
          <w:lang w:val="en-US"/>
        </w:rPr>
        <w:t xml:space="preserve">True Negative Rate o </w:t>
      </w:r>
      <w:r w:rsidR="003331FA" w:rsidRPr="00BE358C">
        <w:rPr>
          <w:lang w:val="en-US"/>
        </w:rPr>
        <w:t>TNR)</w:t>
      </w:r>
    </w:p>
    <w:p w14:paraId="300B5E9A" w14:textId="0D334295" w:rsidR="002D6C5D" w:rsidRPr="00A422C2" w:rsidRDefault="00C72907" w:rsidP="003C12E1">
      <w:pPr>
        <w:rPr>
          <w:lang w:val="es-ES" w:eastAsia="es-ES"/>
        </w:rPr>
      </w:pPr>
      <w:r w:rsidRPr="00A422C2">
        <w:rPr>
          <w:lang w:val="es-ES" w:eastAsia="es-ES"/>
        </w:rPr>
        <w:t xml:space="preserve">Se define como la capacidad de clasificar los elementos negativos como tal y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6068 \h </w:instrText>
      </w:r>
      <w:r w:rsidRPr="00A422C2">
        <w:rPr>
          <w:lang w:val="es-ES" w:eastAsia="es-ES"/>
        </w:rPr>
      </w:r>
      <w:r w:rsidRPr="00A422C2">
        <w:rPr>
          <w:lang w:val="es-ES" w:eastAsia="es-ES"/>
        </w:rPr>
        <w:fldChar w:fldCharType="separate"/>
      </w:r>
      <w:r w:rsidR="00647E87" w:rsidRPr="00A422C2">
        <w:rPr>
          <w:lang w:val="es-ES" w:eastAsia="es-ES"/>
        </w:rPr>
        <w:t>(</w:t>
      </w:r>
      <w:r w:rsidR="00647E87">
        <w:rPr>
          <w:noProof/>
          <w:lang w:val="es-ES"/>
        </w:rPr>
        <w:t>3</w:t>
      </w:r>
      <w:r w:rsidR="00647E87" w:rsidRPr="00A422C2">
        <w:rPr>
          <w:lang w:val="es-ES" w:eastAsia="es-ES"/>
        </w:rPr>
        <w:t>)</w:t>
      </w:r>
      <w:r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5A13B8AD" w14:textId="77777777" w:rsidTr="00421092">
        <w:trPr>
          <w:trHeight w:val="454"/>
        </w:trPr>
        <w:tc>
          <w:tcPr>
            <w:tcW w:w="350" w:type="pct"/>
            <w:vAlign w:val="center"/>
          </w:tcPr>
          <w:p w14:paraId="49A63D01" w14:textId="77777777" w:rsidR="002D6C5D" w:rsidRPr="00A422C2" w:rsidRDefault="002D6C5D" w:rsidP="00975E03">
            <w:pPr>
              <w:ind w:firstLine="0"/>
              <w:jc w:val="center"/>
              <w:rPr>
                <w:lang w:val="es-ES" w:eastAsia="es-ES"/>
              </w:rPr>
            </w:pPr>
          </w:p>
        </w:tc>
        <w:tc>
          <w:tcPr>
            <w:tcW w:w="4300" w:type="pct"/>
            <w:vAlign w:val="center"/>
          </w:tcPr>
          <w:p w14:paraId="097F23E3" w14:textId="6BFCA524" w:rsidR="002D6C5D" w:rsidRPr="00A422C2" w:rsidRDefault="003331FA" w:rsidP="00975E03">
            <w:pPr>
              <w:ind w:firstLine="0"/>
              <w:jc w:val="center"/>
              <w:rPr>
                <w:lang w:val="es-ES" w:eastAsia="es-ES"/>
              </w:rPr>
            </w:pPr>
            <m:oMathPara>
              <m:oMath>
                <m:r>
                  <w:rPr>
                    <w:rFonts w:ascii="Cambria Math" w:hAnsi="Cambria Math"/>
                    <w:lang w:val="es-ES" w:eastAsia="es-ES"/>
                  </w:rPr>
                  <m:t xml:space="preserve">TNR=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P</m:t>
                    </m:r>
                  </m:den>
                </m:f>
              </m:oMath>
            </m:oMathPara>
          </w:p>
        </w:tc>
        <w:tc>
          <w:tcPr>
            <w:tcW w:w="350" w:type="pct"/>
            <w:vAlign w:val="center"/>
          </w:tcPr>
          <w:p w14:paraId="6D907635" w14:textId="6C32E8C8" w:rsidR="002D6C5D" w:rsidRPr="00A422C2" w:rsidRDefault="002D6C5D" w:rsidP="00421092">
            <w:pPr>
              <w:keepNext/>
              <w:ind w:firstLine="0"/>
              <w:jc w:val="right"/>
              <w:rPr>
                <w:lang w:val="es-ES" w:eastAsia="es-ES"/>
              </w:rPr>
            </w:pPr>
            <w:bookmarkStart w:id="56" w:name="_Ref58836068"/>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647E87">
              <w:rPr>
                <w:noProof/>
                <w:lang w:val="es-ES"/>
              </w:rPr>
              <w:t>3</w:t>
            </w:r>
            <w:r w:rsidRPr="00A422C2">
              <w:rPr>
                <w:lang w:val="es-ES"/>
              </w:rPr>
              <w:fldChar w:fldCharType="end"/>
            </w:r>
            <w:r w:rsidRPr="00A422C2">
              <w:rPr>
                <w:lang w:val="es-ES" w:eastAsia="es-ES"/>
              </w:rPr>
              <w:t>)</w:t>
            </w:r>
            <w:bookmarkEnd w:id="56"/>
          </w:p>
        </w:tc>
      </w:tr>
    </w:tbl>
    <w:p w14:paraId="26D68711" w14:textId="6A605A1A" w:rsidR="00E0682B" w:rsidRPr="00A422C2" w:rsidRDefault="00E0682B" w:rsidP="001D19EE">
      <w:pPr>
        <w:pStyle w:val="Heading4"/>
      </w:pPr>
      <w:r w:rsidRPr="00A422C2">
        <w:rPr>
          <w:i/>
          <w:iCs/>
        </w:rPr>
        <w:t>Precision</w:t>
      </w:r>
      <w:r w:rsidRPr="00A422C2">
        <w:t xml:space="preserve"> o valor predictivo positivo</w:t>
      </w:r>
      <w:r w:rsidR="00E175F9" w:rsidRPr="00A422C2">
        <w:t xml:space="preserve"> (</w:t>
      </w:r>
      <w:r w:rsidR="00706EDF" w:rsidRPr="00A422C2">
        <w:rPr>
          <w:i/>
          <w:iCs/>
        </w:rPr>
        <w:t>Positive Predictive Value</w:t>
      </w:r>
      <w:r w:rsidR="00706EDF" w:rsidRPr="00A422C2">
        <w:t xml:space="preserve"> o </w:t>
      </w:r>
      <w:r w:rsidR="00E175F9" w:rsidRPr="00A422C2">
        <w:t>PPV)</w:t>
      </w:r>
    </w:p>
    <w:p w14:paraId="0F086B79" w14:textId="28DC8EB3" w:rsidR="00E0682B" w:rsidRPr="00A422C2" w:rsidRDefault="00E0682B" w:rsidP="00E0682B">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positivos, cuales se corresponden en la realidad con un caso positivo.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5420 \h </w:instrText>
      </w:r>
      <w:r w:rsidRPr="00A422C2">
        <w:rPr>
          <w:lang w:val="es-ES" w:eastAsia="es-ES"/>
        </w:rPr>
      </w:r>
      <w:r w:rsidRPr="00A422C2">
        <w:rPr>
          <w:lang w:val="es-ES" w:eastAsia="es-ES"/>
        </w:rPr>
        <w:fldChar w:fldCharType="separate"/>
      </w:r>
      <w:r w:rsidR="00647E87" w:rsidRPr="00A422C2">
        <w:rPr>
          <w:lang w:val="es-ES" w:eastAsia="es-ES"/>
        </w:rPr>
        <w:t>(</w:t>
      </w:r>
      <w:r w:rsidR="00647E87">
        <w:rPr>
          <w:noProof/>
          <w:lang w:val="es-ES"/>
        </w:rPr>
        <w:t>4</w:t>
      </w:r>
      <w:r w:rsidR="00647E87" w:rsidRPr="00A422C2">
        <w:rPr>
          <w:lang w:val="es-ES" w:eastAsia="es-ES"/>
        </w:rPr>
        <w:t>)</w:t>
      </w:r>
      <w:r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E0682B" w:rsidRPr="00A422C2" w14:paraId="63B2EDA8" w14:textId="77777777" w:rsidTr="006A0AC5">
        <w:trPr>
          <w:trHeight w:val="454"/>
        </w:trPr>
        <w:tc>
          <w:tcPr>
            <w:tcW w:w="350" w:type="pct"/>
            <w:vAlign w:val="center"/>
          </w:tcPr>
          <w:p w14:paraId="510FC1B2" w14:textId="77777777" w:rsidR="00E0682B" w:rsidRPr="00A422C2" w:rsidRDefault="00E0682B" w:rsidP="006A0AC5">
            <w:pPr>
              <w:ind w:firstLine="0"/>
              <w:jc w:val="center"/>
              <w:rPr>
                <w:lang w:val="es-ES" w:eastAsia="es-ES"/>
              </w:rPr>
            </w:pPr>
          </w:p>
        </w:tc>
        <w:tc>
          <w:tcPr>
            <w:tcW w:w="4300" w:type="pct"/>
            <w:vAlign w:val="center"/>
          </w:tcPr>
          <w:p w14:paraId="6486A11A" w14:textId="5539B1DD" w:rsidR="00E0682B" w:rsidRPr="00A422C2" w:rsidRDefault="00E0682B" w:rsidP="006A0AC5">
            <w:pPr>
              <w:ind w:firstLine="0"/>
              <w:jc w:val="center"/>
              <w:rPr>
                <w:lang w:val="es-ES" w:eastAsia="es-ES"/>
              </w:rPr>
            </w:pPr>
            <m:oMathPara>
              <m:oMath>
                <m:r>
                  <w:rPr>
                    <w:rFonts w:ascii="Cambria Math" w:hAnsi="Cambria Math"/>
                    <w:lang w:val="es-ES" w:eastAsia="es-ES"/>
                  </w:rPr>
                  <m:t xml:space="preserve">PPV=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P</m:t>
                    </m:r>
                  </m:den>
                </m:f>
              </m:oMath>
            </m:oMathPara>
          </w:p>
        </w:tc>
        <w:tc>
          <w:tcPr>
            <w:tcW w:w="350" w:type="pct"/>
            <w:vAlign w:val="center"/>
          </w:tcPr>
          <w:p w14:paraId="1BDF61AD" w14:textId="2085E673" w:rsidR="00E0682B" w:rsidRPr="00A422C2" w:rsidRDefault="00E0682B" w:rsidP="006A0AC5">
            <w:pPr>
              <w:keepNext/>
              <w:ind w:firstLine="0"/>
              <w:jc w:val="right"/>
              <w:rPr>
                <w:lang w:val="es-ES" w:eastAsia="es-ES"/>
              </w:rPr>
            </w:pPr>
            <w:bookmarkStart w:id="57" w:name="_Ref58835420"/>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647E87">
              <w:rPr>
                <w:noProof/>
                <w:lang w:val="es-ES"/>
              </w:rPr>
              <w:t>4</w:t>
            </w:r>
            <w:r w:rsidRPr="00A422C2">
              <w:rPr>
                <w:lang w:val="es-ES"/>
              </w:rPr>
              <w:fldChar w:fldCharType="end"/>
            </w:r>
            <w:r w:rsidRPr="00A422C2">
              <w:rPr>
                <w:lang w:val="es-ES" w:eastAsia="es-ES"/>
              </w:rPr>
              <w:t>)</w:t>
            </w:r>
            <w:bookmarkEnd w:id="57"/>
          </w:p>
        </w:tc>
      </w:tr>
    </w:tbl>
    <w:p w14:paraId="464586E7" w14:textId="77777777" w:rsidR="002D6C5D" w:rsidRPr="00A422C2" w:rsidRDefault="002D6C5D" w:rsidP="003C12E1">
      <w:pPr>
        <w:rPr>
          <w:lang w:val="es-ES" w:eastAsia="es-ES"/>
        </w:rPr>
      </w:pPr>
    </w:p>
    <w:p w14:paraId="02108E22" w14:textId="054DFBD9" w:rsidR="00B9047A" w:rsidRPr="00A422C2" w:rsidRDefault="00B9047A" w:rsidP="001D19EE">
      <w:pPr>
        <w:pStyle w:val="Heading4"/>
      </w:pPr>
      <w:r w:rsidRPr="00A422C2">
        <w:t xml:space="preserve">Valor predictivo </w:t>
      </w:r>
      <w:r w:rsidR="00775073" w:rsidRPr="00A422C2">
        <w:t>negativo (</w:t>
      </w:r>
      <w:r w:rsidR="008F46E6" w:rsidRPr="00A422C2">
        <w:rPr>
          <w:i/>
          <w:iCs/>
        </w:rPr>
        <w:t>Negative Predictive Value</w:t>
      </w:r>
      <w:r w:rsidR="008F46E6" w:rsidRPr="00A422C2">
        <w:t xml:space="preserve"> o </w:t>
      </w:r>
      <w:r w:rsidR="00247955" w:rsidRPr="00A422C2">
        <w:t>NPV</w:t>
      </w:r>
      <w:r w:rsidR="00775073" w:rsidRPr="00A422C2">
        <w:t>)</w:t>
      </w:r>
    </w:p>
    <w:p w14:paraId="1C965216" w14:textId="28519589" w:rsidR="00775073" w:rsidRPr="00A422C2" w:rsidRDefault="00775073" w:rsidP="00775073">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w:t>
      </w:r>
      <w:r w:rsidR="004C2296" w:rsidRPr="00A422C2">
        <w:rPr>
          <w:lang w:val="es-ES" w:eastAsia="es-ES"/>
        </w:rPr>
        <w:t>negativos</w:t>
      </w:r>
      <w:r w:rsidRPr="00A422C2">
        <w:rPr>
          <w:lang w:val="es-ES" w:eastAsia="es-ES"/>
        </w:rPr>
        <w:t xml:space="preserve">, cuales se corresponden en la realidad con un caso </w:t>
      </w:r>
      <w:r w:rsidR="004C2296" w:rsidRPr="00A422C2">
        <w:rPr>
          <w:lang w:val="es-ES" w:eastAsia="es-ES"/>
        </w:rPr>
        <w:t>negativo</w:t>
      </w:r>
      <w:r w:rsidRPr="00A422C2">
        <w:rPr>
          <w:lang w:val="es-ES" w:eastAsia="es-ES"/>
        </w:rPr>
        <w:t xml:space="preserve">. Se obtiene mediante la </w:t>
      </w:r>
      <w:r w:rsidR="00865B84" w:rsidRPr="00A422C2">
        <w:rPr>
          <w:lang w:val="es-ES" w:eastAsia="es-ES"/>
        </w:rPr>
        <w:t xml:space="preserve">ecuación </w:t>
      </w:r>
      <w:r w:rsidR="00F50167" w:rsidRPr="00A422C2">
        <w:rPr>
          <w:lang w:val="es-ES" w:eastAsia="es-ES"/>
        </w:rPr>
        <w:fldChar w:fldCharType="begin"/>
      </w:r>
      <w:r w:rsidR="00F50167" w:rsidRPr="00A422C2">
        <w:rPr>
          <w:lang w:val="es-ES" w:eastAsia="es-ES"/>
        </w:rPr>
        <w:instrText xml:space="preserve"> REF _Ref58836217 \h </w:instrText>
      </w:r>
      <w:r w:rsidR="00F50167" w:rsidRPr="00A422C2">
        <w:rPr>
          <w:lang w:val="es-ES" w:eastAsia="es-ES"/>
        </w:rPr>
      </w:r>
      <w:r w:rsidR="00F50167" w:rsidRPr="00A422C2">
        <w:rPr>
          <w:lang w:val="es-ES" w:eastAsia="es-ES"/>
        </w:rPr>
        <w:fldChar w:fldCharType="separate"/>
      </w:r>
      <w:r w:rsidR="00647E87" w:rsidRPr="00A422C2">
        <w:rPr>
          <w:lang w:val="es-ES" w:eastAsia="es-ES"/>
        </w:rPr>
        <w:t>(</w:t>
      </w:r>
      <w:r w:rsidR="00647E87">
        <w:rPr>
          <w:noProof/>
          <w:lang w:val="es-ES"/>
        </w:rPr>
        <w:t>5</w:t>
      </w:r>
      <w:r w:rsidR="00647E87" w:rsidRPr="00A422C2">
        <w:rPr>
          <w:lang w:val="es-ES" w:eastAsia="es-ES"/>
        </w:rPr>
        <w:t>)</w:t>
      </w:r>
      <w:r w:rsidR="00F50167" w:rsidRPr="00A422C2">
        <w:rPr>
          <w:lang w:val="es-ES" w:eastAsia="es-ES"/>
        </w:rPr>
        <w:fldChar w:fldCharType="end"/>
      </w:r>
      <w:r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75073" w:rsidRPr="00A422C2" w14:paraId="1EFBB187" w14:textId="77777777" w:rsidTr="006A0AC5">
        <w:trPr>
          <w:trHeight w:val="454"/>
        </w:trPr>
        <w:tc>
          <w:tcPr>
            <w:tcW w:w="350" w:type="pct"/>
            <w:vAlign w:val="center"/>
          </w:tcPr>
          <w:p w14:paraId="4DD7E976" w14:textId="77777777" w:rsidR="00775073" w:rsidRPr="00A422C2" w:rsidRDefault="00775073" w:rsidP="006A0AC5">
            <w:pPr>
              <w:ind w:firstLine="0"/>
              <w:jc w:val="center"/>
              <w:rPr>
                <w:lang w:val="es-ES" w:eastAsia="es-ES"/>
              </w:rPr>
            </w:pPr>
          </w:p>
        </w:tc>
        <w:tc>
          <w:tcPr>
            <w:tcW w:w="4300" w:type="pct"/>
            <w:vAlign w:val="center"/>
          </w:tcPr>
          <w:p w14:paraId="6F243B0A" w14:textId="77A3F34F" w:rsidR="00775073" w:rsidRPr="00A422C2" w:rsidRDefault="00A102A4" w:rsidP="006A0AC5">
            <w:pPr>
              <w:ind w:firstLine="0"/>
              <w:jc w:val="center"/>
              <w:rPr>
                <w:lang w:val="es-ES" w:eastAsia="es-ES"/>
              </w:rPr>
            </w:pPr>
            <m:oMathPara>
              <m:oMath>
                <m:r>
                  <w:rPr>
                    <w:rFonts w:ascii="Cambria Math" w:hAnsi="Cambria Math"/>
                    <w:lang w:val="es-ES" w:eastAsia="es-ES"/>
                  </w:rPr>
                  <m:t xml:space="preserve">NPV=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N</m:t>
                    </m:r>
                  </m:den>
                </m:f>
              </m:oMath>
            </m:oMathPara>
          </w:p>
        </w:tc>
        <w:tc>
          <w:tcPr>
            <w:tcW w:w="350" w:type="pct"/>
            <w:vAlign w:val="center"/>
          </w:tcPr>
          <w:p w14:paraId="5BF9F368" w14:textId="1842FB73" w:rsidR="00775073" w:rsidRPr="00A422C2" w:rsidRDefault="00775073" w:rsidP="006A0AC5">
            <w:pPr>
              <w:keepNext/>
              <w:ind w:firstLine="0"/>
              <w:jc w:val="right"/>
              <w:rPr>
                <w:lang w:val="es-ES" w:eastAsia="es-ES"/>
              </w:rPr>
            </w:pPr>
            <w:bookmarkStart w:id="58" w:name="_Ref58836217"/>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647E87">
              <w:rPr>
                <w:noProof/>
                <w:lang w:val="es-ES"/>
              </w:rPr>
              <w:t>5</w:t>
            </w:r>
            <w:r w:rsidRPr="00A422C2">
              <w:rPr>
                <w:lang w:val="es-ES"/>
              </w:rPr>
              <w:fldChar w:fldCharType="end"/>
            </w:r>
            <w:r w:rsidRPr="00A422C2">
              <w:rPr>
                <w:lang w:val="es-ES" w:eastAsia="es-ES"/>
              </w:rPr>
              <w:t>)</w:t>
            </w:r>
            <w:bookmarkEnd w:id="58"/>
          </w:p>
        </w:tc>
      </w:tr>
    </w:tbl>
    <w:p w14:paraId="514D3C66" w14:textId="36763F3D" w:rsidR="001004D4" w:rsidRPr="00A422C2" w:rsidRDefault="00BD30BC" w:rsidP="001D19EE">
      <w:pPr>
        <w:pStyle w:val="Heading4"/>
      </w:pPr>
      <w:r w:rsidRPr="00A422C2">
        <w:lastRenderedPageBreak/>
        <w:t>Valor F1</w:t>
      </w:r>
    </w:p>
    <w:p w14:paraId="29638713" w14:textId="403374BB" w:rsidR="00BD30BC" w:rsidRPr="00A422C2" w:rsidRDefault="00D43BDE" w:rsidP="00BD30BC">
      <w:pPr>
        <w:rPr>
          <w:lang w:val="es-ES" w:eastAsia="es-ES"/>
        </w:rPr>
      </w:pPr>
      <w:r w:rsidRPr="00A422C2">
        <w:rPr>
          <w:lang w:val="es-ES" w:eastAsia="es-ES"/>
        </w:rPr>
        <w:t xml:space="preserve">Se trata de la media harmónica entre el valor d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De esta forma con una única métrica se evalúan ambos parámetros y de esta forma, cuanto mayor sea el valor de F1, mejor.</w:t>
      </w:r>
      <w:r w:rsidR="00865B84" w:rsidRPr="00A422C2">
        <w:rPr>
          <w:lang w:val="es-ES" w:eastAsia="es-ES"/>
        </w:rPr>
        <w:t xml:space="preserve"> Se calcula de la forma expresada en la ecuación </w:t>
      </w:r>
      <w:r w:rsidR="00577B9F" w:rsidRPr="00A422C2">
        <w:rPr>
          <w:lang w:val="es-ES" w:eastAsia="es-ES"/>
        </w:rPr>
        <w:fldChar w:fldCharType="begin"/>
      </w:r>
      <w:r w:rsidR="00577B9F" w:rsidRPr="00A422C2">
        <w:rPr>
          <w:lang w:val="es-ES" w:eastAsia="es-ES"/>
        </w:rPr>
        <w:instrText xml:space="preserve"> REF _Ref58837955 \h </w:instrText>
      </w:r>
      <w:r w:rsidR="00577B9F" w:rsidRPr="00A422C2">
        <w:rPr>
          <w:lang w:val="es-ES" w:eastAsia="es-ES"/>
        </w:rPr>
      </w:r>
      <w:r w:rsidR="00577B9F" w:rsidRPr="00A422C2">
        <w:rPr>
          <w:lang w:val="es-ES" w:eastAsia="es-ES"/>
        </w:rPr>
        <w:fldChar w:fldCharType="separate"/>
      </w:r>
      <w:r w:rsidR="00647E87" w:rsidRPr="00A422C2">
        <w:rPr>
          <w:lang w:val="es-ES" w:eastAsia="es-ES"/>
        </w:rPr>
        <w:t>(</w:t>
      </w:r>
      <w:r w:rsidR="00647E87">
        <w:rPr>
          <w:noProof/>
          <w:lang w:val="es-ES"/>
        </w:rPr>
        <w:t>6</w:t>
      </w:r>
      <w:r w:rsidR="00647E87" w:rsidRPr="00A422C2">
        <w:rPr>
          <w:lang w:val="es-ES" w:eastAsia="es-ES"/>
        </w:rPr>
        <w:t>)</w:t>
      </w:r>
      <w:r w:rsidR="00577B9F" w:rsidRPr="00A422C2">
        <w:rPr>
          <w:lang w:val="es-ES" w:eastAsia="es-ES"/>
        </w:rPr>
        <w:fldChar w:fldCharType="end"/>
      </w:r>
      <w:r w:rsidR="00FD0E3E" w:rsidRPr="00A422C2">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FD0E3E" w:rsidRPr="00A422C2" w14:paraId="5754FB10" w14:textId="77777777" w:rsidTr="00421092">
        <w:trPr>
          <w:trHeight w:val="454"/>
        </w:trPr>
        <w:tc>
          <w:tcPr>
            <w:tcW w:w="350" w:type="pct"/>
            <w:vAlign w:val="center"/>
          </w:tcPr>
          <w:p w14:paraId="09756B16" w14:textId="77777777" w:rsidR="00FD0E3E" w:rsidRPr="00A422C2" w:rsidRDefault="00FD0E3E" w:rsidP="00975E03">
            <w:pPr>
              <w:ind w:firstLine="0"/>
              <w:jc w:val="center"/>
              <w:rPr>
                <w:lang w:val="es-ES" w:eastAsia="es-ES"/>
              </w:rPr>
            </w:pPr>
          </w:p>
        </w:tc>
        <w:tc>
          <w:tcPr>
            <w:tcW w:w="4300" w:type="pct"/>
            <w:vAlign w:val="center"/>
          </w:tcPr>
          <w:p w14:paraId="7899F325" w14:textId="2F5B53C8" w:rsidR="00FD0E3E" w:rsidRPr="00A422C2" w:rsidRDefault="00577B9F" w:rsidP="00975E03">
            <w:pPr>
              <w:ind w:firstLine="0"/>
              <w:jc w:val="center"/>
              <w:rPr>
                <w:lang w:val="es-ES" w:eastAsia="es-ES"/>
              </w:rPr>
            </w:pPr>
            <m:oMathPara>
              <m:oMath>
                <m:r>
                  <w:rPr>
                    <w:rFonts w:ascii="Cambria Math" w:hAnsi="Cambria Math"/>
                    <w:lang w:val="es-ES" w:eastAsia="es-ES"/>
                  </w:rPr>
                  <m:t xml:space="preserve">F1= </m:t>
                </m:r>
                <m:f>
                  <m:fPr>
                    <m:ctrlPr>
                      <w:rPr>
                        <w:rFonts w:ascii="Cambria Math" w:hAnsi="Cambria Math"/>
                        <w:i/>
                        <w:lang w:val="es-ES" w:eastAsia="es-ES"/>
                      </w:rPr>
                    </m:ctrlPr>
                  </m:fPr>
                  <m:num>
                    <m:r>
                      <w:rPr>
                        <w:rFonts w:ascii="Cambria Math" w:hAnsi="Cambria Math"/>
                        <w:lang w:val="es-ES" w:eastAsia="es-ES"/>
                      </w:rPr>
                      <m:t>2</m:t>
                    </m:r>
                  </m:num>
                  <m:den>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PPV</m:t>
                        </m:r>
                      </m:den>
                    </m:f>
                    <m:r>
                      <w:rPr>
                        <w:rFonts w:ascii="Cambria Math" w:hAnsi="Cambria Math"/>
                        <w:lang w:val="es-ES" w:eastAsia="es-ES"/>
                      </w:rPr>
                      <m:t xml:space="preserve">+ </m:t>
                    </m:r>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TPR</m:t>
                        </m:r>
                      </m:den>
                    </m:f>
                  </m:den>
                </m:f>
                <m:r>
                  <w:rPr>
                    <w:rFonts w:ascii="Cambria Math" w:hAnsi="Cambria Math"/>
                    <w:lang w:val="es-ES" w:eastAsia="es-ES"/>
                  </w:rPr>
                  <m:t>=</m:t>
                </m:r>
                <m:f>
                  <m:fPr>
                    <m:ctrlPr>
                      <w:rPr>
                        <w:rFonts w:ascii="Cambria Math" w:hAnsi="Cambria Math"/>
                        <w:i/>
                        <w:lang w:val="es-ES" w:eastAsia="es-ES"/>
                      </w:rPr>
                    </m:ctrlPr>
                  </m:fPr>
                  <m:num>
                    <m:r>
                      <w:rPr>
                        <w:rFonts w:ascii="Cambria Math" w:hAnsi="Cambria Math"/>
                        <w:lang w:val="es-ES" w:eastAsia="es-ES"/>
                      </w:rPr>
                      <m:t>2*PPV*TPR</m:t>
                    </m:r>
                  </m:num>
                  <m:den>
                    <m:r>
                      <w:rPr>
                        <w:rFonts w:ascii="Cambria Math" w:hAnsi="Cambria Math"/>
                        <w:lang w:val="es-ES" w:eastAsia="es-ES"/>
                      </w:rPr>
                      <m:t>PPV+TPR</m:t>
                    </m:r>
                  </m:den>
                </m:f>
                <m:r>
                  <w:rPr>
                    <w:rFonts w:ascii="Cambria Math" w:hAnsi="Cambria Math"/>
                    <w:lang w:val="es-ES" w:eastAsia="es-ES"/>
                  </w:rPr>
                  <m:t xml:space="preserve"> </m:t>
                </m:r>
              </m:oMath>
            </m:oMathPara>
          </w:p>
        </w:tc>
        <w:tc>
          <w:tcPr>
            <w:tcW w:w="350" w:type="pct"/>
            <w:vAlign w:val="center"/>
          </w:tcPr>
          <w:p w14:paraId="4511CF92" w14:textId="5D5D6E53" w:rsidR="00FD0E3E" w:rsidRPr="00A422C2" w:rsidRDefault="00FD0E3E" w:rsidP="00421092">
            <w:pPr>
              <w:keepNext/>
              <w:ind w:firstLine="0"/>
              <w:jc w:val="right"/>
              <w:rPr>
                <w:lang w:val="es-ES" w:eastAsia="es-ES"/>
              </w:rPr>
            </w:pPr>
            <w:bookmarkStart w:id="59" w:name="_Ref5883795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647E87">
              <w:rPr>
                <w:noProof/>
                <w:lang w:val="es-ES"/>
              </w:rPr>
              <w:t>6</w:t>
            </w:r>
            <w:r w:rsidRPr="00A422C2">
              <w:rPr>
                <w:lang w:val="es-ES"/>
              </w:rPr>
              <w:fldChar w:fldCharType="end"/>
            </w:r>
            <w:r w:rsidRPr="00A422C2">
              <w:rPr>
                <w:lang w:val="es-ES" w:eastAsia="es-ES"/>
              </w:rPr>
              <w:t>)</w:t>
            </w:r>
            <w:bookmarkEnd w:id="59"/>
          </w:p>
        </w:tc>
      </w:tr>
    </w:tbl>
    <w:p w14:paraId="5F0099CA" w14:textId="2517F037" w:rsidR="00FD0E3E" w:rsidRPr="00A422C2" w:rsidRDefault="004819DA" w:rsidP="00BD30BC">
      <w:pPr>
        <w:rPr>
          <w:lang w:val="es-ES" w:eastAsia="es-ES"/>
        </w:rPr>
      </w:pPr>
      <w:r w:rsidRPr="00A422C2">
        <w:rPr>
          <w:lang w:val="es-ES" w:eastAsia="es-ES"/>
        </w:rPr>
        <w:t xml:space="preserve">Uno de los problemas que presenta esta métrica es qu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xml:space="preserve"> tienen el mismo peso, por lo que depende de la aplicación habrá que buscar otras métricas para mejorar esta interpretación.</w:t>
      </w:r>
    </w:p>
    <w:p w14:paraId="72EBA3CD" w14:textId="2322D68E" w:rsidR="00BD30BC" w:rsidRPr="00A422C2" w:rsidRDefault="00BD30BC" w:rsidP="001D19EE">
      <w:pPr>
        <w:pStyle w:val="Heading4"/>
      </w:pPr>
      <w:r w:rsidRPr="00A422C2">
        <w:t>Curva PR</w:t>
      </w:r>
    </w:p>
    <w:p w14:paraId="413996C8" w14:textId="6155A347" w:rsidR="001004D4" w:rsidRPr="00A422C2" w:rsidRDefault="00DE0023" w:rsidP="00352B18">
      <w:pPr>
        <w:rPr>
          <w:lang w:val="es-ES"/>
        </w:rPr>
      </w:pPr>
      <w:r w:rsidRPr="00A422C2">
        <w:rPr>
          <w:lang w:val="es-ES"/>
        </w:rPr>
        <w:t xml:space="preserve">Se trata de la curva entre la </w:t>
      </w:r>
      <w:r w:rsidRPr="00A422C2">
        <w:rPr>
          <w:i/>
          <w:iCs/>
          <w:lang w:val="es-ES"/>
        </w:rPr>
        <w:t>precision</w:t>
      </w:r>
      <w:r w:rsidRPr="00A422C2">
        <w:rPr>
          <w:lang w:val="es-ES"/>
        </w:rPr>
        <w:t xml:space="preserve"> y el </w:t>
      </w:r>
      <w:r w:rsidRPr="00A422C2">
        <w:rPr>
          <w:i/>
          <w:iCs/>
          <w:lang w:val="es-ES"/>
        </w:rPr>
        <w:t>recall</w:t>
      </w:r>
      <w:r w:rsidRPr="00A422C2">
        <w:rPr>
          <w:lang w:val="es-ES"/>
        </w:rPr>
        <w:t xml:space="preserve"> para distintos umbrales de probabilidad, lo que permite el estudio del equilibrio entre la tasa de positivos reales y la tasa de negativos reales.</w:t>
      </w:r>
      <w:r w:rsidR="00054AB7" w:rsidRPr="00A422C2">
        <w:rPr>
          <w:lang w:val="es-ES"/>
        </w:rPr>
        <w:t xml:space="preserve"> Un ejemplo de esta curva se observa en la</w:t>
      </w:r>
      <w:r w:rsidR="0030212E" w:rsidRPr="00A422C2">
        <w:rPr>
          <w:lang w:val="es-ES"/>
        </w:rPr>
        <w:t xml:space="preserve"> </w:t>
      </w:r>
      <w:r w:rsidR="0030212E" w:rsidRPr="00A422C2">
        <w:rPr>
          <w:lang w:val="es-ES"/>
        </w:rPr>
        <w:fldChar w:fldCharType="begin"/>
      </w:r>
      <w:r w:rsidR="0030212E" w:rsidRPr="00A422C2">
        <w:rPr>
          <w:lang w:val="es-ES"/>
        </w:rPr>
        <w:instrText xml:space="preserve"> REF _Ref58913021 \h </w:instrText>
      </w:r>
      <w:r w:rsidR="0030212E" w:rsidRPr="00A422C2">
        <w:rPr>
          <w:lang w:val="es-ES"/>
        </w:rPr>
      </w:r>
      <w:r w:rsidR="0030212E" w:rsidRPr="00A422C2">
        <w:rPr>
          <w:lang w:val="es-ES"/>
        </w:rPr>
        <w:fldChar w:fldCharType="separate"/>
      </w:r>
      <w:r w:rsidR="00647E87" w:rsidRPr="00A422C2">
        <w:rPr>
          <w:lang w:val="es-ES"/>
        </w:rPr>
        <w:t xml:space="preserve">Figura </w:t>
      </w:r>
      <w:r w:rsidR="00647E87">
        <w:rPr>
          <w:noProof/>
          <w:lang w:val="es-ES"/>
        </w:rPr>
        <w:t>9</w:t>
      </w:r>
      <w:r w:rsidR="0030212E" w:rsidRPr="00A422C2">
        <w:rPr>
          <w:lang w:val="es-ES"/>
        </w:rPr>
        <w:fldChar w:fldCharType="end"/>
      </w:r>
      <w:r w:rsidR="00054AB7" w:rsidRPr="00A422C2">
        <w:rPr>
          <w:lang w:val="es-ES"/>
        </w:rPr>
        <w:t>. De esta forma, la parte superior izquierda de la gráfica es el espacio ideal donde ambos valores son los más altos posibles.</w:t>
      </w:r>
      <w:r w:rsidR="006A0AC5" w:rsidRPr="00A422C2">
        <w:rPr>
          <w:lang w:val="es-ES"/>
        </w:rPr>
        <w:t xml:space="preserve"> A partir esta curva, también se calcula </w:t>
      </w:r>
      <w:r w:rsidR="00860A60" w:rsidRPr="00A422C2">
        <w:rPr>
          <w:lang w:val="es-ES"/>
        </w:rPr>
        <w:t xml:space="preserve">el </w:t>
      </w:r>
      <w:r w:rsidR="00860A60" w:rsidRPr="00A422C2">
        <w:rPr>
          <w:i/>
          <w:iCs/>
          <w:lang w:val="es-ES"/>
        </w:rPr>
        <w:t>Area Under the Curve</w:t>
      </w:r>
      <w:r w:rsidR="00221DB3" w:rsidRPr="00A422C2">
        <w:rPr>
          <w:lang w:val="es-ES"/>
        </w:rPr>
        <w:t xml:space="preserve"> (</w:t>
      </w:r>
      <w:r w:rsidR="00860A60" w:rsidRPr="00A422C2">
        <w:rPr>
          <w:lang w:val="es-ES"/>
        </w:rPr>
        <w:t>AUC</w:t>
      </w:r>
      <w:r w:rsidR="00221DB3" w:rsidRPr="00A422C2">
        <w:rPr>
          <w:lang w:val="es-ES"/>
        </w:rPr>
        <w:t>)</w:t>
      </w:r>
      <w:r w:rsidR="00860A60" w:rsidRPr="00A422C2">
        <w:rPr>
          <w:lang w:val="es-ES"/>
        </w:rPr>
        <w:t>, que sirve como resumen del rendimiento del modelo, siendo este mejor cuanto mayor sea el valor del AUC.</w:t>
      </w:r>
    </w:p>
    <w:p w14:paraId="5D3C5F26" w14:textId="77777777" w:rsidR="00054AB7" w:rsidRPr="00A422C2" w:rsidRDefault="00054AB7" w:rsidP="00054AB7">
      <w:pPr>
        <w:keepNext/>
        <w:ind w:firstLine="0"/>
        <w:jc w:val="center"/>
        <w:rPr>
          <w:lang w:val="es-ES"/>
        </w:rPr>
      </w:pPr>
      <w:r w:rsidRPr="00A422C2">
        <w:rPr>
          <w:noProof/>
          <w:lang w:val="es-ES"/>
        </w:rPr>
        <w:drawing>
          <wp:inline distT="0" distB="0" distL="0" distR="0" wp14:anchorId="2FCA6C9B" wp14:editId="34CF4FD1">
            <wp:extent cx="2624959" cy="2360835"/>
            <wp:effectExtent l="0" t="0" r="4445"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30"/>
                    <a:srcRect l="10984" t="2370" r="2291" b="8487"/>
                    <a:stretch/>
                  </pic:blipFill>
                  <pic:spPr bwMode="auto">
                    <a:xfrm>
                      <a:off x="0" y="0"/>
                      <a:ext cx="2642487" cy="2376600"/>
                    </a:xfrm>
                    <a:prstGeom prst="roundRect">
                      <a:avLst/>
                    </a:prstGeom>
                    <a:ln>
                      <a:noFill/>
                    </a:ln>
                    <a:extLst>
                      <a:ext uri="{53640926-AAD7-44D8-BBD7-CCE9431645EC}">
                        <a14:shadowObscured xmlns:a14="http://schemas.microsoft.com/office/drawing/2010/main"/>
                      </a:ext>
                    </a:extLst>
                  </pic:spPr>
                </pic:pic>
              </a:graphicData>
            </a:graphic>
          </wp:inline>
        </w:drawing>
      </w:r>
    </w:p>
    <w:p w14:paraId="46496144" w14:textId="38F6BF64" w:rsidR="00054AB7" w:rsidRPr="00A422C2" w:rsidRDefault="00054AB7" w:rsidP="00240EC3">
      <w:pPr>
        <w:pStyle w:val="Caption"/>
        <w:ind w:firstLine="0"/>
        <w:jc w:val="center"/>
        <w:rPr>
          <w:lang w:val="es-ES"/>
        </w:rPr>
      </w:pPr>
      <w:bookmarkStart w:id="60" w:name="_Ref58913021"/>
      <w:bookmarkStart w:id="61" w:name="_Ref58912935"/>
      <w:bookmarkStart w:id="62" w:name="_Toc62166983"/>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647E87">
        <w:rPr>
          <w:noProof/>
          <w:lang w:val="es-ES"/>
        </w:rPr>
        <w:t>9</w:t>
      </w:r>
      <w:r w:rsidRPr="00A422C2">
        <w:rPr>
          <w:lang w:val="es-ES"/>
        </w:rPr>
        <w:fldChar w:fldCharType="end"/>
      </w:r>
      <w:bookmarkEnd w:id="60"/>
      <w:r w:rsidRPr="00A422C2">
        <w:rPr>
          <w:lang w:val="es-ES"/>
        </w:rPr>
        <w:t>. Curva PR para distintos valores de umbral</w:t>
      </w:r>
      <w:r w:rsidR="0030212E" w:rsidRPr="00A422C2">
        <w:rPr>
          <w:lang w:val="es-ES"/>
        </w:rPr>
        <w:t xml:space="preserve"> </w:t>
      </w:r>
      <w:r w:rsidR="0030212E" w:rsidRPr="00A422C2">
        <w:rPr>
          <w:lang w:val="es-ES"/>
        </w:rPr>
        <w:fldChar w:fldCharType="begin"/>
      </w:r>
      <w:r w:rsidR="00B939D5">
        <w:rPr>
          <w:lang w:val="es-ES"/>
        </w:rPr>
        <w:instrText xml:space="preserve"> ADDIN ZOTERO_ITEM CSL_CITATION {"citationID":"j6gvfaqa","properties":{"formattedCitation":"[40]","plainCitation":"[40]","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0030212E" w:rsidRPr="00A422C2">
        <w:rPr>
          <w:lang w:val="es-ES"/>
        </w:rPr>
        <w:fldChar w:fldCharType="separate"/>
      </w:r>
      <w:r w:rsidR="00F4608B" w:rsidRPr="00F4608B">
        <w:rPr>
          <w:rFonts w:ascii="Calibri" w:hAnsi="Calibri" w:cs="Calibri"/>
          <w:lang w:val="es-ES"/>
        </w:rPr>
        <w:t>[40]</w:t>
      </w:r>
      <w:r w:rsidR="0030212E" w:rsidRPr="00A422C2">
        <w:rPr>
          <w:lang w:val="es-ES"/>
        </w:rPr>
        <w:fldChar w:fldCharType="end"/>
      </w:r>
      <w:r w:rsidRPr="00A422C2">
        <w:rPr>
          <w:lang w:val="es-ES"/>
        </w:rPr>
        <w:t>.</w:t>
      </w:r>
      <w:bookmarkEnd w:id="61"/>
      <w:bookmarkEnd w:id="62"/>
    </w:p>
    <w:p w14:paraId="7A96E5C2" w14:textId="326409D8" w:rsidR="00BD30BC" w:rsidRPr="00A422C2" w:rsidRDefault="00BD30BC" w:rsidP="001D19EE">
      <w:pPr>
        <w:pStyle w:val="Heading4"/>
      </w:pPr>
      <w:r w:rsidRPr="00A422C2">
        <w:t>Curva ROC</w:t>
      </w:r>
    </w:p>
    <w:p w14:paraId="770B9E1C" w14:textId="605ED90A" w:rsidR="001004D4" w:rsidRPr="00A422C2" w:rsidRDefault="007F336D" w:rsidP="00352B18">
      <w:pPr>
        <w:rPr>
          <w:lang w:val="es-ES"/>
        </w:rPr>
      </w:pPr>
      <w:r w:rsidRPr="00A422C2">
        <w:rPr>
          <w:lang w:val="es-ES"/>
        </w:rPr>
        <w:t xml:space="preserve">Herramienta útil para la evaluación de sistemas de clasificación binarios. </w:t>
      </w:r>
      <w:r w:rsidR="001E66D7" w:rsidRPr="00A422C2">
        <w:rPr>
          <w:lang w:val="es-ES"/>
        </w:rPr>
        <w:t>La curva ROC (</w:t>
      </w:r>
      <w:r w:rsidR="001E66D7" w:rsidRPr="00A422C2">
        <w:rPr>
          <w:i/>
          <w:iCs/>
          <w:lang w:val="es-ES"/>
        </w:rPr>
        <w:t>Receiver Operating Characteristic</w:t>
      </w:r>
      <w:r w:rsidR="001E66D7" w:rsidRPr="00A422C2">
        <w:rPr>
          <w:lang w:val="es-ES"/>
        </w:rPr>
        <w:t xml:space="preserve">) y representa el TPR o </w:t>
      </w:r>
      <w:r w:rsidR="001E66D7" w:rsidRPr="00A422C2">
        <w:rPr>
          <w:i/>
          <w:iCs/>
          <w:lang w:val="es-ES"/>
        </w:rPr>
        <w:t>recall</w:t>
      </w:r>
      <w:r w:rsidRPr="00A422C2">
        <w:rPr>
          <w:lang w:val="es-ES"/>
        </w:rPr>
        <w:t xml:space="preserve"> </w:t>
      </w:r>
      <w:r w:rsidR="001E66D7" w:rsidRPr="00A422C2">
        <w:rPr>
          <w:lang w:val="es-ES"/>
        </w:rPr>
        <w:t>y el FPR</w:t>
      </w:r>
      <w:r w:rsidR="00C829B4" w:rsidRPr="00A422C2">
        <w:rPr>
          <w:lang w:val="es-ES"/>
        </w:rPr>
        <w:t xml:space="preserve"> (</w:t>
      </w:r>
      <w:r w:rsidR="00C829B4" w:rsidRPr="00A422C2">
        <w:rPr>
          <w:i/>
          <w:iCs/>
          <w:lang w:val="es-ES"/>
        </w:rPr>
        <w:t>False Positive Rate</w:t>
      </w:r>
      <w:r w:rsidR="00C829B4" w:rsidRPr="00A422C2">
        <w:rPr>
          <w:lang w:val="es-ES"/>
        </w:rPr>
        <w:t>)</w:t>
      </w:r>
      <w:r w:rsidR="001E66D7" w:rsidRPr="00A422C2">
        <w:rPr>
          <w:lang w:val="es-ES"/>
        </w:rPr>
        <w:t xml:space="preserve">, cuya formula está representada por la </w:t>
      </w:r>
      <w:r w:rsidR="005B1939" w:rsidRPr="00A422C2">
        <w:rPr>
          <w:lang w:val="es-ES"/>
        </w:rPr>
        <w:t>ecuación</w:t>
      </w:r>
      <w:r w:rsidR="001E66D7" w:rsidRPr="00A422C2">
        <w:rPr>
          <w:lang w:val="es-ES"/>
        </w:rPr>
        <w:t xml:space="preserve"> que se encuentra en </w:t>
      </w:r>
      <w:r w:rsidR="008A5D46" w:rsidRPr="00A422C2">
        <w:rPr>
          <w:lang w:val="es-ES"/>
        </w:rPr>
        <w:fldChar w:fldCharType="begin"/>
      </w:r>
      <w:r w:rsidR="008A5D46" w:rsidRPr="00A422C2">
        <w:rPr>
          <w:lang w:val="es-ES"/>
        </w:rPr>
        <w:instrText xml:space="preserve"> REF _Ref58913792 \h </w:instrText>
      </w:r>
      <w:r w:rsidR="008A5D46" w:rsidRPr="00A422C2">
        <w:rPr>
          <w:lang w:val="es-ES"/>
        </w:rPr>
      </w:r>
      <w:r w:rsidR="008A5D46" w:rsidRPr="00A422C2">
        <w:rPr>
          <w:lang w:val="es-ES"/>
        </w:rPr>
        <w:fldChar w:fldCharType="separate"/>
      </w:r>
      <w:r w:rsidR="00647E87" w:rsidRPr="00A422C2">
        <w:rPr>
          <w:lang w:val="es-ES" w:eastAsia="es-ES"/>
        </w:rPr>
        <w:t>(</w:t>
      </w:r>
      <w:r w:rsidR="00647E87">
        <w:rPr>
          <w:noProof/>
          <w:lang w:val="es-ES"/>
        </w:rPr>
        <w:t>7</w:t>
      </w:r>
      <w:r w:rsidR="00647E87" w:rsidRPr="00A422C2">
        <w:rPr>
          <w:lang w:val="es-ES" w:eastAsia="es-ES"/>
        </w:rPr>
        <w:t>)</w:t>
      </w:r>
      <w:r w:rsidR="008A5D46" w:rsidRPr="00A422C2">
        <w:rPr>
          <w:lang w:val="es-ES"/>
        </w:rPr>
        <w:fldChar w:fldCharType="end"/>
      </w:r>
      <w:r w:rsidR="001E66D7" w:rsidRPr="00A422C2">
        <w:rPr>
          <w:lang w:val="es-ES"/>
        </w:rPr>
        <w:t>.</w:t>
      </w:r>
    </w:p>
    <w:tbl>
      <w:tblPr>
        <w:tblW w:w="5000" w:type="pct"/>
        <w:tblLook w:val="04A0" w:firstRow="1" w:lastRow="0" w:firstColumn="1" w:lastColumn="0" w:noHBand="0" w:noVBand="1"/>
      </w:tblPr>
      <w:tblGrid>
        <w:gridCol w:w="367"/>
        <w:gridCol w:w="7086"/>
        <w:gridCol w:w="1051"/>
      </w:tblGrid>
      <w:tr w:rsidR="001E66D7" w:rsidRPr="00A422C2" w14:paraId="2AEE8459" w14:textId="77777777" w:rsidTr="00240EC3">
        <w:trPr>
          <w:trHeight w:val="454"/>
        </w:trPr>
        <w:tc>
          <w:tcPr>
            <w:tcW w:w="216" w:type="pct"/>
            <w:vAlign w:val="center"/>
          </w:tcPr>
          <w:p w14:paraId="026D417E" w14:textId="77777777" w:rsidR="001E66D7" w:rsidRPr="00A422C2" w:rsidRDefault="001E66D7" w:rsidP="00975E03">
            <w:pPr>
              <w:jc w:val="center"/>
              <w:rPr>
                <w:lang w:val="es-ES" w:eastAsia="es-ES"/>
              </w:rPr>
            </w:pPr>
          </w:p>
        </w:tc>
        <w:tc>
          <w:tcPr>
            <w:tcW w:w="4166" w:type="pct"/>
            <w:vAlign w:val="center"/>
          </w:tcPr>
          <w:p w14:paraId="3476321A" w14:textId="11029FD7" w:rsidR="001E66D7" w:rsidRPr="00A422C2" w:rsidRDefault="001E66D7" w:rsidP="00975E03">
            <w:pPr>
              <w:jc w:val="center"/>
              <w:rPr>
                <w:lang w:val="es-ES" w:eastAsia="es-ES"/>
              </w:rPr>
            </w:pPr>
            <m:oMathPara>
              <m:oMath>
                <m:r>
                  <w:rPr>
                    <w:rFonts w:ascii="Cambria Math" w:hAnsi="Cambria Math"/>
                    <w:lang w:val="es-ES" w:eastAsia="es-ES"/>
                  </w:rPr>
                  <m:t xml:space="preserve">FPR=1- TNR= </m:t>
                </m:r>
                <m:f>
                  <m:fPr>
                    <m:ctrlPr>
                      <w:rPr>
                        <w:rFonts w:ascii="Cambria Math" w:hAnsi="Cambria Math"/>
                        <w:i/>
                        <w:lang w:val="es-ES" w:eastAsia="es-ES"/>
                      </w:rPr>
                    </m:ctrlPr>
                  </m:fPr>
                  <m:num>
                    <m:r>
                      <w:rPr>
                        <w:rFonts w:ascii="Cambria Math" w:hAnsi="Cambria Math"/>
                        <w:lang w:val="es-ES" w:eastAsia="es-ES"/>
                      </w:rPr>
                      <m:t>FP</m:t>
                    </m:r>
                  </m:num>
                  <m:den>
                    <m:r>
                      <w:rPr>
                        <w:rFonts w:ascii="Cambria Math" w:hAnsi="Cambria Math"/>
                        <w:lang w:val="es-ES" w:eastAsia="es-ES"/>
                      </w:rPr>
                      <m:t>TN+FP</m:t>
                    </m:r>
                  </m:den>
                </m:f>
              </m:oMath>
            </m:oMathPara>
          </w:p>
        </w:tc>
        <w:tc>
          <w:tcPr>
            <w:tcW w:w="618" w:type="pct"/>
            <w:vAlign w:val="center"/>
          </w:tcPr>
          <w:p w14:paraId="356CD32F" w14:textId="664D0DF4" w:rsidR="001E66D7" w:rsidRPr="00A422C2" w:rsidRDefault="001E66D7" w:rsidP="00421092">
            <w:pPr>
              <w:keepNext/>
              <w:jc w:val="right"/>
              <w:rPr>
                <w:lang w:val="es-ES" w:eastAsia="es-ES"/>
              </w:rPr>
            </w:pPr>
            <w:bookmarkStart w:id="63" w:name="_Ref58913792"/>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647E87">
              <w:rPr>
                <w:noProof/>
                <w:lang w:val="es-ES"/>
              </w:rPr>
              <w:t>7</w:t>
            </w:r>
            <w:r w:rsidRPr="00A422C2">
              <w:rPr>
                <w:lang w:val="es-ES"/>
              </w:rPr>
              <w:fldChar w:fldCharType="end"/>
            </w:r>
            <w:r w:rsidRPr="00A422C2">
              <w:rPr>
                <w:lang w:val="es-ES" w:eastAsia="es-ES"/>
              </w:rPr>
              <w:t>)</w:t>
            </w:r>
            <w:bookmarkEnd w:id="63"/>
          </w:p>
        </w:tc>
      </w:tr>
    </w:tbl>
    <w:p w14:paraId="34F854FE" w14:textId="0827B6CB" w:rsidR="00BA2ED4" w:rsidRPr="00A422C2" w:rsidRDefault="00240EC3" w:rsidP="00BA2ED4">
      <w:pPr>
        <w:rPr>
          <w:lang w:val="es-ES"/>
        </w:rPr>
      </w:pPr>
      <w:r w:rsidRPr="00A422C2">
        <w:rPr>
          <w:lang w:val="es-ES"/>
        </w:rPr>
        <w:t>En la curva ROC, la parte superior izquierda de la gráfica representa una clasificación perfecta realizada por el sistema (</w:t>
      </w:r>
      <w:r w:rsidRPr="00A422C2">
        <w:rPr>
          <w:lang w:val="es-ES"/>
        </w:rPr>
        <w:fldChar w:fldCharType="begin"/>
      </w:r>
      <w:r w:rsidRPr="00A422C2">
        <w:rPr>
          <w:lang w:val="es-ES"/>
        </w:rPr>
        <w:instrText xml:space="preserve"> REF _Ref58914406 \h </w:instrText>
      </w:r>
      <w:r w:rsidRPr="00A422C2">
        <w:rPr>
          <w:lang w:val="es-ES"/>
        </w:rPr>
      </w:r>
      <w:r w:rsidRPr="00A422C2">
        <w:rPr>
          <w:lang w:val="es-ES"/>
        </w:rPr>
        <w:fldChar w:fldCharType="separate"/>
      </w:r>
      <w:r w:rsidR="00647E87" w:rsidRPr="00A422C2">
        <w:rPr>
          <w:lang w:val="es-ES"/>
        </w:rPr>
        <w:t xml:space="preserve">Figura </w:t>
      </w:r>
      <w:r w:rsidR="00647E87">
        <w:rPr>
          <w:noProof/>
          <w:lang w:val="es-ES"/>
        </w:rPr>
        <w:t>10</w:t>
      </w:r>
      <w:r w:rsidRPr="00A422C2">
        <w:rPr>
          <w:lang w:val="es-ES"/>
        </w:rPr>
        <w:fldChar w:fldCharType="end"/>
      </w:r>
      <w:r w:rsidRPr="00A422C2">
        <w:rPr>
          <w:lang w:val="es-ES"/>
        </w:rPr>
        <w:t xml:space="preserve">). De esta forma </w:t>
      </w:r>
      <w:r w:rsidR="006101D5" w:rsidRPr="00A422C2">
        <w:rPr>
          <w:lang w:val="es-ES"/>
        </w:rPr>
        <w:t xml:space="preserve">se compara el </w:t>
      </w:r>
      <w:r w:rsidR="006101D5" w:rsidRPr="00A422C2">
        <w:rPr>
          <w:lang w:val="es-ES"/>
        </w:rPr>
        <w:lastRenderedPageBreak/>
        <w:t>rendimiento del sistema con los resultados de un sistema donde la clasificación se realiza de forma aleatoria</w:t>
      </w:r>
      <w:r w:rsidR="00A32EA2" w:rsidRPr="00A422C2">
        <w:rPr>
          <w:lang w:val="es-ES"/>
        </w:rPr>
        <w:t xml:space="preserve"> (representada mediante una línea roja en la </w:t>
      </w:r>
      <w:r w:rsidR="00A32EA2" w:rsidRPr="00A422C2">
        <w:rPr>
          <w:lang w:val="es-ES"/>
        </w:rPr>
        <w:fldChar w:fldCharType="begin"/>
      </w:r>
      <w:r w:rsidR="00A32EA2" w:rsidRPr="00A422C2">
        <w:rPr>
          <w:lang w:val="es-ES"/>
        </w:rPr>
        <w:instrText xml:space="preserve"> REF _Ref58914406 \h </w:instrText>
      </w:r>
      <w:r w:rsidR="00A32EA2" w:rsidRPr="00A422C2">
        <w:rPr>
          <w:lang w:val="es-ES"/>
        </w:rPr>
      </w:r>
      <w:r w:rsidR="00A32EA2" w:rsidRPr="00A422C2">
        <w:rPr>
          <w:lang w:val="es-ES"/>
        </w:rPr>
        <w:fldChar w:fldCharType="separate"/>
      </w:r>
      <w:r w:rsidR="00647E87" w:rsidRPr="00A422C2">
        <w:rPr>
          <w:lang w:val="es-ES"/>
        </w:rPr>
        <w:t xml:space="preserve">Figura </w:t>
      </w:r>
      <w:r w:rsidR="00647E87">
        <w:rPr>
          <w:noProof/>
          <w:lang w:val="es-ES"/>
        </w:rPr>
        <w:t>10</w:t>
      </w:r>
      <w:r w:rsidR="00A32EA2" w:rsidRPr="00A422C2">
        <w:rPr>
          <w:lang w:val="es-ES"/>
        </w:rPr>
        <w:fldChar w:fldCharType="end"/>
      </w:r>
      <w:r w:rsidR="00A32EA2" w:rsidRPr="00A422C2">
        <w:rPr>
          <w:lang w:val="es-ES"/>
        </w:rPr>
        <w:t>)</w:t>
      </w:r>
      <w:r w:rsidR="006101D5" w:rsidRPr="00A422C2">
        <w:rPr>
          <w:lang w:val="es-ES"/>
        </w:rPr>
        <w:t>.</w:t>
      </w:r>
      <w:r w:rsidR="00BA2ED4" w:rsidRPr="00A422C2">
        <w:rPr>
          <w:lang w:val="es-ES"/>
        </w:rPr>
        <w:t xml:space="preserve"> A partir esta curva también se calcula el AUC, que sirve como resumen del rendimiento del modelo, siendo este mejor cuanto mayor sea el valor del AUC.</w:t>
      </w:r>
    </w:p>
    <w:p w14:paraId="18BA9D95" w14:textId="77777777" w:rsidR="00240EC3" w:rsidRPr="00A422C2" w:rsidRDefault="00240EC3" w:rsidP="00240EC3">
      <w:pPr>
        <w:keepNext/>
        <w:ind w:firstLine="0"/>
        <w:jc w:val="center"/>
        <w:rPr>
          <w:lang w:val="es-ES"/>
        </w:rPr>
      </w:pPr>
      <w:r w:rsidRPr="00A422C2">
        <w:rPr>
          <w:noProof/>
          <w:lang w:val="es-ES"/>
        </w:rPr>
        <w:drawing>
          <wp:inline distT="0" distB="0" distL="0" distR="0" wp14:anchorId="1B4F3B64" wp14:editId="49A62EC3">
            <wp:extent cx="2522137" cy="2521585"/>
            <wp:effectExtent l="0" t="0" r="5715"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rotWithShape="1">
                    <a:blip r:embed="rId31">
                      <a:extLst>
                        <a:ext uri="{BEBA8EAE-BF5A-486C-A8C5-ECC9F3942E4B}">
                          <a14:imgProps xmlns:a14="http://schemas.microsoft.com/office/drawing/2010/main">
                            <a14:imgLayer r:embed="rId32">
                              <a14:imgEffect>
                                <a14:backgroundRemoval t="6602" b="82448" l="7768" r="52232">
                                  <a14:foregroundMark x1="21786" y1="23510" x2="19464" y2="40097"/>
                                  <a14:foregroundMark x1="19464" y1="40097" x2="21607" y2="60870"/>
                                  <a14:foregroundMark x1="21607" y1="60870" x2="32500" y2="58293"/>
                                  <a14:foregroundMark x1="32500" y1="58293" x2="32946" y2="41224"/>
                                  <a14:foregroundMark x1="32946" y1="41224" x2="27679" y2="25765"/>
                                  <a14:foregroundMark x1="27679" y1="25765" x2="21607" y2="40902"/>
                                  <a14:foregroundMark x1="21607" y1="40902" x2="32589" y2="48953"/>
                                  <a14:foregroundMark x1="32589" y1="48953" x2="32054" y2="31240"/>
                                  <a14:foregroundMark x1="32054" y1="31240" x2="27500" y2="48631"/>
                                  <a14:foregroundMark x1="27500" y1="48631" x2="32589" y2="53140"/>
                                  <a14:foregroundMark x1="40179" y1="20129" x2="44911" y2="41224"/>
                                  <a14:foregroundMark x1="44911" y1="41224" x2="40893" y2="59098"/>
                                  <a14:foregroundMark x1="40893" y1="59098" x2="34107" y2="52818"/>
                                  <a14:foregroundMark x1="42411" y1="21900" x2="46339" y2="36554"/>
                                  <a14:foregroundMark x1="46339" y1="36554" x2="46696" y2="48792"/>
                                  <a14:foregroundMark x1="48571" y1="21578" x2="49107" y2="69243"/>
                                  <a14:foregroundMark x1="49107" y1="14171" x2="49107" y2="23833"/>
                                  <a14:foregroundMark x1="48393" y1="11755" x2="14375" y2="12399"/>
                                  <a14:foregroundMark x1="16161" y1="6763" x2="26071" y2="8696"/>
                                  <a14:foregroundMark x1="26071" y1="8696" x2="26786" y2="7085"/>
                                  <a14:foregroundMark x1="35357" y1="7085" x2="44196" y2="7729"/>
                                  <a14:foregroundMark x1="44196" y1="7729" x2="44464" y2="7407"/>
                                  <a14:foregroundMark x1="51542" y1="54647" x2="52054" y2="66506"/>
                                  <a14:foregroundMark x1="51327" y1="49687" x2="51477" y2="53152"/>
                                  <a14:foregroundMark x1="49554" y1="8696" x2="50951" y2="40986"/>
                                  <a14:foregroundMark x1="52054" y1="66506" x2="45625" y2="85185"/>
                                  <a14:foregroundMark x1="45625" y1="85185" x2="36161" y2="89533"/>
                                  <a14:foregroundMark x1="36161" y1="89533" x2="15714" y2="71014"/>
                                  <a14:foregroundMark x1="15714" y1="71014" x2="10446" y2="84058"/>
                                  <a14:foregroundMark x1="10446" y1="84058" x2="7946" y2="26248"/>
                                  <a14:foregroundMark x1="7946" y1="26248" x2="10804" y2="28180"/>
                                  <a14:foregroundMark x1="9821" y1="19485" x2="10089" y2="27858"/>
                                  <a14:foregroundMark x1="10804" y1="16103" x2="10804" y2="34300"/>
                                  <a14:foregroundMark x1="14107" y1="85829" x2="25893" y2="86151"/>
                                  <a14:foregroundMark x1="25893" y1="86151" x2="47232" y2="82126"/>
                                  <a14:foregroundMark x1="47232" y1="82126" x2="49554" y2="82448"/>
                                  <a14:foregroundMark x1="52264" y1="33626" x2="52232" y2="10145"/>
                                  <a14:foregroundMark x1="52321" y1="76651" x2="52291" y2="54129"/>
                                  <a14:foregroundMark x1="52232" y1="10145" x2="39464" y2="7085"/>
                                  <a14:backgroundMark x1="52679" y1="34622" x2="52810" y2="48776"/>
                                  <a14:backgroundMark x1="53125" y1="34622" x2="53125" y2="34622"/>
                                  <a14:backgroundMark x1="53125" y1="34622" x2="52946" y2="51369"/>
                                  <a14:backgroundMark x1="52946" y1="51369" x2="52768" y2="35105"/>
                                  <a14:backgroundMark x1="52768" y1="35105" x2="52946" y2="34138"/>
                                  <a14:backgroundMark x1="52679" y1="33655" x2="52321" y2="49758"/>
                                  <a14:backgroundMark x1="52321" y1="49758" x2="52857" y2="42190"/>
                                  <a14:backgroundMark x1="52054" y1="51691" x2="53125" y2="52013"/>
                                  <a14:backgroundMark x1="52589" y1="52174" x2="52589" y2="49919"/>
                                  <a14:backgroundMark x1="52143" y1="52335" x2="52857" y2="52496"/>
                                  <a14:backgroundMark x1="52946" y1="51852" x2="52946" y2="44605"/>
                                  <a14:backgroundMark x1="53125" y1="46860" x2="53125" y2="46860"/>
                                  <a14:backgroundMark x1="53214" y1="46860" x2="52857" y2="52013"/>
                                  <a14:backgroundMark x1="52143" y1="41224" x2="52054" y2="42673"/>
                                </a14:backgroundRemoval>
                              </a14:imgEffect>
                            </a14:imgLayer>
                          </a14:imgProps>
                        </a:ext>
                      </a:extLst>
                    </a:blip>
                    <a:srcRect l="7258" t="4705" r="46018" b="10914"/>
                    <a:stretch/>
                  </pic:blipFill>
                  <pic:spPr bwMode="auto">
                    <a:xfrm>
                      <a:off x="0" y="0"/>
                      <a:ext cx="2523142" cy="2522590"/>
                    </a:xfrm>
                    <a:prstGeom prst="roundRect">
                      <a:avLst/>
                    </a:prstGeom>
                    <a:ln>
                      <a:noFill/>
                    </a:ln>
                    <a:extLst>
                      <a:ext uri="{53640926-AAD7-44D8-BBD7-CCE9431645EC}">
                        <a14:shadowObscured xmlns:a14="http://schemas.microsoft.com/office/drawing/2010/main"/>
                      </a:ext>
                    </a:extLst>
                  </pic:spPr>
                </pic:pic>
              </a:graphicData>
            </a:graphic>
          </wp:inline>
        </w:drawing>
      </w:r>
    </w:p>
    <w:p w14:paraId="73B36A40" w14:textId="3172BF6E" w:rsidR="00240EC3" w:rsidRPr="00A422C2" w:rsidRDefault="00240EC3" w:rsidP="00240EC3">
      <w:pPr>
        <w:pStyle w:val="Caption"/>
        <w:ind w:firstLine="0"/>
        <w:jc w:val="center"/>
        <w:rPr>
          <w:lang w:val="es-ES"/>
        </w:rPr>
      </w:pPr>
      <w:bookmarkStart w:id="64" w:name="_Ref58914406"/>
      <w:bookmarkStart w:id="65" w:name="_Toc62166984"/>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647E87">
        <w:rPr>
          <w:noProof/>
          <w:lang w:val="es-ES"/>
        </w:rPr>
        <w:t>10</w:t>
      </w:r>
      <w:r w:rsidRPr="00A422C2">
        <w:rPr>
          <w:lang w:val="es-ES"/>
        </w:rPr>
        <w:fldChar w:fldCharType="end"/>
      </w:r>
      <w:bookmarkEnd w:id="64"/>
      <w:r w:rsidRPr="00A422C2">
        <w:rPr>
          <w:lang w:val="es-ES"/>
        </w:rPr>
        <w:t xml:space="preserve">. Ejemplo de curva ROC </w:t>
      </w:r>
      <w:r w:rsidRPr="00A422C2">
        <w:rPr>
          <w:lang w:val="es-ES"/>
        </w:rPr>
        <w:fldChar w:fldCharType="begin"/>
      </w:r>
      <w:r w:rsidR="00B939D5">
        <w:rPr>
          <w:lang w:val="es-ES"/>
        </w:rPr>
        <w:instrText xml:space="preserve"> ADDIN ZOTERO_ITEM CSL_CITATION {"citationID":"Sjw4X7Dt","properties":{"formattedCitation":"[40]","plainCitation":"[40]","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Pr="00A422C2">
        <w:rPr>
          <w:lang w:val="es-ES"/>
        </w:rPr>
        <w:fldChar w:fldCharType="separate"/>
      </w:r>
      <w:r w:rsidR="00F4608B" w:rsidRPr="008A20C7">
        <w:rPr>
          <w:rFonts w:ascii="Calibri" w:hAnsi="Calibri" w:cs="Calibri"/>
          <w:lang w:val="es-ES"/>
        </w:rPr>
        <w:t>[40]</w:t>
      </w:r>
      <w:r w:rsidRPr="00A422C2">
        <w:rPr>
          <w:lang w:val="es-ES"/>
        </w:rPr>
        <w:fldChar w:fldCharType="end"/>
      </w:r>
      <w:r w:rsidRPr="00A422C2">
        <w:rPr>
          <w:lang w:val="es-ES"/>
        </w:rPr>
        <w:t>.</w:t>
      </w:r>
      <w:bookmarkEnd w:id="65"/>
    </w:p>
    <w:p w14:paraId="47D40F83" w14:textId="714774B5" w:rsidR="00AE2423" w:rsidRPr="00A422C2" w:rsidRDefault="00AE2423" w:rsidP="00AE2423">
      <w:pPr>
        <w:pStyle w:val="Heading3"/>
        <w:rPr>
          <w:lang w:val="es-ES"/>
        </w:rPr>
      </w:pPr>
      <w:bookmarkStart w:id="66" w:name="_Toc62166955"/>
      <w:r w:rsidRPr="00A422C2">
        <w:rPr>
          <w:lang w:val="es-ES"/>
        </w:rPr>
        <w:t>Aplicaciones</w:t>
      </w:r>
      <w:bookmarkEnd w:id="66"/>
    </w:p>
    <w:p w14:paraId="0B9CE680" w14:textId="599D7A31" w:rsidR="007113A0" w:rsidRPr="00A422C2" w:rsidRDefault="007113A0" w:rsidP="007113A0">
      <w:pPr>
        <w:rPr>
          <w:lang w:val="es-ES" w:eastAsia="es-ES"/>
        </w:rPr>
      </w:pPr>
      <w:r w:rsidRPr="00A422C2">
        <w:rPr>
          <w:lang w:val="es-ES" w:eastAsia="es-ES"/>
        </w:rPr>
        <w:t xml:space="preserve">Dos de las áreas donde el uso de ML puede ser beneficioso dentro del campo de la medicina son el diagnostico y predicción del resultado. Esto incluye la posibilidad de identificar </w:t>
      </w:r>
      <w:r w:rsidR="00BA3E60" w:rsidRPr="00A422C2">
        <w:rPr>
          <w:lang w:val="es-ES" w:eastAsia="es-ES"/>
        </w:rPr>
        <w:t>algunas emergencias médicas como</w:t>
      </w:r>
      <w:r w:rsidR="00CA52E1" w:rsidRPr="00A422C2">
        <w:rPr>
          <w:lang w:val="es-ES" w:eastAsia="es-ES"/>
        </w:rPr>
        <w:t xml:space="preserve"> pueden ser las recaídas o las transiciones a enfermedades distintas.</w:t>
      </w:r>
    </w:p>
    <w:p w14:paraId="04A3FB04" w14:textId="505DE8FC" w:rsidR="001F078A" w:rsidRPr="00A422C2" w:rsidRDefault="00DF352A" w:rsidP="00201BCE">
      <w:pPr>
        <w:rPr>
          <w:lang w:val="es-ES" w:eastAsia="es-ES"/>
        </w:rPr>
      </w:pPr>
      <w:r w:rsidRPr="00A422C2">
        <w:rPr>
          <w:lang w:val="es-ES" w:eastAsia="es-ES"/>
        </w:rPr>
        <w:t>Algunas</w:t>
      </w:r>
      <w:r w:rsidR="001D5969" w:rsidRPr="00A422C2">
        <w:rPr>
          <w:lang w:val="es-ES" w:eastAsia="es-ES"/>
        </w:rPr>
        <w:t xml:space="preserve"> de las aplicaciones de ML que se usan hoy en </w:t>
      </w:r>
      <w:r w:rsidRPr="00A422C2">
        <w:rPr>
          <w:lang w:val="es-ES" w:eastAsia="es-ES"/>
        </w:rPr>
        <w:t>día</w:t>
      </w:r>
      <w:r w:rsidR="001D5969" w:rsidRPr="00A422C2">
        <w:rPr>
          <w:lang w:val="es-ES" w:eastAsia="es-ES"/>
        </w:rPr>
        <w:t xml:space="preserve"> en un contexto médico se expresan a continuación</w:t>
      </w:r>
      <w:r w:rsidR="0068725A" w:rsidRPr="00A422C2">
        <w:rPr>
          <w:lang w:val="es-ES" w:eastAsia="es-ES"/>
        </w:rPr>
        <w:t xml:space="preserve"> </w:t>
      </w:r>
      <w:r w:rsidR="00291A02" w:rsidRPr="00A422C2">
        <w:rPr>
          <w:lang w:val="es-ES" w:eastAsia="es-ES"/>
        </w:rPr>
        <w:fldChar w:fldCharType="begin"/>
      </w:r>
      <w:r w:rsidR="00B939D5">
        <w:rPr>
          <w:lang w:val="es-ES" w:eastAsia="es-ES"/>
        </w:rPr>
        <w:instrText xml:space="preserve"> ADDIN ZOTERO_ITEM CSL_CITATION {"citationID":"bVOxgZa3","properties":{"formattedCitation":"[41]","plainCitation":"[41]","noteIndex":0},"citationItems":[{"id":40,"uris":["http://zotero.org/groups/2648216/items/BJ77M4PE"],"uri":["http://zotero.org/groups/2648216/items/BJ77M4PE"],"itemData":{"id":40,"type":"webpage","abstract":"Medical diagnostics are a category of medical tests designed to detect infections, conditions and diseases. These medical diagnostics fall under the","container-title":"Emerj","language":"en-US","title":"Machine Learning for Medical Diagnostics - 4 Current Applications","URL":"https://emerj.com/ai-sector-overviews/machine-learning-medical-diagnostics-4-current-applications/","author":[{"family":"Faggella","given":"Daniel"}],"accessed":{"date-parts":[["2020",12,10]]}}}],"schema":"https://github.com/citation-style-language/schema/raw/master/csl-citation.json"} </w:instrText>
      </w:r>
      <w:r w:rsidR="00291A02" w:rsidRPr="00A422C2">
        <w:rPr>
          <w:lang w:val="es-ES" w:eastAsia="es-ES"/>
        </w:rPr>
        <w:fldChar w:fldCharType="separate"/>
      </w:r>
      <w:r w:rsidR="00F4608B" w:rsidRPr="00F4608B">
        <w:rPr>
          <w:rFonts w:ascii="Calibri" w:hAnsi="Calibri" w:cs="Calibri"/>
          <w:lang w:val="es-ES"/>
        </w:rPr>
        <w:t>[41]</w:t>
      </w:r>
      <w:r w:rsidR="00291A02" w:rsidRPr="00A422C2">
        <w:rPr>
          <w:lang w:val="es-ES" w:eastAsia="es-ES"/>
        </w:rPr>
        <w:fldChar w:fldCharType="end"/>
      </w:r>
      <w:r w:rsidR="00321CC9" w:rsidRPr="00A422C2">
        <w:rPr>
          <w:lang w:val="es-ES" w:eastAsia="es-ES"/>
        </w:rPr>
        <w:t>.</w:t>
      </w:r>
    </w:p>
    <w:p w14:paraId="4608A5D6" w14:textId="621D76B8" w:rsidR="00F22B41" w:rsidRPr="00A422C2" w:rsidRDefault="00F22B41" w:rsidP="001D19EE">
      <w:pPr>
        <w:pStyle w:val="Heading4"/>
        <w:numPr>
          <w:ilvl w:val="0"/>
          <w:numId w:val="10"/>
        </w:numPr>
      </w:pPr>
      <w:r w:rsidRPr="00A422C2">
        <w:t>Chatbot</w:t>
      </w:r>
    </w:p>
    <w:p w14:paraId="718B2D0D" w14:textId="1E5403D8" w:rsidR="00234AD0" w:rsidRPr="00A422C2" w:rsidRDefault="00F22B41" w:rsidP="00F22B41">
      <w:pPr>
        <w:rPr>
          <w:lang w:val="es-ES" w:eastAsia="es-ES"/>
        </w:rPr>
      </w:pPr>
      <w:r w:rsidRPr="00A422C2">
        <w:rPr>
          <w:lang w:val="es-ES" w:eastAsia="es-ES"/>
        </w:rPr>
        <w:t>P</w:t>
      </w:r>
      <w:r w:rsidR="00DF352A" w:rsidRPr="00A422C2">
        <w:rPr>
          <w:lang w:val="es-ES" w:eastAsia="es-ES"/>
        </w:rPr>
        <w:t xml:space="preserve">rograma informático con el cual se puede mantener una conversación gracias a la IA. Aplicados en este contexto, </w:t>
      </w:r>
      <w:r w:rsidR="00B73ABE" w:rsidRPr="00A422C2">
        <w:rPr>
          <w:lang w:val="es-ES" w:eastAsia="es-ES"/>
        </w:rPr>
        <w:t>cuentan con capacidad para reconocer el lenguaje</w:t>
      </w:r>
      <w:r w:rsidR="00DF352A" w:rsidRPr="00A422C2">
        <w:rPr>
          <w:lang w:val="es-ES" w:eastAsia="es-ES"/>
        </w:rPr>
        <w:t xml:space="preserve"> e identificar patrones en la expresión de los pacientes para realizar un diagnóstico potencial, prevenir enfermedades o recomendar un curso de acción apropiado.</w:t>
      </w:r>
    </w:p>
    <w:p w14:paraId="182449C4" w14:textId="50BD85B0" w:rsidR="009A1EFA" w:rsidRPr="00A422C2" w:rsidRDefault="00C16B8C" w:rsidP="00F22B41">
      <w:pPr>
        <w:rPr>
          <w:lang w:val="es-ES" w:eastAsia="es-ES"/>
        </w:rPr>
      </w:pPr>
      <w:r w:rsidRPr="00A422C2">
        <w:rPr>
          <w:lang w:val="es-ES" w:eastAsia="es-ES"/>
        </w:rPr>
        <w:t xml:space="preserve">Por ejemplo, una startup con sede en U.K. ha desarrollado la aplicación </w:t>
      </w:r>
      <w:r w:rsidRPr="00A422C2">
        <w:rPr>
          <w:i/>
          <w:iCs/>
          <w:lang w:val="es-ES" w:eastAsia="es-ES"/>
        </w:rPr>
        <w:t>Babylon Health</w:t>
      </w:r>
      <w:r w:rsidR="006D4B2E" w:rsidRPr="00A422C2">
        <w:rPr>
          <w:lang w:val="es-ES" w:eastAsia="es-ES"/>
        </w:rPr>
        <w:t xml:space="preserve"> </w:t>
      </w:r>
      <w:r w:rsidR="00291A02" w:rsidRPr="00A422C2">
        <w:rPr>
          <w:lang w:val="es-ES" w:eastAsia="es-ES"/>
        </w:rPr>
        <w:fldChar w:fldCharType="begin"/>
      </w:r>
      <w:r w:rsidR="00B939D5">
        <w:rPr>
          <w:lang w:val="es-ES" w:eastAsia="es-ES"/>
        </w:rPr>
        <w:instrText xml:space="preserve"> ADDIN ZOTERO_ITEM CSL_CITATION {"citationID":"adCWDmpG","properties":{"formattedCitation":"[42]","plainCitation":"[42]","noteIndex":0},"citationItems":[{"id":43,"uris":["http://zotero.org/groups/2648216/items/XZECKQC7"],"uri":["http://zotero.org/groups/2648216/items/XZECKQC7"],"itemData":{"id":43,"type":"webpage","abstract":"See a doctor online in minutes using your mobile from home, work or holiday. Prescriptions, referral letters and sick notes delivered near instantly. Open 24/7.","container-title":"Babylon Health","language":"en-US","title":"Babylon Health UK - The Online Doctor and Prescription Services App","URL":"https://www.babylonhealth.com/","accessed":{"date-parts":[["2020",12,11]]}}}],"schema":"https://github.com/citation-style-language/schema/raw/master/csl-citation.json"} </w:instrText>
      </w:r>
      <w:r w:rsidR="00291A02" w:rsidRPr="00A422C2">
        <w:rPr>
          <w:lang w:val="es-ES" w:eastAsia="es-ES"/>
        </w:rPr>
        <w:fldChar w:fldCharType="separate"/>
      </w:r>
      <w:r w:rsidR="00F4608B" w:rsidRPr="00F4608B">
        <w:rPr>
          <w:rFonts w:ascii="Calibri" w:hAnsi="Calibri" w:cs="Calibri"/>
          <w:lang w:val="es-ES"/>
        </w:rPr>
        <w:t>[42]</w:t>
      </w:r>
      <w:r w:rsidR="00291A02" w:rsidRPr="00A422C2">
        <w:rPr>
          <w:lang w:val="es-ES" w:eastAsia="es-ES"/>
        </w:rPr>
        <w:fldChar w:fldCharType="end"/>
      </w:r>
      <w:r w:rsidR="0076752D" w:rsidRPr="00A422C2">
        <w:rPr>
          <w:lang w:val="es-ES" w:eastAsia="es-ES"/>
        </w:rPr>
        <w:t xml:space="preserve">, que mediante el reconocimiento </w:t>
      </w:r>
      <w:r w:rsidR="00E21156" w:rsidRPr="00A422C2">
        <w:rPr>
          <w:lang w:val="es-ES" w:eastAsia="es-ES"/>
        </w:rPr>
        <w:t>del lenguaje</w:t>
      </w:r>
      <w:r w:rsidR="0076752D" w:rsidRPr="00A422C2">
        <w:rPr>
          <w:lang w:val="es-ES" w:eastAsia="es-ES"/>
        </w:rPr>
        <w:t xml:space="preserve">, </w:t>
      </w:r>
      <w:r w:rsidR="00E21156" w:rsidRPr="00A422C2">
        <w:rPr>
          <w:lang w:val="es-ES" w:eastAsia="es-ES"/>
        </w:rPr>
        <w:t xml:space="preserve">compara </w:t>
      </w:r>
      <w:r w:rsidR="0076752D" w:rsidRPr="00A422C2">
        <w:rPr>
          <w:lang w:val="es-ES" w:eastAsia="es-ES"/>
        </w:rPr>
        <w:t xml:space="preserve">los síntomas que recibe de un usuario con una base de datos de enfermedades. En respuesta, recomendará un curso de acción apropiado basado en una combinación de los síntomas reportados, </w:t>
      </w:r>
      <w:r w:rsidR="00596021" w:rsidRPr="00A422C2">
        <w:rPr>
          <w:lang w:val="es-ES" w:eastAsia="es-ES"/>
        </w:rPr>
        <w:t>el historial</w:t>
      </w:r>
      <w:r w:rsidR="0076752D" w:rsidRPr="00A422C2">
        <w:rPr>
          <w:lang w:val="es-ES" w:eastAsia="es-ES"/>
        </w:rPr>
        <w:t xml:space="preserve"> del paciente y </w:t>
      </w:r>
      <w:r w:rsidR="00A80696" w:rsidRPr="00A422C2">
        <w:rPr>
          <w:lang w:val="es-ES" w:eastAsia="es-ES"/>
        </w:rPr>
        <w:t>sus</w:t>
      </w:r>
      <w:r w:rsidR="0076752D" w:rsidRPr="00A422C2">
        <w:rPr>
          <w:lang w:val="es-ES" w:eastAsia="es-ES"/>
        </w:rPr>
        <w:t xml:space="preserve"> circunstancias</w:t>
      </w:r>
      <w:r w:rsidR="00460276" w:rsidRPr="00A422C2">
        <w:rPr>
          <w:lang w:val="es-ES" w:eastAsia="es-ES"/>
        </w:rPr>
        <w:t>.</w:t>
      </w:r>
      <w:r w:rsidR="002E785A" w:rsidRPr="00A422C2">
        <w:rPr>
          <w:lang w:val="es-ES" w:eastAsia="es-ES"/>
        </w:rPr>
        <w:t xml:space="preserve"> La aplicación también está diseñada para integrar los datos de los dispositivos del </w:t>
      </w:r>
      <w:r w:rsidR="00184C41" w:rsidRPr="00A422C2">
        <w:rPr>
          <w:lang w:val="es-ES" w:eastAsia="es-ES"/>
        </w:rPr>
        <w:t xml:space="preserve">paciente </w:t>
      </w:r>
      <w:r w:rsidR="002E785A" w:rsidRPr="00A422C2">
        <w:rPr>
          <w:lang w:val="es-ES" w:eastAsia="es-ES"/>
        </w:rPr>
        <w:t>para controlar los signos vitales como el ritmo cardíaco y el nivel de colesterol.</w:t>
      </w:r>
    </w:p>
    <w:p w14:paraId="71C40B4F" w14:textId="6703BD37" w:rsidR="00E77D21" w:rsidRPr="00A422C2" w:rsidRDefault="00E77D21" w:rsidP="001D19EE">
      <w:pPr>
        <w:pStyle w:val="Heading4"/>
      </w:pPr>
      <w:r w:rsidRPr="00A422C2">
        <w:lastRenderedPageBreak/>
        <w:t>Patología</w:t>
      </w:r>
    </w:p>
    <w:p w14:paraId="0FDD5EA3" w14:textId="5E3A5335" w:rsidR="00AA653B" w:rsidRPr="00A422C2" w:rsidRDefault="00AA653B" w:rsidP="00AA653B">
      <w:pPr>
        <w:rPr>
          <w:lang w:val="es-ES" w:eastAsia="es-ES"/>
        </w:rPr>
      </w:pPr>
      <w:r w:rsidRPr="00A422C2">
        <w:rPr>
          <w:lang w:val="es-ES" w:eastAsia="es-ES"/>
        </w:rPr>
        <w:t>Se basa en el análisis de laboratorio de los fluidos corporales como la sangre y la orina, así como de los tejidos, para realizar diagnósticos de enfermedades. Se emplea la visión artificial y tecnologías de IA para realizar estas tareas que hasta este momento solo eran capaz de hacer patólogos mediante el uso de microscopios.</w:t>
      </w:r>
    </w:p>
    <w:p w14:paraId="7E97033F" w14:textId="3FD656D2" w:rsidR="00BC1F49" w:rsidRPr="00A422C2" w:rsidRDefault="00BC1F49" w:rsidP="00AA653B">
      <w:pPr>
        <w:rPr>
          <w:lang w:val="es-ES" w:eastAsia="es-ES"/>
        </w:rPr>
      </w:pPr>
      <w:r w:rsidRPr="00A422C2">
        <w:rPr>
          <w:lang w:val="es-ES" w:eastAsia="es-ES"/>
        </w:rPr>
        <w:t xml:space="preserve">Con el objetivo mejorar la velocidad y la precisión de los diagnósticos, un equipo de investigadores procedentes del Centro Médico Beth Israel Deaconess y de la Facultad de Medicina de Harvard han utilizado </w:t>
      </w:r>
      <w:r w:rsidR="004265D5" w:rsidRPr="00A422C2">
        <w:rPr>
          <w:lang w:val="es-ES" w:eastAsia="es-ES"/>
        </w:rPr>
        <w:t>DL</w:t>
      </w:r>
      <w:r w:rsidRPr="00A422C2">
        <w:rPr>
          <w:lang w:val="es-ES" w:eastAsia="es-ES"/>
        </w:rPr>
        <w:t xml:space="preserve"> para entrenar un algoritmo capaz de integrar el reconocimiento de </w:t>
      </w:r>
      <w:r w:rsidR="004F1073" w:rsidRPr="00A422C2">
        <w:rPr>
          <w:lang w:val="es-ES" w:eastAsia="es-ES"/>
        </w:rPr>
        <w:t>lenguaje</w:t>
      </w:r>
      <w:r w:rsidRPr="00A422C2">
        <w:rPr>
          <w:lang w:val="es-ES" w:eastAsia="es-ES"/>
        </w:rPr>
        <w:t xml:space="preserve"> y de imágenes para diagnosticar tumores</w:t>
      </w:r>
      <w:r w:rsidR="00B91A47" w:rsidRPr="00A422C2">
        <w:rPr>
          <w:lang w:val="es-ES" w:eastAsia="es-ES"/>
        </w:rPr>
        <w:t xml:space="preserve"> en tejido</w:t>
      </w:r>
      <w:r w:rsidR="00DF03C5" w:rsidRPr="00A422C2">
        <w:rPr>
          <w:lang w:val="es-ES" w:eastAsia="es-ES"/>
        </w:rPr>
        <w:t>.</w:t>
      </w:r>
      <w:r w:rsidR="00D80E32" w:rsidRPr="00A422C2">
        <w:rPr>
          <w:lang w:val="es-ES" w:eastAsia="es-ES"/>
        </w:rPr>
        <w:t xml:space="preserve"> Este algoritmo demostró un 92% del éxito, algo menos que el 96% de acierto con el que cuentan los profesionales. Sin embargo, combinando el uso del algoritmo y el diagnóstico por parte de profesionales, el porcentaje del acierto obtenido asciende al 99,5%</w:t>
      </w:r>
      <w:r w:rsidR="001D3659" w:rsidRPr="00A422C2">
        <w:rPr>
          <w:lang w:val="es-ES" w:eastAsia="es-ES"/>
        </w:rPr>
        <w:t xml:space="preserve"> </w:t>
      </w:r>
      <w:r w:rsidR="000E7BBA" w:rsidRPr="00A422C2">
        <w:rPr>
          <w:lang w:val="es-ES" w:eastAsia="es-ES"/>
        </w:rPr>
        <w:fldChar w:fldCharType="begin"/>
      </w:r>
      <w:r w:rsidR="00B939D5">
        <w:rPr>
          <w:lang w:val="es-ES" w:eastAsia="es-ES"/>
        </w:rPr>
        <w:instrText xml:space="preserve"> ADDIN ZOTERO_ITEM CSL_CITATION {"citationID":"DK5c8bxd","properties":{"formattedCitation":"[43]","plainCitation":"[43]","noteIndex":0},"citationItems":[{"id":45,"uris":["http://zotero.org/groups/2648216/items/YPCZD4FX"],"uri":["http://zotero.org/groups/2648216/items/YPCZD4FX"],"itemData":{"id":45,"type":"webpage","abstract":"Artificial intelligence approach improves accuracy in breast cancer diagnosis","language":"en","title":"Better Together","URL":"https://hms.harvard.edu/news/better-together","accessed":{"date-parts":[["2020",12,11]]}}}],"schema":"https://github.com/citation-style-language/schema/raw/master/csl-citation.json"} </w:instrText>
      </w:r>
      <w:r w:rsidR="000E7BBA" w:rsidRPr="00A422C2">
        <w:rPr>
          <w:lang w:val="es-ES" w:eastAsia="es-ES"/>
        </w:rPr>
        <w:fldChar w:fldCharType="separate"/>
      </w:r>
      <w:r w:rsidR="00F4608B" w:rsidRPr="00F4608B">
        <w:rPr>
          <w:rFonts w:ascii="Calibri" w:hAnsi="Calibri" w:cs="Calibri"/>
          <w:lang w:val="es-ES"/>
        </w:rPr>
        <w:t>[43]</w:t>
      </w:r>
      <w:r w:rsidR="000E7BBA" w:rsidRPr="00A422C2">
        <w:rPr>
          <w:lang w:val="es-ES" w:eastAsia="es-ES"/>
        </w:rPr>
        <w:fldChar w:fldCharType="end"/>
      </w:r>
      <w:r w:rsidR="00321CC9" w:rsidRPr="00A422C2">
        <w:rPr>
          <w:lang w:val="es-ES" w:eastAsia="es-ES"/>
        </w:rPr>
        <w:t>.</w:t>
      </w:r>
    </w:p>
    <w:p w14:paraId="23A47BBB" w14:textId="24475794" w:rsidR="00E77D21" w:rsidRPr="00A422C2" w:rsidRDefault="00E77D21" w:rsidP="001D19EE">
      <w:pPr>
        <w:pStyle w:val="Heading4"/>
      </w:pPr>
      <w:r w:rsidRPr="00A422C2">
        <w:t>Enfermedades raras</w:t>
      </w:r>
    </w:p>
    <w:p w14:paraId="769DC254" w14:textId="339C86A6" w:rsidR="00D442CD" w:rsidRPr="00A422C2" w:rsidRDefault="00D442CD" w:rsidP="00D442CD">
      <w:pPr>
        <w:rPr>
          <w:lang w:val="es-ES" w:eastAsia="es-ES"/>
        </w:rPr>
      </w:pPr>
      <w:r w:rsidRPr="00A422C2">
        <w:rPr>
          <w:lang w:val="es-ES" w:eastAsia="es-ES"/>
        </w:rPr>
        <w:t>Se emplea software de reconocimiento facial con técnicas de ML como ayuda al diagnóstico de enfermedades raras. Las fotos de los pacientes se analizan mediante el análisis facial y mediante DL se detectan fenotipos que se correlacionan con enfermedades genéticas raras.</w:t>
      </w:r>
    </w:p>
    <w:p w14:paraId="731063B1" w14:textId="68AC0280" w:rsidR="00005F31" w:rsidRPr="00A422C2" w:rsidRDefault="00005F31" w:rsidP="00A94630">
      <w:pPr>
        <w:rPr>
          <w:lang w:val="es-ES"/>
        </w:rPr>
      </w:pPr>
      <w:r w:rsidRPr="00A422C2">
        <w:rPr>
          <w:lang w:val="es-ES"/>
        </w:rPr>
        <w:t>La aplicación Face2Gene</w:t>
      </w:r>
      <w:r w:rsidR="000E7BBA" w:rsidRPr="00A422C2">
        <w:rPr>
          <w:lang w:val="es-ES"/>
        </w:rPr>
        <w:t xml:space="preserve"> </w:t>
      </w:r>
      <w:r w:rsidR="000E7BBA" w:rsidRPr="00A422C2">
        <w:rPr>
          <w:lang w:val="es-ES"/>
        </w:rPr>
        <w:fldChar w:fldCharType="begin"/>
      </w:r>
      <w:r w:rsidR="00B939D5">
        <w:rPr>
          <w:lang w:val="es-ES"/>
        </w:rPr>
        <w:instrText xml:space="preserve"> ADDIN ZOTERO_ITEM CSL_CITATION {"citationID":"LX4tYfk9","properties":{"formattedCitation":"[44]","plainCitation":"[44]","noteIndex":0},"citationItems":[{"id":49,"uris":["http://zotero.org/groups/2648216/items/3YKFSYRF"],"uri":["http://zotero.org/groups/2648216/items/3YKFSYRF"],"itemData":{"id":49,"type":"post-weblog","abstract":"FACE2GENE Uses Machine Learning &amp; Vision Science, Real World Phenotype Data and Variant Prioritization Technologies to Transform Genetics Workflows","container-title":"Face2Gene","language":"en-US","title":"Face2Gene Technology - How It Works","URL":"https://www.face2gene.com/technology-facial-recognition-feature-detection-phenotype-analysis/","accessed":{"date-parts":[["2020",12,11]]}}}],"schema":"https://github.com/citation-style-language/schema/raw/master/csl-citation.json"} </w:instrText>
      </w:r>
      <w:r w:rsidR="000E7BBA" w:rsidRPr="00A422C2">
        <w:rPr>
          <w:lang w:val="es-ES"/>
        </w:rPr>
        <w:fldChar w:fldCharType="separate"/>
      </w:r>
      <w:r w:rsidR="00F4608B" w:rsidRPr="00F4608B">
        <w:rPr>
          <w:rFonts w:ascii="Calibri" w:hAnsi="Calibri" w:cs="Calibri"/>
          <w:lang w:val="es-ES"/>
        </w:rPr>
        <w:t>[44]</w:t>
      </w:r>
      <w:r w:rsidR="000E7BBA" w:rsidRPr="00A422C2">
        <w:rPr>
          <w:lang w:val="es-ES"/>
        </w:rPr>
        <w:fldChar w:fldCharType="end"/>
      </w:r>
      <w:r w:rsidRPr="00A422C2">
        <w:rPr>
          <w:lang w:val="es-ES"/>
        </w:rPr>
        <w:t xml:space="preserve"> es un software de reconocimiento facial se está combinando con el aprendizaje de la máquina para ayudar a los médicos a diagnosticar enfermedades raras (en este caso, de los rasgos dismórficos faciales). Las fotos de los pacientes se analizan mediante el análisis facial y mediante DL se detectan fenotipos que se correlacionan con enfermedades genéticas raras.</w:t>
      </w:r>
      <w:r w:rsidR="00A94630" w:rsidRPr="00A422C2">
        <w:rPr>
          <w:lang w:val="es-ES"/>
        </w:rPr>
        <w:t xml:space="preserve"> </w:t>
      </w:r>
      <w:r w:rsidRPr="00A422C2">
        <w:rPr>
          <w:lang w:val="es-ES"/>
        </w:rPr>
        <w:t>La plataforma está actualmente disponible sólo para profesionales y así prevenir falsos positivos, soportando más de 7.500 trastornos.</w:t>
      </w:r>
    </w:p>
    <w:p w14:paraId="3B639E4B" w14:textId="27E3AD73" w:rsidR="00111EB2" w:rsidRPr="00A422C2" w:rsidRDefault="00111EB2" w:rsidP="001D19EE">
      <w:pPr>
        <w:pStyle w:val="Heading4"/>
      </w:pPr>
      <w:r w:rsidRPr="00A422C2">
        <w:t>Oncología</w:t>
      </w:r>
    </w:p>
    <w:p w14:paraId="6F95E2F1" w14:textId="6223B488" w:rsidR="004001E9" w:rsidRPr="00A422C2" w:rsidRDefault="0086112D" w:rsidP="00CF7B81">
      <w:pPr>
        <w:rPr>
          <w:lang w:val="es-ES" w:eastAsia="es-ES"/>
        </w:rPr>
      </w:pPr>
      <w:r w:rsidRPr="00A422C2">
        <w:rPr>
          <w:lang w:val="es-ES" w:eastAsia="es-ES"/>
        </w:rPr>
        <w:t xml:space="preserve">DL se está empleando para entrenar algoritmos para </w:t>
      </w:r>
      <w:r w:rsidR="00960CBE" w:rsidRPr="00A422C2">
        <w:rPr>
          <w:lang w:val="es-ES" w:eastAsia="es-ES"/>
        </w:rPr>
        <w:t xml:space="preserve">diversas funciones, como segmentar un tumor o realizar un seguimiento del desarrollo de un tumor, </w:t>
      </w:r>
      <w:r w:rsidRPr="00A422C2">
        <w:rPr>
          <w:lang w:val="es-ES" w:eastAsia="es-ES"/>
        </w:rPr>
        <w:t xml:space="preserve">a un nivel comparable al de los </w:t>
      </w:r>
      <w:r w:rsidR="00736CBF" w:rsidRPr="00A422C2">
        <w:rPr>
          <w:lang w:val="es-ES" w:eastAsia="es-ES"/>
        </w:rPr>
        <w:t>profesionales médicos</w:t>
      </w:r>
      <w:r w:rsidRPr="00A422C2">
        <w:rPr>
          <w:lang w:val="es-ES" w:eastAsia="es-ES"/>
        </w:rPr>
        <w:t>.</w:t>
      </w:r>
    </w:p>
    <w:p w14:paraId="2CE53E13" w14:textId="79721C8C" w:rsidR="00234AD0" w:rsidRPr="00A422C2" w:rsidRDefault="00C80F91" w:rsidP="00CB255C">
      <w:pPr>
        <w:rPr>
          <w:lang w:val="es-ES" w:eastAsia="es-ES"/>
        </w:rPr>
      </w:pPr>
      <w:r w:rsidRPr="00A422C2">
        <w:rPr>
          <w:lang w:val="es-ES" w:eastAsia="es-ES"/>
        </w:rPr>
        <w:t>Investigadores de la Universidad de Stanford han desarrollado un algoritmo empleando DL, en concreto redes neuronales convolucionales profundas (CNN), para el diagnóstico de cáncer de piel.</w:t>
      </w:r>
      <w:r w:rsidR="003E763E" w:rsidRPr="00A422C2">
        <w:rPr>
          <w:lang w:val="es-ES" w:eastAsia="es-ES"/>
        </w:rPr>
        <w:t xml:space="preserve"> Entrenan el algoritmo con un conjunto de datos de 129.450 imágenes clínicas, que </w:t>
      </w:r>
      <w:r w:rsidR="003223D6" w:rsidRPr="00A422C2">
        <w:rPr>
          <w:lang w:val="es-ES" w:eastAsia="es-ES"/>
        </w:rPr>
        <w:t>se traducen</w:t>
      </w:r>
      <w:r w:rsidR="003E763E" w:rsidRPr="00A422C2">
        <w:rPr>
          <w:lang w:val="es-ES" w:eastAsia="es-ES"/>
        </w:rPr>
        <w:t xml:space="preserve"> en 2.032 enfermedades diferentes.</w:t>
      </w:r>
      <w:r w:rsidR="00717733" w:rsidRPr="00A422C2">
        <w:rPr>
          <w:lang w:val="es-ES" w:eastAsia="es-ES"/>
        </w:rPr>
        <w:t xml:space="preserve"> </w:t>
      </w:r>
      <w:r w:rsidR="00C95D4C" w:rsidRPr="00A422C2">
        <w:rPr>
          <w:lang w:val="es-ES" w:eastAsia="es-ES"/>
        </w:rPr>
        <w:t xml:space="preserve">Su desempeño se comprobó contra 21 dermatólogos certificados en imágenes clínicas probadas por biopsia, demostrando que el algoritmo desarrollado logra un rendimiento a la par de todos los </w:t>
      </w:r>
      <w:r w:rsidR="00CB255C" w:rsidRPr="00A422C2">
        <w:rPr>
          <w:lang w:val="es-ES" w:eastAsia="es-ES"/>
        </w:rPr>
        <w:t xml:space="preserve">expertos </w:t>
      </w:r>
      <w:r w:rsidR="000E7BBA" w:rsidRPr="00A422C2">
        <w:rPr>
          <w:lang w:val="es-ES" w:eastAsia="es-ES"/>
        </w:rPr>
        <w:fldChar w:fldCharType="begin"/>
      </w:r>
      <w:r w:rsidR="00B939D5">
        <w:rPr>
          <w:lang w:val="es-ES" w:eastAsia="es-ES"/>
        </w:rPr>
        <w:instrText xml:space="preserve"> ADDIN ZOTERO_ITEM CSL_CITATION {"citationID":"PbL5ghnB","properties":{"formattedCitation":"[45]","plainCitation":"[45]","noteIndex":0},"citationItems":[{"id":55,"uris":["http://zotero.org/groups/2648216/items/XUNIZY4P"],"uri":["http://zotero.org/groups/2648216/items/XUNIZY4P"],"itemData":{"id":55,"type":"article-journal","abstract":"An artificial intelligence trained to classify images of skin lesions as benign lesions or malignant skin cancers achieves the accuracy of board-certified dermatologists.","container-title":"Nature","DOI":"10.1038/nature21056","ISSN":"1476-4687","issue":"7639","language":"en","note":"number: 7639\npublisher: Nature Publishing Group","page":"115-118","source":"www.nature.com","title":"Dermatologist-level classification of skin cancer with deep neural networks","volume":"542","author":[{"family":"Esteva","given":"Andre"},{"family":"Kuprel","given":"Brett"},{"family":"Novoa","given":"Roberto A."},{"family":"Ko","given":"Justin"},{"family":"Swetter","given":"Susan M."},{"family":"Blau","given":"Helen M."},{"family":"Thrun","given":"Sebastian"}],"issued":{"date-parts":[["2017",2]]}}}],"schema":"https://github.com/citation-style-language/schema/raw/master/csl-citation.json"} </w:instrText>
      </w:r>
      <w:r w:rsidR="000E7BBA" w:rsidRPr="00A422C2">
        <w:rPr>
          <w:lang w:val="es-ES" w:eastAsia="es-ES"/>
        </w:rPr>
        <w:fldChar w:fldCharType="separate"/>
      </w:r>
      <w:r w:rsidR="00F4608B" w:rsidRPr="00F4608B">
        <w:rPr>
          <w:rFonts w:ascii="Calibri" w:hAnsi="Calibri" w:cs="Calibri"/>
          <w:lang w:val="es-ES"/>
        </w:rPr>
        <w:t>[45]</w:t>
      </w:r>
      <w:r w:rsidR="000E7BBA" w:rsidRPr="00A422C2">
        <w:rPr>
          <w:lang w:val="es-ES" w:eastAsia="es-ES"/>
        </w:rPr>
        <w:fldChar w:fldCharType="end"/>
      </w:r>
      <w:r w:rsidR="00321CC9" w:rsidRPr="00A422C2">
        <w:rPr>
          <w:lang w:val="es-ES" w:eastAsia="es-ES"/>
        </w:rPr>
        <w:t>.</w:t>
      </w:r>
    </w:p>
    <w:p w14:paraId="575D9923" w14:textId="5D059416" w:rsidR="005107DD" w:rsidRPr="00A422C2" w:rsidRDefault="005A7CF9" w:rsidP="005107DD">
      <w:pPr>
        <w:pStyle w:val="Heading2"/>
        <w:rPr>
          <w:lang w:val="es-ES" w:eastAsia="es-ES"/>
        </w:rPr>
      </w:pPr>
      <w:bookmarkStart w:id="67" w:name="_Toc62166956"/>
      <w:r>
        <w:rPr>
          <w:lang w:val="es-ES" w:eastAsia="es-ES"/>
        </w:rPr>
        <w:lastRenderedPageBreak/>
        <w:t xml:space="preserve">Detección de </w:t>
      </w:r>
      <w:r w:rsidR="00A50402">
        <w:rPr>
          <w:lang w:val="es-ES" w:eastAsia="es-ES"/>
        </w:rPr>
        <w:t>Glioblastoma</w:t>
      </w:r>
      <w:r>
        <w:rPr>
          <w:lang w:val="es-ES" w:eastAsia="es-ES"/>
        </w:rPr>
        <w:t xml:space="preserve"> mediante ML</w:t>
      </w:r>
      <w:bookmarkEnd w:id="67"/>
    </w:p>
    <w:p w14:paraId="1F3F8837" w14:textId="77777777" w:rsidR="001D106D" w:rsidRPr="00A422C2" w:rsidRDefault="001D106D" w:rsidP="001D106D">
      <w:pPr>
        <w:rPr>
          <w:lang w:val="es-ES" w:eastAsia="es-ES"/>
        </w:rPr>
      </w:pPr>
      <w:r w:rsidRPr="00A422C2">
        <w:rPr>
          <w:lang w:val="es-ES" w:eastAsia="es-ES"/>
        </w:rPr>
        <w:t>En las últimas décadas se ha realizado una evolución continua en lo que respecta a la investigación sobre el cáncer. Se han aplicado distintos métodos, por ejemplo, la detección temprana, para identificar los tumores antes de que causen síntomas, creando a su vez nuevas estrategias.</w:t>
      </w:r>
    </w:p>
    <w:p w14:paraId="44B107D1" w14:textId="59437183" w:rsidR="00C84CA6" w:rsidRPr="00A422C2" w:rsidRDefault="001D106D" w:rsidP="00C84CA6">
      <w:pPr>
        <w:rPr>
          <w:lang w:val="es-ES" w:eastAsia="es-ES"/>
        </w:rPr>
      </w:pPr>
      <w:r w:rsidRPr="00A422C2">
        <w:rPr>
          <w:lang w:val="es-ES" w:eastAsia="es-ES"/>
        </w:rPr>
        <w:t>Con la introducción de las nuevas tecnologías en la medicina, se han recopilado grandes cantidades de datos sobre cáncer a disposición de la investigación científica. Sin embargo, la predicción precisa de los resultados de una enfermedad sigue siendo un reto para los médicos, lo que ha provocado que métodos de Machine Learning (ML) se hayan convertido en una herramienta popular para investigadores en este campo de estudio. Estas técnicas pueden descubrir e identificar patrones y relaciones entre ellos a partir de complejos conjuntos de datos, que a simple vista pueden pasar desapercibidos por el análisis de un profesional. Además, algunas técnicas son capaces de predecir eficazmente los resultados futuros de un tipo de cáncer.</w:t>
      </w:r>
    </w:p>
    <w:p w14:paraId="78385082" w14:textId="0E74FC5C" w:rsidR="00904A0B" w:rsidRDefault="00F62C83" w:rsidP="00904A0B">
      <w:pPr>
        <w:rPr>
          <w:lang w:val="es-ES" w:eastAsia="es-ES"/>
        </w:rPr>
      </w:pPr>
      <w:r w:rsidRPr="00A422C2">
        <w:rPr>
          <w:lang w:val="es-ES" w:eastAsia="es-ES"/>
        </w:rPr>
        <w:t>En los últimos años se han desarrollado nuevos enfoques de IA para gliomas con los que poder predecir su grado y genómica a partir de imágenes, automatizar su diagnóstico y proporcionar información sobre su pronóstico</w:t>
      </w:r>
      <w:r w:rsidR="0067525C" w:rsidRPr="00A422C2">
        <w:rPr>
          <w:lang w:val="es-ES" w:eastAsia="es-ES"/>
        </w:rPr>
        <w:t xml:space="preserve"> </w:t>
      </w:r>
      <w:r w:rsidR="0067525C" w:rsidRPr="00A422C2">
        <w:rPr>
          <w:lang w:val="es-ES" w:eastAsia="es-ES"/>
        </w:rPr>
        <w:fldChar w:fldCharType="begin"/>
      </w:r>
      <w:r w:rsidR="00B939D5">
        <w:rPr>
          <w:lang w:val="es-ES" w:eastAsia="es-ES"/>
        </w:rPr>
        <w:instrText xml:space="preserve"> ADDIN ZOTERO_ITEM CSL_CITATION {"citationID":"JJ3UpQyB","properties":{"formattedCitation":"[46]","plainCitation":"[46]","noteIndex":0},"citationItems":[{"id":61,"uris":["http://zotero.org/groups/2648216/items/Z8EBCW4Z"],"uri":["http://zotero.org/groups/2648216/items/Z8EBCW4Z"],"itemData":{"id":61,"type":"article-journal","abstract":"Background Glioblastoma (GB, formally glioblastoma multiforme) is a malignant type of brain cancer that currently has no cure and is characterized by being highly heterogeneous with high rates of re-incidence and therapy resistance. Thus, it is urgent to characterize the mechanisms of GB pathogenesis to help researchers identify novel therapeutic targets to cure this devastating disease. Recently, a promising approach to identifying novel therapeutic targets is the integration of tumor omics data with clinical information using machine learning (ML) techniques. Recent findings ML has become a valuable addition to the researcher's toolbox, thanks to its flexibility, multidimensional approach, and a growing community of users. The goal of this review is to introduce basic concepts and applications of ML for studying GB to clinicians and practitioners who are new to data science. ML applications include exploring large data sets, finding new relevant patterns, predicting outcomes, or merely understanding associations of the complex molecular networks presented within the tumor. Here, we review ML applications published between 2008 and 2018 and discuss ML strategies intending to identify new potential therapeutic targets to improve the management and treatment of GB. Conclusions ML applications to study GB vary in purpose and complexity, with positive results. In GB studies, ML is often used to analyze high-dimensional datasets with prediction or classification as a primary goal. Despite the strengths of ML techniques, they are not fail-safe and methodological issues can occur in GB studies that use them. This is why researchers need to be aware of these issues when planning and appraising studies that apply ML to the study of GB.","container-title":"Cancer Reports","DOI":"https://doi.org/10.1002/cnr2.1226","ISSN":"2573-8348","issue":"6","language":"en","note":"_eprint: https://onlinelibrary.wiley.com/doi/pdf/10.1002/cnr2.1226","page":"e1226","source":"Wiley Online Library","title":"Machine learning approaches to study glioblastoma: A review of the last decade of applications","title-short":"Machine learning approaches to study glioblastoma","volume":"2","author":[{"family":"Valdebenito","given":"Jessica"},{"family":"Medina","given":"Felipe"}],"issued":{"date-parts":[["2019"]]}}}],"schema":"https://github.com/citation-style-language/schema/raw/master/csl-citation.json"} </w:instrText>
      </w:r>
      <w:r w:rsidR="0067525C" w:rsidRPr="00A422C2">
        <w:rPr>
          <w:lang w:val="es-ES" w:eastAsia="es-ES"/>
        </w:rPr>
        <w:fldChar w:fldCharType="separate"/>
      </w:r>
      <w:r w:rsidR="00F4608B" w:rsidRPr="00F4608B">
        <w:rPr>
          <w:rFonts w:ascii="Calibri" w:hAnsi="Calibri" w:cs="Calibri"/>
          <w:lang w:val="es-ES"/>
        </w:rPr>
        <w:t>[46]</w:t>
      </w:r>
      <w:r w:rsidR="0067525C" w:rsidRPr="00A422C2">
        <w:rPr>
          <w:lang w:val="es-ES" w:eastAsia="es-ES"/>
        </w:rPr>
        <w:fldChar w:fldCharType="end"/>
      </w:r>
      <w:r w:rsidRPr="00A422C2">
        <w:rPr>
          <w:lang w:val="es-ES" w:eastAsia="es-ES"/>
        </w:rPr>
        <w:t>. Técnicas nuevas de DL, así como redes neuronales y redes neuronales convolucionales (CNN) han facilitado la extracción automatizada de datos clínicos relevantes para la planificación del tratamiento y la monitorización posterior al mismo</w:t>
      </w:r>
      <w:r w:rsidR="0067525C" w:rsidRPr="00A422C2">
        <w:rPr>
          <w:lang w:val="es-ES" w:eastAsia="es-ES"/>
        </w:rPr>
        <w:t xml:space="preserve"> </w:t>
      </w:r>
      <w:r w:rsidR="0067525C" w:rsidRPr="00A422C2">
        <w:rPr>
          <w:lang w:val="es-ES" w:eastAsia="es-ES"/>
        </w:rPr>
        <w:fldChar w:fldCharType="begin"/>
      </w:r>
      <w:r w:rsidR="00B939D5">
        <w:rPr>
          <w:lang w:val="es-ES" w:eastAsia="es-ES"/>
        </w:rPr>
        <w:instrText xml:space="preserve"> ADDIN ZOTERO_ITEM CSL_CITATION {"citationID":"OsKrjP1n","properties":{"formattedCitation":"[47]","plainCitation":"[47]","noteIndex":0},"citationItems":[{"id":32,"uris":["http://zotero.org/groups/2648216/items/JPQCIUB2"],"uri":["http://zotero.org/groups/2648216/items/JPQCIUB2"],"itemData":{"id":32,"type":"article-journal","abstract":"Purpose: Artificial intelligence (AI) has accelerated novel discoveries across multiple disciplines including medicine. Clinical medicine suffers from a lack of AI-based applications, potentially due to lack of awareness of AI methodology. Future collaboration between computer scientists and clinicians is critical to maximize the benefits of transformative technology in this field for patients. To illustrate, we describe AI-based advances in the diagnosis and management of gliomas, the most common primary central nervous system (CNS) malignancy. Methods: Presented is a succinct description of foundational concepts of AI approaches and their relevance to clinical medicine, geared toward clinicians without computer science backgrounds. We also review novel AI approaches in the diagnosis and management of glioma. Results: Novel AI approaches in gliomas have been developed to predict the grading and genomics from imaging, automate the diagnosis from histopathology, and provide insight into prognosis. Conclusion: Novel AI approaches offer acceptable performance in gliomas. Further investigation is necessary to improve the methodology and determine the full clinical utility of these novel approaches.","container-title":"Frontiers in Oncology","DOI":"10.3389/fonc.2019.00768","ISSN":"2234-943X","journalAbbreviation":"Front. Oncol.","language":"English","note":"publisher: Frontiers","source":"Frontiers","title":"Artificial Intelligence in the Management of Glioma: Era of Personalized Medicine","title-short":"Artificial Intelligence in the Management of Glioma","URL":"https://www.frontiersin.org/articles/10.3389/fonc.2019.00768/full","volume":"9","author":[{"family":"Sotoudeh","given":"Houman"},{"family":"Shafaat","given":"Omid"},{"family":"Bernstock","given":"Joshua D."},{"family":"Brooks","given":"Michael David"},{"family":"Elsayed","given":"Galal A."},{"family":"Chen","given":"Jason A."},{"family":"Szerip","given":"Paul"},{"family":"Chagoya","given":"Gustavo"},{"family":"Gessler","given":"Florian"},{"family":"Sotoudeh","given":"Ehsan"},{"family":"Shafaat","given":"Amir"},{"family":"Friedman","given":"Gregory K."}],"accessed":{"date-parts":[["2020",12,10]]},"issued":{"date-parts":[["2019"]]}}}],"schema":"https://github.com/citation-style-language/schema/raw/master/csl-citation.json"} </w:instrText>
      </w:r>
      <w:r w:rsidR="0067525C" w:rsidRPr="00A422C2">
        <w:rPr>
          <w:lang w:val="es-ES" w:eastAsia="es-ES"/>
        </w:rPr>
        <w:fldChar w:fldCharType="separate"/>
      </w:r>
      <w:r w:rsidR="00F4608B" w:rsidRPr="00F4608B">
        <w:rPr>
          <w:rFonts w:ascii="Calibri" w:hAnsi="Calibri" w:cs="Calibri"/>
        </w:rPr>
        <w:t>[47]</w:t>
      </w:r>
      <w:r w:rsidR="0067525C" w:rsidRPr="00A422C2">
        <w:rPr>
          <w:lang w:val="es-ES" w:eastAsia="es-ES"/>
        </w:rPr>
        <w:fldChar w:fldCharType="end"/>
      </w:r>
      <w:r w:rsidRPr="00A422C2">
        <w:rPr>
          <w:lang w:val="es-ES" w:eastAsia="es-ES"/>
        </w:rPr>
        <w:t>.</w:t>
      </w:r>
    </w:p>
    <w:p w14:paraId="79529197" w14:textId="768FF83D" w:rsidR="00F62C83" w:rsidRPr="00A422C2" w:rsidRDefault="00F62C83" w:rsidP="00F62C83">
      <w:pPr>
        <w:pStyle w:val="Heading3"/>
        <w:rPr>
          <w:lang w:val="es-ES" w:eastAsia="es-ES"/>
        </w:rPr>
      </w:pPr>
      <w:bookmarkStart w:id="68" w:name="_Toc62166957"/>
      <w:r w:rsidRPr="00A422C2">
        <w:rPr>
          <w:lang w:val="es-ES" w:eastAsia="es-ES"/>
        </w:rPr>
        <w:t>Técnicas tradicionales de M</w:t>
      </w:r>
      <w:r w:rsidR="005261FC" w:rsidRPr="00A422C2">
        <w:rPr>
          <w:lang w:val="es-ES" w:eastAsia="es-ES"/>
        </w:rPr>
        <w:t xml:space="preserve">achine </w:t>
      </w:r>
      <w:r w:rsidRPr="00A422C2">
        <w:rPr>
          <w:lang w:val="es-ES" w:eastAsia="es-ES"/>
        </w:rPr>
        <w:t>L</w:t>
      </w:r>
      <w:r w:rsidR="005261FC" w:rsidRPr="00A422C2">
        <w:rPr>
          <w:lang w:val="es-ES" w:eastAsia="es-ES"/>
        </w:rPr>
        <w:t>earning</w:t>
      </w:r>
      <w:bookmarkEnd w:id="68"/>
    </w:p>
    <w:p w14:paraId="5CEF976A" w14:textId="0A7368FB" w:rsidR="00904A0B" w:rsidRPr="00904A0B" w:rsidRDefault="00904A0B" w:rsidP="00904A0B">
      <w:pPr>
        <w:rPr>
          <w:lang w:val="es-ES" w:eastAsia="es-ES"/>
        </w:rPr>
      </w:pPr>
      <w:r>
        <w:rPr>
          <w:lang w:val="es-ES" w:eastAsia="es-ES"/>
        </w:rPr>
        <w:t xml:space="preserve">En este apartado se presentan ejemplos de técnicas tradicionales de ML tanto para la extracción y predicción de distintos parámetros del </w:t>
      </w:r>
      <w:r w:rsidR="009D0E38">
        <w:rPr>
          <w:lang w:val="es-ES" w:eastAsia="es-ES"/>
        </w:rPr>
        <w:t>GBM,</w:t>
      </w:r>
      <w:r>
        <w:rPr>
          <w:lang w:val="es-ES" w:eastAsia="es-ES"/>
        </w:rPr>
        <w:t xml:space="preserve"> así como para su segmentación.</w:t>
      </w:r>
    </w:p>
    <w:p w14:paraId="63DE65BD" w14:textId="039DEF3D" w:rsidR="006D0593" w:rsidRDefault="006D0593" w:rsidP="001D19EE">
      <w:pPr>
        <w:pStyle w:val="Heading4"/>
        <w:numPr>
          <w:ilvl w:val="0"/>
          <w:numId w:val="18"/>
        </w:numPr>
      </w:pPr>
      <w:r>
        <w:t>Predicción</w:t>
      </w:r>
    </w:p>
    <w:p w14:paraId="6FA84B35" w14:textId="1E0570C8" w:rsidR="00F62C83" w:rsidRPr="00A422C2" w:rsidRDefault="00F62C83" w:rsidP="00F62C83">
      <w:pPr>
        <w:rPr>
          <w:lang w:val="es-ES" w:eastAsia="es-ES"/>
        </w:rPr>
      </w:pPr>
      <w:r w:rsidRPr="00A422C2">
        <w:rPr>
          <w:lang w:val="es-ES" w:eastAsia="es-ES"/>
        </w:rPr>
        <w:t>La radiómica, la extracción de alto rendimiento de características de imágenes cuantitativas tiene el potencial de proporcionar información sobre la fisiopatología subyacente y de desarrollar biomarcadores que son difíciles de descubrir mediante la inspección visual. Normalmente, la radiómica incluye las siguientes fases: preprocesamiento de las imágenes, estimación de características, selección de características, clasificación y evaluación</w:t>
      </w:r>
      <w:r w:rsidR="0067525C" w:rsidRPr="00A422C2">
        <w:rPr>
          <w:lang w:val="es-ES" w:eastAsia="es-ES"/>
        </w:rPr>
        <w:t xml:space="preserve"> </w:t>
      </w:r>
      <w:r w:rsidR="0067525C" w:rsidRPr="00A422C2">
        <w:rPr>
          <w:lang w:val="es-ES" w:eastAsia="es-ES"/>
        </w:rPr>
        <w:fldChar w:fldCharType="begin"/>
      </w:r>
      <w:r w:rsidR="00B939D5">
        <w:rPr>
          <w:lang w:val="es-ES" w:eastAsia="es-ES"/>
        </w:rPr>
        <w:instrText xml:space="preserve"> ADDIN ZOTERO_ITEM CSL_CITATION {"citationID":"RT7neUwH","properties":{"formattedCitation":"[12]","plainCitation":"[12]","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67525C" w:rsidRPr="00A422C2">
        <w:rPr>
          <w:lang w:val="es-ES" w:eastAsia="es-ES"/>
        </w:rPr>
        <w:fldChar w:fldCharType="separate"/>
      </w:r>
      <w:r w:rsidR="00DF7A95" w:rsidRPr="00DF7A95">
        <w:rPr>
          <w:rFonts w:ascii="Calibri" w:hAnsi="Calibri" w:cs="Calibri"/>
          <w:lang w:val="es-ES"/>
        </w:rPr>
        <w:t>[12]</w:t>
      </w:r>
      <w:r w:rsidR="0067525C" w:rsidRPr="00A422C2">
        <w:rPr>
          <w:lang w:val="es-ES" w:eastAsia="es-ES"/>
        </w:rPr>
        <w:fldChar w:fldCharType="end"/>
      </w:r>
      <w:r w:rsidRPr="00A422C2">
        <w:rPr>
          <w:lang w:val="es-ES" w:eastAsia="es-ES"/>
        </w:rPr>
        <w:t>. Varios estudios han demostrado que la combinación de la radiómica con técnicas tradicionales de ML es capaz de diferenciar el Glioblastoma de otros tipos de cáncer como un linfoma o tumores cerebrales metastásicos</w:t>
      </w:r>
      <w:r w:rsidR="0067525C" w:rsidRPr="00A422C2">
        <w:rPr>
          <w:lang w:val="es-ES" w:eastAsia="es-ES"/>
        </w:rPr>
        <w:t xml:space="preserve"> </w:t>
      </w:r>
      <w:r w:rsidR="0067525C" w:rsidRPr="00A422C2">
        <w:rPr>
          <w:lang w:val="es-ES" w:eastAsia="es-ES"/>
        </w:rPr>
        <w:fldChar w:fldCharType="begin"/>
      </w:r>
      <w:r w:rsidR="00B939D5">
        <w:rPr>
          <w:lang w:val="es-ES" w:eastAsia="es-ES"/>
        </w:rPr>
        <w:instrText xml:space="preserve"> ADDIN ZOTERO_ITEM CSL_CITATION {"citationID":"uhn2NRxY","properties":{"formattedCitation":"[48]","plainCitation":"[48]","noteIndex":0},"citationItems":[{"id":92,"uris":["http://zotero.org/groups/2648216/items/96DJRU7L"],"uri":["http://zotero.org/groups/2648216/items/96DJRU7L"],"itemData":{"id":92,"type":"article-journal","abstract":"This study aimed to identify the optimal radiomic machine-learning classifier for differentiating glioblastoma (GBM) from solitary brain metastases (MET) preoperatively. Four hundred and twelve patients with solitary brain tumors (242 GBM and 170 solitary brain MET) were divided into training (n = 227) and test (n = 185) cohorts. Radiomic features extraction was performed with PyRadiomics software. In the training cohort, twelve feature selection methods and seven classification methods were evaluated to construct favorable radiomic machine-learning classifiers. The performance of the classifiers was evaluated using the mean area under the curve (AUC) and relative standard deviation in percentile (RSD). In the training cohort, thirteen classifiers had favorable predictive performances (AUC≥0.95 and RSD ≤6). In the test cohort, receiver operating characteristic (ROC) curve analysis revealed that support vector machines (SVM) + least absolute shrinkage and selection operator (LASSO) (AUC, 0.90) classifiers had the highest prediction efficacy. Furthermore, the clinical performance of the best classifier was superior to neuroradiologists in accuracy, sensitivity, and specificity. In conclusion, employing radiomic machine-learning technology could help neuroradiologist in differentiating GBM from solitary brain MET preoperatively.","container-title":"Cancer Letters","DOI":"10.1016/j.canlet.2019.02.054","ISSN":"0304-3835","journalAbbreviation":"Cancer Letters","language":"en","page":"128-135","source":"ScienceDirect","title":"Differentiation of glioblastoma from solitary brain metastases using radiomic machine-learning classifiers","volume":"451","author":[{"family":"Qian","given":"Zenghui"},{"family":"Li","given":"Yiming"},{"family":"Wang","given":"Yongzhi"},{"family":"Li","given":"Lianwang"},{"family":"Li","given":"Runting"},{"family":"Wang","given":"Kai"},{"family":"Li","given":"Shaowu"},{"family":"Tang","given":"Ke"},{"family":"Zhang","given":"Chuanbao"},{"family":"Fan","given":"Xing"},{"family":"Chen","given":"Baoshi"},{"family":"Li","given":"Wenbin"}],"issued":{"date-parts":[["2019",6,1]]}}}],"schema":"https://github.com/citation-style-language/schema/raw/master/csl-citation.json"} </w:instrText>
      </w:r>
      <w:r w:rsidR="0067525C" w:rsidRPr="00A422C2">
        <w:rPr>
          <w:lang w:val="es-ES" w:eastAsia="es-ES"/>
        </w:rPr>
        <w:fldChar w:fldCharType="separate"/>
      </w:r>
      <w:r w:rsidR="00F4608B" w:rsidRPr="00F4608B">
        <w:rPr>
          <w:rFonts w:ascii="Calibri" w:hAnsi="Calibri" w:cs="Calibri"/>
          <w:lang w:val="es-ES"/>
        </w:rPr>
        <w:t>[48]</w:t>
      </w:r>
      <w:r w:rsidR="0067525C" w:rsidRPr="00A422C2">
        <w:rPr>
          <w:lang w:val="es-ES" w:eastAsia="es-ES"/>
        </w:rPr>
        <w:fldChar w:fldCharType="end"/>
      </w:r>
      <w:r w:rsidRPr="00A422C2">
        <w:rPr>
          <w:rFonts w:ascii="Calibri" w:hAnsi="Calibri" w:cs="Calibri"/>
          <w:lang w:val="es-ES"/>
        </w:rPr>
        <w:t xml:space="preserve">, </w:t>
      </w:r>
      <w:r w:rsidR="0067525C" w:rsidRPr="00A422C2">
        <w:rPr>
          <w:rFonts w:ascii="Calibri" w:hAnsi="Calibri" w:cs="Calibri"/>
          <w:lang w:val="es-ES"/>
        </w:rPr>
        <w:fldChar w:fldCharType="begin"/>
      </w:r>
      <w:r w:rsidR="00B939D5">
        <w:rPr>
          <w:rFonts w:ascii="Calibri" w:hAnsi="Calibri" w:cs="Calibri"/>
          <w:lang w:val="es-ES"/>
        </w:rPr>
        <w:instrText xml:space="preserve"> ADDIN ZOTERO_ITEM CSL_CITATION {"citationID":"EHBszgBS","properties":{"formattedCitation":"[49]","plainCitation":"[49]","noteIndex":0},"citationItems":[{"id":93,"uris":["http://zotero.org/groups/2648216/items/SV68SSWF"],"uri":["http://zotero.org/groups/2648216/items/SV68SSWF"],"itemData":{"id":93,"type":"article-journal","abstract":"Purpose To investigative the diagnostic performance of radiomics-based machine learning in differentiating Glioblastomas (GBM) from metastatic brain tumors(MBTs) Method Current study involved in 134 patients diagnosed and treated in our institution between April 2014 and December 2018. Radiomics were extracted from contrast-enhanced T1 weight imaging (T1C). Thirty diagnostic models were built based on five selection methods and six classification algorisms. The sensitivity, specificity, accuracy, and area under curve(AUC) of each model were calculated, based on which optimal model was chosen. Result Two models represented promising diagnostic performance with AUC of 0.80. The first model was combination of Distance Correlation as selection method and Linear Discriminant Analysis(LDA) as classifier. In training group, the sensitivity, specificity, accuracy, and AUC were 0.75, 0.85, 0.80, and 0.80, respectively; and in testing group, the sensitivity, specificity, accuracy, and AUC of the model were 0.69, 0.86, 0.78, and 0.80, respectively. The second model was Distance Correlation as selection method and logistic regression(LR) as classifier, with sensitivity, specificity, accuracy, and AUC of 0.75, 0.85, 0.80, 0.80 in training group; and 0.69, 0.86, 0.78, 0.80 in testing group. Conclusion Radiomic-based machine-learning have potential to be utilized in differentiating GBM from MBTs.","container-title":"Frontiers in Oncology","DOI":"10.3389/fonc.2019.00806","ISSN":"2234-943X","journalAbbreviation":"Front. Oncol.","language":"English","note":"publisher: Frontiers","source":"Frontiers","title":"Radiomics-Based Machine Learning in Differentiation Between Glioblastoma and Metastatic Brain Tumors","URL":"https://www.frontiersin.org/articles/10.3389/fonc.2019.00806/full","volume":"9","author":[{"family":"Chen","given":"Chaoyue"},{"family":"Ou","given":"Xuejin"},{"family":"Wang","given":"Jian"},{"family":"Guo","given":"Wen"},{"family":"Ma","given":"Xuelei"}],"accessed":{"date-parts":[["2020",12,14]]},"issued":{"date-parts":[["2019"]]}}}],"schema":"https://github.com/citation-style-language/schema/raw/master/csl-citation.json"} </w:instrText>
      </w:r>
      <w:r w:rsidR="0067525C" w:rsidRPr="00A422C2">
        <w:rPr>
          <w:rFonts w:ascii="Calibri" w:hAnsi="Calibri" w:cs="Calibri"/>
          <w:lang w:val="es-ES"/>
        </w:rPr>
        <w:fldChar w:fldCharType="separate"/>
      </w:r>
      <w:r w:rsidR="00F4608B" w:rsidRPr="00F4608B">
        <w:rPr>
          <w:rFonts w:ascii="Calibri" w:hAnsi="Calibri" w:cs="Calibri"/>
          <w:lang w:val="es-ES"/>
        </w:rPr>
        <w:t>[49]</w:t>
      </w:r>
      <w:r w:rsidR="0067525C" w:rsidRPr="00A422C2">
        <w:rPr>
          <w:rFonts w:ascii="Calibri" w:hAnsi="Calibri" w:cs="Calibri"/>
          <w:lang w:val="es-ES"/>
        </w:rPr>
        <w:fldChar w:fldCharType="end"/>
      </w:r>
      <w:r w:rsidRPr="00A422C2">
        <w:rPr>
          <w:lang w:val="es-ES" w:eastAsia="es-ES"/>
        </w:rPr>
        <w:t>, prediciendo información genética sobre el tumor, así como su posible respuesta ante el tratamiento o la posibilidad de sobrevivir a él</w:t>
      </w:r>
      <w:r w:rsidR="0067525C" w:rsidRPr="00A422C2">
        <w:rPr>
          <w:lang w:val="es-ES" w:eastAsia="es-ES"/>
        </w:rPr>
        <w:t xml:space="preserve"> </w:t>
      </w:r>
      <w:r w:rsidR="0067525C" w:rsidRPr="00A422C2">
        <w:rPr>
          <w:lang w:val="es-ES" w:eastAsia="es-ES"/>
        </w:rPr>
        <w:fldChar w:fldCharType="begin"/>
      </w:r>
      <w:r w:rsidR="00B939D5">
        <w:rPr>
          <w:lang w:val="es-ES" w:eastAsia="es-ES"/>
        </w:rPr>
        <w:instrText xml:space="preserve"> ADDIN ZOTERO_ITEM CSL_CITATION {"citationID":"hgBpxkT4","properties":{"formattedCitation":"[50]","plainCitation":"[50]","noteIndex":0},"citationItems":[{"id":72,"uris":["http://zotero.org/groups/2648216/items/E7TPW524"],"uri":["http://zotero.org/groups/2648216/items/E7TPW524"],"itemData":{"id":72,"type":"article-journal","abstract":"We evaluated the diagnostic performance and generalizability of traditional machine learning and deep learning models for distinguishing glioblastoma from single brain metastasis using radiomics. The training and external validation cohorts comprised 166 (109 glioblastomas and 57 metastases) and 82 (50 glioblastomas and 32 metastases) patients, respectively. Two-hundred-and-sixty-five radiomic features were extracted from semiautomatically segmented regions on contrast-enhancing and peritumoral T2 hyperintense masks and used as input data. For each of a deep neural network (DNN) and seven traditional machine learning classifiers combined with one of five feature selection methods, hyperparameters were optimized through tenfold cross-validation in the training cohort. The diagnostic performance of the optimized models and two neuroradiologists was tested in the validation cohort for distinguishing glioblastoma from metastasis. In the external validation, DNN showed the highest diagnostic performance, with an area under receiver operating characteristic curve (AUC), sensitivity, specificity, and accuracy of 0.956 (95% confidence interval [CI], 0.918–0.990), 90.6% (95% CI, 80.5–100), 88.0% (95% CI, 79.0–97.0), and 89.0% (95% CI, 82.3–95.8), respectively, compared to the best-performing traditional machine learning model (adaptive boosting combined with tree-based feature selection; AUC, 0.890 (95% CI, 0.823–0.947)) and human readers (AUC, 0.774 [95% CI, 0.685–0.852] and 0.904 [95% CI, 0.852–0.951]). The results demonstrated deep learning using radiomic features can be useful for distinguishing glioblastoma from metastasis with good generalizability.","container-title":"Scientific Reports","DOI":"10.1038/s41598-020-68980-6","ISSN":"2045-2322","issue":"1","language":"en","note":"number: 1\npublisher: Nature Publishing Group","page":"12110","source":"www.nature.com","title":"Robust performance of deep learning for distinguishing glioblastoma from single brain metastasis using radiomic features: model development and validation","title-short":"Robust performance of deep learning for distinguishing glioblastoma from single brain metastasis using radiomic features","volume":"10","author":[{"family":"Bae","given":"Sohi"},{"family":"An","given":"Chansik"},{"family":"Ahn","given":"Sung Soo"},{"family":"Kim","given":"Hwiyoung"},{"family":"Han","given":"Kyunghwa"},{"family":"Kim","given":"Sang Wook"},{"family":"Park","given":"Ji Eun"},{"family":"Kim","given":"Ho Sung"},{"family":"Lee","given":"Seung-Koo"}],"issued":{"date-parts":[["2020",7,21]]}}}],"schema":"https://github.com/citation-style-language/schema/raw/master/csl-citation.json"} </w:instrText>
      </w:r>
      <w:r w:rsidR="0067525C" w:rsidRPr="00A422C2">
        <w:rPr>
          <w:lang w:val="es-ES" w:eastAsia="es-ES"/>
        </w:rPr>
        <w:fldChar w:fldCharType="separate"/>
      </w:r>
      <w:r w:rsidR="00F4608B" w:rsidRPr="009A29C2">
        <w:rPr>
          <w:rFonts w:ascii="Calibri" w:hAnsi="Calibri" w:cs="Calibri"/>
          <w:lang w:val="es-ES"/>
        </w:rPr>
        <w:t>[50]</w:t>
      </w:r>
      <w:r w:rsidR="0067525C" w:rsidRPr="00A422C2">
        <w:rPr>
          <w:lang w:val="es-ES" w:eastAsia="es-ES"/>
        </w:rPr>
        <w:fldChar w:fldCharType="end"/>
      </w:r>
      <w:r w:rsidRPr="00A422C2">
        <w:rPr>
          <w:lang w:val="es-ES" w:eastAsia="es-ES"/>
        </w:rPr>
        <w:t>.</w:t>
      </w:r>
    </w:p>
    <w:p w14:paraId="265A2C1D" w14:textId="4DA6C3FB" w:rsidR="00F62C83" w:rsidRPr="00A422C2" w:rsidRDefault="00F62C83" w:rsidP="00F62C83">
      <w:pPr>
        <w:rPr>
          <w:lang w:val="es-ES" w:eastAsia="es-ES"/>
        </w:rPr>
      </w:pPr>
      <w:r w:rsidRPr="00A422C2">
        <w:rPr>
          <w:lang w:val="es-ES" w:eastAsia="es-ES"/>
        </w:rPr>
        <w:t xml:space="preserve">Se han hecho estudios basados en características extraídas de imágenes de RM con las que, mediante un algoritmo de ML, poder predecir la expectativa de vida y el subtipo molecular del tumor. Utilizando la validación cruzada se asegura la </w:t>
      </w:r>
      <w:r w:rsidRPr="00A422C2">
        <w:rPr>
          <w:lang w:val="es-ES" w:eastAsia="es-ES"/>
        </w:rPr>
        <w:lastRenderedPageBreak/>
        <w:t xml:space="preserve">generalización de los pronosticadores creados a nuevos pacientes. A pesar de las diversas correlaciones entre las características de las imágenes, la expresión genómica y la supervivencia reportadas en la literatura, ningún análisis ha sido lo suficientemente contundente como para entrar en la práctica clínica. Por lo tanto, existe una dificultad considerable a la hora de determinar los biomarcadores que han de usarse y cuáles proporcionarán el resultado más exacto y reproducible. Por ejemplo, la </w:t>
      </w:r>
      <w:r w:rsidRPr="00A422C2">
        <w:rPr>
          <w:lang w:val="es-ES"/>
        </w:rPr>
        <w:fldChar w:fldCharType="begin"/>
      </w:r>
      <w:r w:rsidRPr="00A422C2">
        <w:rPr>
          <w:lang w:val="es-ES"/>
        </w:rPr>
        <w:instrText xml:space="preserve"> REF _Ref58920658 \h  \* MERGEFORMAT </w:instrText>
      </w:r>
      <w:r w:rsidRPr="00A422C2">
        <w:rPr>
          <w:lang w:val="es-ES"/>
        </w:rPr>
      </w:r>
      <w:r w:rsidRPr="00A422C2">
        <w:rPr>
          <w:lang w:val="es-ES"/>
        </w:rPr>
        <w:fldChar w:fldCharType="separate"/>
      </w:r>
      <w:r w:rsidR="00647E87" w:rsidRPr="00A422C2">
        <w:rPr>
          <w:lang w:val="es-ES"/>
        </w:rPr>
        <w:t xml:space="preserve">Figura </w:t>
      </w:r>
      <w:r w:rsidR="00647E87">
        <w:rPr>
          <w:lang w:val="es-ES"/>
        </w:rPr>
        <w:t>11</w:t>
      </w:r>
      <w:r w:rsidRPr="00A422C2">
        <w:rPr>
          <w:lang w:val="es-ES"/>
        </w:rPr>
        <w:fldChar w:fldCharType="end"/>
      </w:r>
      <w:r w:rsidRPr="00A422C2">
        <w:rPr>
          <w:lang w:val="es-ES" w:eastAsia="es-ES"/>
        </w:rPr>
        <w:t xml:space="preserve"> muestra la distribución de las características más predictivas que marcan la supervivencia del paciente.</w:t>
      </w:r>
    </w:p>
    <w:p w14:paraId="6C5B11C0" w14:textId="77777777" w:rsidR="00F62C83" w:rsidRPr="00A422C2" w:rsidRDefault="00F62C83" w:rsidP="009A7EAF">
      <w:pPr>
        <w:ind w:firstLine="0"/>
        <w:jc w:val="center"/>
        <w:rPr>
          <w:lang w:val="es-ES"/>
        </w:rPr>
      </w:pPr>
      <w:r w:rsidRPr="00A422C2">
        <w:rPr>
          <w:noProof/>
          <w:lang w:val="es-ES"/>
        </w:rPr>
        <w:drawing>
          <wp:inline distT="0" distB="0" distL="0" distR="0" wp14:anchorId="36362568" wp14:editId="1BB54761">
            <wp:extent cx="5407395" cy="2952206"/>
            <wp:effectExtent l="0" t="0" r="3175" b="0"/>
            <wp:docPr id="5125" name="New picture"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125" name="New picture" descr="Diagram&#10;&#10;Description automatically generated"/>
                    <pic:cNvPicPr/>
                  </pic:nvPicPr>
                  <pic:blipFill>
                    <a:blip r:embed="rId33"/>
                    <a:stretch>
                      <a:fillRect/>
                    </a:stretch>
                  </pic:blipFill>
                  <pic:spPr>
                    <a:xfrm>
                      <a:off x="0" y="0"/>
                      <a:ext cx="5472494" cy="2987748"/>
                    </a:xfrm>
                    <a:prstGeom prst="rect">
                      <a:avLst/>
                    </a:prstGeom>
                  </pic:spPr>
                </pic:pic>
              </a:graphicData>
            </a:graphic>
          </wp:inline>
        </w:drawing>
      </w:r>
    </w:p>
    <w:p w14:paraId="7CC4DBF2" w14:textId="709AE61E" w:rsidR="00F62C83" w:rsidRPr="00A422C2" w:rsidRDefault="00F62C83" w:rsidP="009A7EAF">
      <w:pPr>
        <w:pStyle w:val="Caption"/>
        <w:ind w:firstLine="0"/>
        <w:jc w:val="center"/>
        <w:rPr>
          <w:lang w:val="es-ES"/>
        </w:rPr>
      </w:pPr>
      <w:bookmarkStart w:id="69" w:name="_Ref58920658"/>
      <w:bookmarkStart w:id="70" w:name="_Toc62166985"/>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647E87">
        <w:rPr>
          <w:noProof/>
          <w:lang w:val="es-ES"/>
        </w:rPr>
        <w:t>11</w:t>
      </w:r>
      <w:r w:rsidRPr="00A422C2">
        <w:rPr>
          <w:lang w:val="es-ES"/>
        </w:rPr>
        <w:fldChar w:fldCharType="end"/>
      </w:r>
      <w:bookmarkEnd w:id="69"/>
      <w:r w:rsidR="009F5A51" w:rsidRPr="00A422C2">
        <w:rPr>
          <w:lang w:val="es-ES"/>
        </w:rPr>
        <w:t>.</w:t>
      </w:r>
      <w:r w:rsidRPr="00A422C2">
        <w:rPr>
          <w:lang w:val="es-ES"/>
        </w:rPr>
        <w:t xml:space="preserve"> Histogramas de la distribución de las características más predictivas de la esperanza de vida </w:t>
      </w:r>
      <w:r w:rsidR="0067525C" w:rsidRPr="00A422C2">
        <w:rPr>
          <w:lang w:val="es-ES"/>
        </w:rPr>
        <w:fldChar w:fldCharType="begin"/>
      </w:r>
      <w:r w:rsidR="00B939D5">
        <w:rPr>
          <w:lang w:val="es-ES"/>
        </w:rPr>
        <w:instrText xml:space="preserve"> ADDIN ZOTERO_ITEM CSL_CITATION {"citationID":"cq3cKYl0","properties":{"formattedCitation":"[51]","plainCitation":"[51]","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rPr>
        <w:fldChar w:fldCharType="separate"/>
      </w:r>
      <w:r w:rsidR="00F4608B" w:rsidRPr="008A20C7">
        <w:rPr>
          <w:rFonts w:ascii="Calibri" w:hAnsi="Calibri" w:cs="Calibri"/>
          <w:lang w:val="es-ES"/>
        </w:rPr>
        <w:t>[51]</w:t>
      </w:r>
      <w:r w:rsidR="0067525C" w:rsidRPr="00A422C2">
        <w:rPr>
          <w:lang w:val="es-ES"/>
        </w:rPr>
        <w:fldChar w:fldCharType="end"/>
      </w:r>
      <w:r w:rsidR="009F5A51" w:rsidRPr="00A422C2">
        <w:rPr>
          <w:lang w:val="es-ES"/>
        </w:rPr>
        <w:t>.</w:t>
      </w:r>
      <w:bookmarkEnd w:id="70"/>
    </w:p>
    <w:p w14:paraId="2736D404" w14:textId="4BB5A6F2" w:rsidR="00F62C83" w:rsidRPr="00A422C2" w:rsidRDefault="00F62C83" w:rsidP="00F62C83">
      <w:pPr>
        <w:rPr>
          <w:lang w:val="es-ES" w:eastAsia="es-ES"/>
        </w:rPr>
      </w:pPr>
      <w:r w:rsidRPr="00A422C2">
        <w:rPr>
          <w:lang w:val="es-ES" w:eastAsia="es-ES"/>
        </w:rPr>
        <w:t xml:space="preserve">Como demuestran los histogramas, es frecuente que existan pequeñas diferencias entre los supervivientes a corto y a largo plazo, y sólo surgen patrones distintivos que predicen la supervivencia mediante la integración de múltiples rasgos. Teniendo esto en cuenta, se han logrado predecir de forma no invasiva y precisa las variables clínicas y genómicas de los pacientes. La esperanza de vida de los pacientes (corta, media, larga) se ha predicho con un </w:t>
      </w:r>
      <w:r w:rsidRPr="00A422C2">
        <w:rPr>
          <w:i/>
          <w:iCs/>
          <w:lang w:val="es-ES" w:eastAsia="es-ES"/>
        </w:rPr>
        <w:t>accuracy</w:t>
      </w:r>
      <w:r w:rsidRPr="00A422C2">
        <w:rPr>
          <w:lang w:val="es-ES" w:eastAsia="es-ES"/>
        </w:rPr>
        <w:t xml:space="preserve"> del 80% mientras que en la clasificación del subtipo molecular se ha obtenido un 76%</w:t>
      </w:r>
      <w:r w:rsidR="0067525C" w:rsidRPr="00A422C2">
        <w:rPr>
          <w:lang w:val="es-ES" w:eastAsia="es-ES"/>
        </w:rPr>
        <w:t xml:space="preserve"> </w:t>
      </w:r>
      <w:r w:rsidR="0067525C" w:rsidRPr="00A422C2">
        <w:rPr>
          <w:lang w:val="es-ES" w:eastAsia="es-ES"/>
        </w:rPr>
        <w:fldChar w:fldCharType="begin"/>
      </w:r>
      <w:r w:rsidR="00B939D5">
        <w:rPr>
          <w:lang w:val="es-ES" w:eastAsia="es-ES"/>
        </w:rPr>
        <w:instrText xml:space="preserve"> ADDIN ZOTERO_ITEM CSL_CITATION {"citationID":"VTFM33wu","properties":{"formattedCitation":"[51]","plainCitation":"[51]","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eastAsia="es-ES"/>
        </w:rPr>
        <w:fldChar w:fldCharType="separate"/>
      </w:r>
      <w:r w:rsidR="00F4608B" w:rsidRPr="008A20C7">
        <w:rPr>
          <w:rFonts w:ascii="Calibri" w:hAnsi="Calibri" w:cs="Calibri"/>
          <w:lang w:val="es-ES"/>
        </w:rPr>
        <w:t>[51]</w:t>
      </w:r>
      <w:r w:rsidR="0067525C" w:rsidRPr="00A422C2">
        <w:rPr>
          <w:lang w:val="es-ES" w:eastAsia="es-ES"/>
        </w:rPr>
        <w:fldChar w:fldCharType="end"/>
      </w:r>
      <w:r w:rsidRPr="00A422C2">
        <w:rPr>
          <w:lang w:val="es-ES" w:eastAsia="es-ES"/>
        </w:rPr>
        <w:t>.</w:t>
      </w:r>
    </w:p>
    <w:p w14:paraId="7D707617" w14:textId="188841FD" w:rsidR="00F62C83" w:rsidRDefault="00F62C83" w:rsidP="00F62C83">
      <w:pPr>
        <w:rPr>
          <w:lang w:val="es-ES" w:eastAsia="es-ES"/>
        </w:rPr>
      </w:pPr>
      <w:r w:rsidRPr="00A422C2">
        <w:rPr>
          <w:lang w:val="es-ES" w:eastAsia="es-ES"/>
        </w:rPr>
        <w:t xml:space="preserve">También se han realizado estudios para tratar de mejorar la clasificación de los tejidos de </w:t>
      </w:r>
      <w:r w:rsidR="000D4511" w:rsidRPr="00A422C2">
        <w:rPr>
          <w:lang w:val="es-ES" w:eastAsia="es-ES"/>
        </w:rPr>
        <w:t>Glioblastoma</w:t>
      </w:r>
      <w:r w:rsidRPr="00A422C2">
        <w:rPr>
          <w:lang w:val="es-ES" w:eastAsia="es-ES"/>
        </w:rPr>
        <w:t xml:space="preserve"> heterogéneos. Así, se ha predicho el grado del </w:t>
      </w:r>
      <w:r w:rsidR="00004FAE">
        <w:rPr>
          <w:lang w:val="es-ES" w:eastAsia="es-ES"/>
        </w:rPr>
        <w:t>g</w:t>
      </w:r>
      <w:r w:rsidRPr="00A422C2">
        <w:rPr>
          <w:lang w:val="es-ES" w:eastAsia="es-ES"/>
        </w:rPr>
        <w:t xml:space="preserve">lioma presente en los pacientes. Para ello, se han extraído varias características haciendo uso de radiómica para, después, seleccionar las más significativas. Tras esto, se ha entrenado y probado un método de clasificación usando árboles de decisión </w:t>
      </w:r>
      <w:r w:rsidRPr="00A422C2">
        <w:rPr>
          <w:i/>
          <w:iCs/>
          <w:lang w:val="es-ES" w:eastAsia="es-ES"/>
        </w:rPr>
        <w:t>random forest</w:t>
      </w:r>
      <w:r w:rsidRPr="00A422C2">
        <w:rPr>
          <w:lang w:val="es-ES" w:eastAsia="es-ES"/>
        </w:rPr>
        <w:t>. Se ha obtenido una predicción consistente del grado del tumor en el 96% de los casos analizados</w:t>
      </w:r>
      <w:r w:rsidR="00983106" w:rsidRPr="00A422C2">
        <w:rPr>
          <w:lang w:val="es-ES" w:eastAsia="es-ES"/>
        </w:rPr>
        <w:t xml:space="preserve"> </w:t>
      </w:r>
      <w:r w:rsidR="00983106" w:rsidRPr="00A422C2">
        <w:rPr>
          <w:lang w:val="es-ES" w:eastAsia="es-ES"/>
        </w:rPr>
        <w:fldChar w:fldCharType="begin"/>
      </w:r>
      <w:r w:rsidR="00B939D5">
        <w:rPr>
          <w:lang w:val="es-ES" w:eastAsia="es-ES"/>
        </w:rPr>
        <w:instrText xml:space="preserve"> ADDIN ZOTERO_ITEM CSL_CITATION {"citationID":"C0HnKyTr","properties":{"formattedCitation":"[52]","plainCitation":"[52]","noteIndex":0},"citationItems":[{"id":69,"uris":["http://zotero.org/groups/2648216/items/RPSNRY82"],"uri":["http://zotero.org/groups/2648216/items/RPSNRY82"],"itemData":{"id":69,"type":"article-journal","abstract":"Background\nGlioblastoma is the most aggressive brain tumor with poor prognosis. The purpose of this study is to improve the tissue characterization of these highly heterogeneous tumors using delta-radiomic features of images from dynamic susceptibility contrast enhanced (DSC) magnetic resonance imaging (MRI).\n\nMethods\nTwenty-five patients with histopathologically confirmed to be 13 high-grade (HG) and 12 low-grade (LG) gliomas who underwent the standard brain tumor MRI protocol, including DSC MRI, were included. Tumor regions on all DSC MRI images were registered to and contoured in T2-weighted fluid-attenuated inversion recovery (FLAIR) images. These contours and its contralateral regions of the normal tissue were used to extract delta-radiomic features before applying feature selection. The most informative and non-redundant features were selected to train a random forest to differentiate HG and LG gliomas. Then a leave-one-out cross-validation random forest was applied to classify these tumors for grading. Finally, a majority-voting method was applied to reduce binarization bias and to combine the results of various feature lists.\n\nResults\nAnalysis of the predictions showed that the reported method consistently predicted the tumor grade of 24 out of 25 patients correctly (0.96). Finally, the mean prediction accuracy was 0.950±0.091 for HG and 0.850±0.255 for LG. The area under the receiver operating characteristic curve (AUC) was 0.94.\n\nConclusions\nThis study shows that delta-radiomic features derived from DSC MRI data can be used to characterize and determine the tumor grades. The radiomic features from DSC MRI may be used to elucidate the underlying tumor biology and response to therapy.","container-title":"Quantitative Imaging in Medicine and Surgery","DOI":"10.21037/qims.2019.07.01","ISSN":"2223-4292","issue":"7","journalAbbreviation":"Quant Imaging Med Surg","note":"PMID: 31448207\nPMCID: PMC6685811","page":"1201-1213","source":"PubMed Central","title":"Machine-learning based classification of glioblastoma using delta-radiomic features derived from dynamic susceptibility contrast enhanced magnetic resonance images","volume":"9","author":[{"family":"Jeong","given":"Jiwoong"},{"family":"Wang","given":"Liya"},{"family":"Ji","given":"Bing"},{"family":"Lei","given":"Yang"},{"family":"Ali","given":"Arif"},{"family":"Liu","given":"Tian"},{"family":"Curran","given":"Walter J."},{"family":"Mao","given":"Hui"},{"family":"Yang","given":"Xiaofeng"}],"issued":{"date-parts":[["2019",7]]}}}],"schema":"https://github.com/citation-style-language/schema/raw/master/csl-citation.json"} </w:instrText>
      </w:r>
      <w:r w:rsidR="00983106" w:rsidRPr="00A422C2">
        <w:rPr>
          <w:lang w:val="es-ES" w:eastAsia="es-ES"/>
        </w:rPr>
        <w:fldChar w:fldCharType="separate"/>
      </w:r>
      <w:r w:rsidR="00F4608B" w:rsidRPr="00F4608B">
        <w:rPr>
          <w:rFonts w:ascii="Calibri" w:hAnsi="Calibri" w:cs="Calibri"/>
          <w:lang w:val="es-ES"/>
        </w:rPr>
        <w:t>[52]</w:t>
      </w:r>
      <w:r w:rsidR="00983106" w:rsidRPr="00A422C2">
        <w:rPr>
          <w:lang w:val="es-ES" w:eastAsia="es-ES"/>
        </w:rPr>
        <w:fldChar w:fldCharType="end"/>
      </w:r>
      <w:r w:rsidRPr="00A422C2">
        <w:rPr>
          <w:lang w:val="es-ES" w:eastAsia="es-ES"/>
        </w:rPr>
        <w:t>.</w:t>
      </w:r>
    </w:p>
    <w:p w14:paraId="061AE195" w14:textId="656CBAE6" w:rsidR="00DA56F4" w:rsidRPr="00DA56F4" w:rsidRDefault="00DA56F4" w:rsidP="00DA56F4">
      <w:pPr>
        <w:rPr>
          <w:lang w:val="es-ES" w:eastAsia="es-ES"/>
        </w:rPr>
      </w:pPr>
      <w:r>
        <w:rPr>
          <w:lang w:val="es-ES" w:eastAsia="es-ES"/>
        </w:rPr>
        <w:t xml:space="preserve">Estudios realizados mediante regresión logística han logrado diferenciar entre gliomas de bajo grado y GBMs con un </w:t>
      </w:r>
      <w:r>
        <w:rPr>
          <w:i/>
          <w:iCs/>
          <w:lang w:val="es-ES" w:eastAsia="es-ES"/>
        </w:rPr>
        <w:t>accuracy</w:t>
      </w:r>
      <w:r>
        <w:rPr>
          <w:lang w:val="es-ES" w:eastAsia="es-ES"/>
        </w:rPr>
        <w:t xml:space="preserve"> del 93%, una sensibilidad del 97% y un AUC de 0.94 </w:t>
      </w:r>
      <w:r>
        <w:rPr>
          <w:lang w:val="es-ES" w:eastAsia="es-ES"/>
        </w:rPr>
        <w:fldChar w:fldCharType="begin"/>
      </w:r>
      <w:r w:rsidR="00B939D5">
        <w:rPr>
          <w:lang w:val="es-ES" w:eastAsia="es-ES"/>
        </w:rPr>
        <w:instrText xml:space="preserve"> ADDIN ZOTERO_ITEM CSL_CITATION {"citationID":"ytSkazFy","properties":{"formattedCitation":"[53]","plainCitation":"[53]","noteIndex":0},"citationItems":[{"id":169,"uris":["http://zotero.org/groups/2648216/items/UKU3PJ87"],"uri":["http://zotero.org/groups/2648216/items/UKU3PJ87"],"itemData":{"id":169,"type":"article-journal","abstract":"Background\nA computer-aided diagnosis (CAD) system based on intensity-invariant magnetic resonance (MR) imaging features was proposed to grade gliomas for general application to various scanning systems and settings.\nMethod\nIn total, 34 glioblastomas and 73 lower-grade gliomas comprised the image database to evaluate the proposed CAD system. For each case, the local texture on MR images was transformed into a local binary pattern (LBP) which was intensity-invariant. From the LBP, quantitative image features, including the histogram moment and textures, were extracted and combined in a logistic regression classifier to establish a malignancy prediction model. The performance was compared to conventional texture features to demonstrate the improvement.\nResults\nThe performance of the CAD system based on LBP features achieved an accuracy of 93% (100/107), a sensitivity of 97% (33/34), a negative predictive value of 99% (67/68), and an area under the receiver operating characteristic curve (Az) of 0.94, which were significantly better than the conventional texture features: an accuracy of 84% (90/107), a sensitivity of 76% (26/34), a negative predictive value of 89% (64/72), and an Az of 0.89 with respective p values of 0.0303, 0.0122, 0.0201, and 0.0334.\nConclusions\nMore-robust texture features were extracted from MR images and combined into a significantly better CAD system for distinguishing glioblastomas from lower-grade gliomas. The proposed CAD system would be more practical in clinical use with various imaging systems and settings.","container-title":"Computers in Biology and Medicine","DOI":"10.1016/j.compbiomed.2017.02.012","ISSN":"0010-4825","journalAbbreviation":"Computers in Biology and Medicine","language":"en","page":"102-108","source":"ScienceDirect","title":"Quantitative glioma grading using transformed gray-scale invariant textures of MRI","volume":"83","author":[{"family":"Li-Chun Hsieh","given":"Kevin"},{"family":"Chen","given":"Cheng-Yu"},{"family":"Lo","given":"Chung-Ming"}],"issued":{"date-parts":[["2017",4,1]]}}}],"schema":"https://github.com/citation-style-language/schema/raw/master/csl-citation.json"} </w:instrText>
      </w:r>
      <w:r>
        <w:rPr>
          <w:lang w:val="es-ES" w:eastAsia="es-ES"/>
        </w:rPr>
        <w:fldChar w:fldCharType="separate"/>
      </w:r>
      <w:r w:rsidR="00F4608B" w:rsidRPr="00F4608B">
        <w:rPr>
          <w:rFonts w:ascii="Calibri" w:hAnsi="Calibri" w:cs="Calibri"/>
          <w:lang w:val="es-ES"/>
        </w:rPr>
        <w:t>[53]</w:t>
      </w:r>
      <w:r>
        <w:rPr>
          <w:lang w:val="es-ES" w:eastAsia="es-ES"/>
        </w:rPr>
        <w:fldChar w:fldCharType="end"/>
      </w:r>
      <w:r>
        <w:rPr>
          <w:lang w:val="es-ES" w:eastAsia="es-ES"/>
        </w:rPr>
        <w:t>.</w:t>
      </w:r>
    </w:p>
    <w:p w14:paraId="17A77D22" w14:textId="77777777" w:rsidR="00E55C3E" w:rsidRDefault="00E55C3E" w:rsidP="001D19EE">
      <w:pPr>
        <w:pStyle w:val="Heading4"/>
      </w:pPr>
      <w:r>
        <w:lastRenderedPageBreak/>
        <w:t>Segmentación</w:t>
      </w:r>
    </w:p>
    <w:p w14:paraId="197E26E9" w14:textId="6CDF6FDE" w:rsidR="00E55C3E" w:rsidRDefault="00EE75CB" w:rsidP="00F62C83">
      <w:pPr>
        <w:rPr>
          <w:lang w:val="es-ES" w:eastAsia="es-ES"/>
        </w:rPr>
      </w:pPr>
      <w:r>
        <w:rPr>
          <w:lang w:val="es-ES" w:eastAsia="es-ES"/>
        </w:rPr>
        <w:t xml:space="preserve">Las SVM son una herramienta útil para tareas de clasificación por lo que se han llegado a utilizar para la segmentación de tumores. </w:t>
      </w:r>
      <w:r w:rsidR="00A44D39">
        <w:rPr>
          <w:lang w:val="es-ES" w:eastAsia="es-ES"/>
        </w:rPr>
        <w:t xml:space="preserve">Cabe destacar que </w:t>
      </w:r>
      <w:r>
        <w:rPr>
          <w:lang w:val="es-ES" w:eastAsia="es-ES"/>
        </w:rPr>
        <w:t>asumen que los datos (voxels individuales) están distribuidos independiente e idénticamente lo cual no es muy adecuado para aplicaciones como la segmentación. La técnica</w:t>
      </w:r>
      <w:r w:rsidR="007D49A8">
        <w:rPr>
          <w:lang w:val="es-ES" w:eastAsia="es-ES"/>
        </w:rPr>
        <w:t xml:space="preserve"> de</w:t>
      </w:r>
      <w:r w:rsidR="007D49A8">
        <w:rPr>
          <w:i/>
          <w:iCs/>
          <w:lang w:val="es-ES" w:eastAsia="es-ES"/>
        </w:rPr>
        <w:t xml:space="preserve"> random forest</w:t>
      </w:r>
      <w:r w:rsidR="007D49A8">
        <w:rPr>
          <w:lang w:val="es-ES" w:eastAsia="es-ES"/>
        </w:rPr>
        <w:t xml:space="preserve"> </w:t>
      </w:r>
      <w:r w:rsidR="007D49A8">
        <w:rPr>
          <w:lang w:val="es-ES" w:eastAsia="es-ES"/>
        </w:rPr>
        <w:fldChar w:fldCharType="begin"/>
      </w:r>
      <w:r w:rsidR="00B939D5">
        <w:rPr>
          <w:lang w:val="es-ES" w:eastAsia="es-ES"/>
        </w:rPr>
        <w:instrText xml:space="preserve"> ADDIN ZOTERO_ITEM CSL_CITATION {"citationID":"193rM3gL","properties":{"formattedCitation":"[54]","plainCitation":"[54]","noteIndex":0},"citationItems":[{"id":174,"uris":["http://zotero.org/groups/2648216/items/QFPV4I2T"],"uri":["http://zotero.org/groups/2648216/items/QFPV4I2T"],"itemData":{"id":174,"type":"article-journal","abstract":"Segmenting and quantifying gliomas from MRI is an important task for diagnosis, planning intervention, and for tracking tumor changes over time. However, this task is complicated by the lack of prior knowledge concerning tumor location, spatial extent, shape, possible displacement of normal tissue, and intensity signature. To accommodate such complications, we introduce a framework for supervised segmentation based on multiple modality intensity, geometry, and asymmetry feature sets. These features drive a supervised whole-brain and tumor segmentation approach based on random forest-derived probabilities. The asymmetry-related features (based on optimal symmetric multimodal templates) demonstrate excellent discriminative properties within this framework. We also gain performance by generating probability maps from random forest models and using these maps for a refining Markov random field regularized probabilistic segmentation. This strategy allows us to interface the supervised learning capabilities of the random forest model with regularized probabilistic segmentation using the recently developed ANTsR package—a comprehensive statistical and visualization interface between the popular Advanced Normalization Tools (ANTs) and the R statistical project. The reported algorithmic framework was the top-performing entry in the MICCAI 2013 Multimodal Brain Tumor Segmentation challenge. The challenge data were widely varying consisting of both high-grade and low-grade glioma tumor four-modality MRI from five different institutions. Average Dice overlap measures for the final algorithmic assessment were 0.87, 0.78, and 0.74 for “complete”, “core”, and “enhanced” tumor components, respectively.","container-title":"Neuroinformatics","DOI":"10.1007/s12021-014-9245-2","ISSN":"1559-0089","issue":"2","journalAbbreviation":"Neuroinform","language":"en","page":"209-225","source":"Springer Link","title":"Optimal Symmetric Multimodal Templates and Concatenated Random Forests for Supervised Brain Tumor Segmentation (Simplified) with ANTsR","volume":"13","author":[{"family":"Tustison","given":"Nicholas J."},{"family":"Shrinidhi","given":"K. L."},{"family":"Wintermark","given":"Max"},{"family":"Durst","given":"Christopher R."},{"family":"Kandel","given":"Benjamin M."},{"family":"Gee","given":"James C."},{"family":"Grossman","given":"Murray C."},{"family":"Avants","given":"Brian B."}],"issued":{"date-parts":[["2015",4,1]]}}}],"schema":"https://github.com/citation-style-language/schema/raw/master/csl-citation.json"} </w:instrText>
      </w:r>
      <w:r w:rsidR="007D49A8">
        <w:rPr>
          <w:lang w:val="es-ES" w:eastAsia="es-ES"/>
        </w:rPr>
        <w:fldChar w:fldCharType="separate"/>
      </w:r>
      <w:r w:rsidR="00F4608B" w:rsidRPr="00F4608B">
        <w:rPr>
          <w:rFonts w:ascii="Calibri" w:hAnsi="Calibri" w:cs="Calibri"/>
          <w:lang w:val="es-ES"/>
        </w:rPr>
        <w:t>[54]</w:t>
      </w:r>
      <w:r w:rsidR="007D49A8">
        <w:rPr>
          <w:lang w:val="es-ES" w:eastAsia="es-ES"/>
        </w:rPr>
        <w:fldChar w:fldCharType="end"/>
      </w:r>
      <w:r w:rsidR="007D49A8">
        <w:rPr>
          <w:lang w:val="es-ES" w:eastAsia="es-ES"/>
        </w:rPr>
        <w:t xml:space="preserve"> o</w:t>
      </w:r>
      <w:r>
        <w:rPr>
          <w:lang w:val="es-ES" w:eastAsia="es-ES"/>
        </w:rPr>
        <w:t xml:space="preserve"> </w:t>
      </w:r>
      <w:r w:rsidR="007D49A8">
        <w:rPr>
          <w:lang w:val="es-ES" w:eastAsia="es-ES"/>
        </w:rPr>
        <w:t>la de</w:t>
      </w:r>
      <w:r>
        <w:rPr>
          <w:lang w:val="es-ES" w:eastAsia="es-ES"/>
        </w:rPr>
        <w:t xml:space="preserve"> Campos Aleatorios de Markov (MRF)</w:t>
      </w:r>
      <w:r w:rsidR="007D49A8">
        <w:rPr>
          <w:lang w:val="es-ES" w:eastAsia="es-ES"/>
        </w:rPr>
        <w:t xml:space="preserve"> </w:t>
      </w:r>
      <w:r w:rsidR="007D49A8">
        <w:rPr>
          <w:lang w:val="es-ES" w:eastAsia="es-ES"/>
        </w:rPr>
        <w:fldChar w:fldCharType="begin"/>
      </w:r>
      <w:r w:rsidR="00B939D5">
        <w:rPr>
          <w:lang w:val="es-ES" w:eastAsia="es-ES"/>
        </w:rPr>
        <w:instrText xml:space="preserve"> ADDIN ZOTERO_ITEM CSL_CITATION {"citationID":"2a5mwli1","properties":{"formattedCitation":"[55]","plainCitation":"[55]","noteIndex":0},"citationItems":[{"id":175,"uris":["http://zotero.org/groups/2648216/items/8IN7KNXG"],"uri":["http://zotero.org/groups/2648216/items/8IN7KNXG"],"itemData":{"id":175,"type":"article-journal","abstract":"Describes a fully-automatic three-dimensional (3-D)-segmentation technique for brain magnetic resonance (MR) images. By means of Markov random fields (MRF's) the segmentation algorithm captures three features that are of special importance for MR images, i.e., nonparametric distributions of tissue intensities, neighborhood correlations, and signal inhomogeneities. Detailed simulations and real MR images demonstrate the performance of the segmentation algorithm. In particular, the impact of noise, inhomogeneity, smoothing, and structure thickness are analyzed quantitatively. Even single-echo MR images are well classified into gray matter, white matter, cerebrospinal fluid, scalp-bone, and background. A simulated annealing and an iterated conditional modes implementation are presented.","container-title":"IEEE Transactions on Medical Imaging","DOI":"10.1109/42.650883","ISSN":"1558-254X","issue":"6","note":"event: IEEE Transactions on Medical Imaging","page":"878-886","source":"IEEE Xplore","title":"Markov random field segmentation of brain MR images","volume":"16","author":[{"family":"Held","given":"K."},{"family":"Kops","given":"E. R."},{"family":"Krause","given":"B. J."},{"family":"Wells","given":"W. M."},{"family":"Kikinis","given":"R."},{"family":"Muller-Gartner","given":"H.-"}],"issued":{"date-parts":[["1997",12]]}}}],"schema":"https://github.com/citation-style-language/schema/raw/master/csl-citation.json"} </w:instrText>
      </w:r>
      <w:r w:rsidR="007D49A8">
        <w:rPr>
          <w:lang w:val="es-ES" w:eastAsia="es-ES"/>
        </w:rPr>
        <w:fldChar w:fldCharType="separate"/>
      </w:r>
      <w:r w:rsidR="00F4608B" w:rsidRPr="00F4608B">
        <w:rPr>
          <w:rFonts w:ascii="Calibri" w:hAnsi="Calibri" w:cs="Calibri"/>
          <w:lang w:val="es-ES"/>
        </w:rPr>
        <w:t>[55]</w:t>
      </w:r>
      <w:r w:rsidR="007D49A8">
        <w:rPr>
          <w:lang w:val="es-ES" w:eastAsia="es-ES"/>
        </w:rPr>
        <w:fldChar w:fldCharType="end"/>
      </w:r>
      <w:r>
        <w:rPr>
          <w:lang w:val="es-ES" w:eastAsia="es-ES"/>
        </w:rPr>
        <w:t xml:space="preserve">, </w:t>
      </w:r>
      <w:r w:rsidR="007D49A8">
        <w:rPr>
          <w:lang w:val="es-ES" w:eastAsia="es-ES"/>
        </w:rPr>
        <w:t>son</w:t>
      </w:r>
      <w:r>
        <w:rPr>
          <w:lang w:val="es-ES" w:eastAsia="es-ES"/>
        </w:rPr>
        <w:t xml:space="preserve"> otra</w:t>
      </w:r>
      <w:r w:rsidR="007D49A8">
        <w:rPr>
          <w:lang w:val="es-ES" w:eastAsia="es-ES"/>
        </w:rPr>
        <w:t>s</w:t>
      </w:r>
      <w:r>
        <w:rPr>
          <w:lang w:val="es-ES" w:eastAsia="es-ES"/>
        </w:rPr>
        <w:t xml:space="preserve"> técnica</w:t>
      </w:r>
      <w:r w:rsidR="007D49A8">
        <w:rPr>
          <w:lang w:val="es-ES" w:eastAsia="es-ES"/>
        </w:rPr>
        <w:t>s</w:t>
      </w:r>
      <w:r>
        <w:rPr>
          <w:lang w:val="es-ES" w:eastAsia="es-ES"/>
        </w:rPr>
        <w:t xml:space="preserve"> de clasificación popular</w:t>
      </w:r>
      <w:r w:rsidR="007D49A8">
        <w:rPr>
          <w:lang w:val="es-ES" w:eastAsia="es-ES"/>
        </w:rPr>
        <w:t>es</w:t>
      </w:r>
      <w:r>
        <w:rPr>
          <w:lang w:val="es-ES" w:eastAsia="es-ES"/>
        </w:rPr>
        <w:t xml:space="preserve"> que también se ha</w:t>
      </w:r>
      <w:r w:rsidR="007D49A8">
        <w:rPr>
          <w:lang w:val="es-ES" w:eastAsia="es-ES"/>
        </w:rPr>
        <w:t>n</w:t>
      </w:r>
      <w:r>
        <w:rPr>
          <w:lang w:val="es-ES" w:eastAsia="es-ES"/>
        </w:rPr>
        <w:t xml:space="preserve"> aplicado en tareas de segmentación de tumore</w:t>
      </w:r>
      <w:r w:rsidR="007D49A8">
        <w:rPr>
          <w:lang w:val="es-ES" w:eastAsia="es-ES"/>
        </w:rPr>
        <w:t>s</w:t>
      </w:r>
      <w:r>
        <w:rPr>
          <w:lang w:val="es-ES" w:eastAsia="es-ES"/>
        </w:rPr>
        <w:t>.</w:t>
      </w:r>
      <w:r w:rsidR="00A44D39">
        <w:rPr>
          <w:lang w:val="es-ES" w:eastAsia="es-ES"/>
        </w:rPr>
        <w:t xml:space="preserve"> </w:t>
      </w:r>
      <w:r w:rsidR="009253E5">
        <w:rPr>
          <w:lang w:val="es-ES" w:eastAsia="es-ES"/>
        </w:rPr>
        <w:t>Aun así, p</w:t>
      </w:r>
      <w:r w:rsidR="00A44D39">
        <w:rPr>
          <w:lang w:val="es-ES" w:eastAsia="es-ES"/>
        </w:rPr>
        <w:t xml:space="preserve">ara superar las desventajas de estos métodos, otros modelos como </w:t>
      </w:r>
      <w:r w:rsidR="00A44D39">
        <w:rPr>
          <w:i/>
          <w:iCs/>
          <w:lang w:val="es-ES" w:eastAsia="es-ES"/>
        </w:rPr>
        <w:t>Support Vector Random Field</w:t>
      </w:r>
      <w:r w:rsidR="00A44D39">
        <w:rPr>
          <w:lang w:val="es-ES" w:eastAsia="es-ES"/>
        </w:rPr>
        <w:t xml:space="preserve"> (SVRF) han sido estudiados y se ha determinado que muestra un mejor resultado que las técnicas anteriormente citadas </w:t>
      </w:r>
      <w:r w:rsidR="00A44D39">
        <w:rPr>
          <w:lang w:val="es-ES" w:eastAsia="es-ES"/>
        </w:rPr>
        <w:fldChar w:fldCharType="begin"/>
      </w:r>
      <w:r w:rsidR="00B939D5">
        <w:rPr>
          <w:lang w:val="es-ES" w:eastAsia="es-ES"/>
        </w:rPr>
        <w:instrText xml:space="preserve"> ADDIN ZOTERO_ITEM CSL_CITATION {"citationID":"X77vNLRj","properties":{"formattedCitation":"[56]","plainCitation":"[56]","noteIndex":0},"citationItems":[{"id":143,"uris":["http://zotero.org/groups/2648216/items/L6ZTRGK3"],"uri":["http://zotero.org/groups/2648216/items/L6ZTRGK3"],"itemData":{"id":143,"type":"paper-conference","abstract":"Markov Random Fields (MRFs) are a popular and well-motivated model for many medical image processing tasks such as segmentation. Discriminative Random Fields (DRFs), a discriminative alternative to the traditionally generative MRFs, allow tractable computation with less restrictive simplifying assumptions, and achieve better performance in many tasks. In this paper, we investigate the tumor segmentation performance of a recent variant of DRF models that takes advantage of the powerful Support Vector Machine (SVM) classification method. Combined with a powerful Magnetic Resonance (MR) preprocessing pipeline and a set of ‘alignment-based’ features, we evaluate the use of SVMs, MRFs, and two types of DRFs as classifiers for three segmentation tasks related to radiation therapy target planning for brain tumors, two of which do not rely on ‘contrast agent’ enhancement. Our results indicate that the SVM-based DRFs offer a significant advantage over the other approaches.","collection-title":"Lecture Notes in Computer Science","container-title":"Computer Vision for Biomedical Image Applications","DOI":"10.1007/11569541_47","event-place":"Berlin, Heidelberg","ISBN":"978-3-540-32125-5","language":"en","page":"469-478","publisher":"Springer","publisher-place":"Berlin, Heidelberg","source":"Springer Link","title":"Segmenting Brain Tumors with Conditional Random Fields and Support Vector Machines","author":[{"family":"Lee","given":"Chi-Hoon"},{"family":"Schmidt","given":"Mark"},{"family":"Murtha","given":"Albert"},{"family":"Bistritz","given":"Aalo"},{"family":"Sander","given":"Jöerg"},{"family":"Greiner","given":"Russell"}],"editor":[{"family":"Liu","given":"Yanxi"},{"family":"Jiang","given":"Tianzi"},{"family":"Zhang","given":"Changshui"}],"issued":{"date-parts":[["2005"]]}}}],"schema":"https://github.com/citation-style-language/schema/raw/master/csl-citation.json"} </w:instrText>
      </w:r>
      <w:r w:rsidR="00A44D39">
        <w:rPr>
          <w:lang w:val="es-ES" w:eastAsia="es-ES"/>
        </w:rPr>
        <w:fldChar w:fldCharType="separate"/>
      </w:r>
      <w:r w:rsidR="00F4608B" w:rsidRPr="008A20C7">
        <w:rPr>
          <w:rFonts w:ascii="Calibri" w:hAnsi="Calibri" w:cs="Calibri"/>
          <w:lang w:val="es-ES"/>
        </w:rPr>
        <w:t>[56]</w:t>
      </w:r>
      <w:r w:rsidR="00A44D39">
        <w:rPr>
          <w:lang w:val="es-ES" w:eastAsia="es-ES"/>
        </w:rPr>
        <w:fldChar w:fldCharType="end"/>
      </w:r>
      <w:r w:rsidR="00A44D39">
        <w:rPr>
          <w:lang w:val="es-ES" w:eastAsia="es-ES"/>
        </w:rPr>
        <w:t>.</w:t>
      </w:r>
    </w:p>
    <w:p w14:paraId="14FAC9C0" w14:textId="67C12644" w:rsidR="00137C50" w:rsidRPr="00A44D39" w:rsidRDefault="0073053F" w:rsidP="00F62C83">
      <w:pPr>
        <w:rPr>
          <w:lang w:val="es-ES" w:eastAsia="es-ES"/>
        </w:rPr>
      </w:pPr>
      <w:r>
        <w:rPr>
          <w:lang w:val="es-ES" w:eastAsia="es-ES"/>
        </w:rPr>
        <w:t>Se</w:t>
      </w:r>
      <w:r w:rsidR="00000878">
        <w:rPr>
          <w:lang w:val="es-ES" w:eastAsia="es-ES"/>
        </w:rPr>
        <w:t xml:space="preserve"> han realizado estudios para tratar de segmentar no solo</w:t>
      </w:r>
      <w:r>
        <w:rPr>
          <w:lang w:val="es-ES" w:eastAsia="es-ES"/>
        </w:rPr>
        <w:t xml:space="preserve"> el tumor sino realizar también la segmentación específica de tres tipos de tejidos relevantes</w:t>
      </w:r>
      <w:r w:rsidR="00E821F2">
        <w:rPr>
          <w:lang w:val="es-ES" w:eastAsia="es-ES"/>
        </w:rPr>
        <w:t xml:space="preserve"> de los </w:t>
      </w:r>
      <w:r w:rsidR="00004FAE">
        <w:rPr>
          <w:lang w:val="es-ES" w:eastAsia="es-ES"/>
        </w:rPr>
        <w:t>Glioma</w:t>
      </w:r>
      <w:r w:rsidR="00E821F2">
        <w:rPr>
          <w:lang w:val="es-ES" w:eastAsia="es-ES"/>
        </w:rPr>
        <w:t>s de alto grado</w:t>
      </w:r>
      <w:r>
        <w:rPr>
          <w:lang w:val="es-ES" w:eastAsia="es-ES"/>
        </w:rPr>
        <w:t xml:space="preserve"> como las células activas, el núcleo necrótico y el edema.</w:t>
      </w:r>
      <w:r w:rsidR="008E4910">
        <w:rPr>
          <w:lang w:val="es-ES" w:eastAsia="es-ES"/>
        </w:rPr>
        <w:t xml:space="preserve"> Para ello, se ha hecho uso de bosques de decisión como como método de clasificación discriminatorio y, después, han sido combinados con un modelo generativo de la apariencia de los tejidos. Esto se logra utilizando estimaciones iniciales de la probabilidad de</w:t>
      </w:r>
      <w:r w:rsidR="00C11366">
        <w:rPr>
          <w:lang w:val="es-ES" w:eastAsia="es-ES"/>
        </w:rPr>
        <w:t xml:space="preserve"> los</w:t>
      </w:r>
      <w:r w:rsidR="008E4910">
        <w:rPr>
          <w:lang w:val="es-ES" w:eastAsia="es-ES"/>
        </w:rPr>
        <w:t xml:space="preserve"> tejido</w:t>
      </w:r>
      <w:r w:rsidR="00C11366">
        <w:rPr>
          <w:lang w:val="es-ES" w:eastAsia="es-ES"/>
        </w:rPr>
        <w:t>s</w:t>
      </w:r>
      <w:r w:rsidR="008E4910">
        <w:rPr>
          <w:lang w:val="es-ES" w:eastAsia="es-ES"/>
        </w:rPr>
        <w:t xml:space="preserve"> basadas en </w:t>
      </w:r>
      <w:r w:rsidR="00C11366">
        <w:rPr>
          <w:lang w:val="es-ES" w:eastAsia="es-ES"/>
        </w:rPr>
        <w:t>modelos de mezcla Gaussianos</w:t>
      </w:r>
      <w:r w:rsidR="008E4910">
        <w:rPr>
          <w:lang w:val="es-ES" w:eastAsia="es-ES"/>
        </w:rPr>
        <w:t xml:space="preserve"> entrenados como entradas adicionales para el bosque, junto con los datos de las RMs</w:t>
      </w:r>
      <w:r w:rsidR="00C11366">
        <w:rPr>
          <w:lang w:val="es-ES" w:eastAsia="es-ES"/>
        </w:rPr>
        <w:t xml:space="preserve"> </w:t>
      </w:r>
      <w:r w:rsidR="00C11366">
        <w:rPr>
          <w:lang w:val="es-ES" w:eastAsia="es-ES"/>
        </w:rPr>
        <w:fldChar w:fldCharType="begin"/>
      </w:r>
      <w:r w:rsidR="00B939D5">
        <w:rPr>
          <w:lang w:val="es-ES" w:eastAsia="es-ES"/>
        </w:rPr>
        <w:instrText xml:space="preserve"> ADDIN ZOTERO_ITEM CSL_CITATION {"citationID":"GqFCMQ3d","properties":{"formattedCitation":"[57]","plainCitation":"[57]","noteIndex":0},"citationItems":[{"id":151,"uris":["http://zotero.org/groups/2648216/items/N5ZB3E4S"],"uri":["http://zotero.org/groups/2648216/items/N5ZB3E4S"],"itemData":{"id":151,"type":"paper-conference","abstract":"We present a method for automatic segmentation of high-grade gliomas and their subregions from multi-channel MR images. Besides segmenting the gross tumor, we also differentiate between active cells, necrotic core, and edema. Our discriminative approach is based on decision forests using context-aware spatial features, and integrates a generative model of tissue appearance, by using the probabilities obtained by tissue-specific Gaussian mixture models as additional input for the forest. Our method classifies the individual tissue types simultaneously, which has the potential to simplify the classification task. The approach is computationally efficient and of low model complexity. The validation is performed on a labeled database of 40 multi-channel MR images, including DTI. We assess the effects of using DTI, and varying the amount of training data. Our segmentation results are highly accurate, and compare favorably to the state of the art.","collection-title":"Lecture Notes in Computer Science","container-title":"Medical Image Computing and Computer-Assisted Intervention – MICCAI 2012","DOI":"10.1007/978-3-642-33454-2_46","event-place":"Berlin, Heidelberg","ISBN":"978-3-642-33454-2","language":"en","page":"369-376","publisher":"Springer","publisher-place":"Berlin, Heidelberg","source":"Springer Link","title":"Decision Forests for Tissue-Specific Segmentation of High-Grade Gliomas in Multi-channel MR","author":[{"family":"Zikic","given":"Darko"},{"family":"Glocker","given":"Ben"},{"family":"Konukoglu","given":"Ender"},{"family":"Criminisi","given":"Antonio"},{"family":"Demiralp","given":"C."},{"family":"Shotton","given":"J."},{"family":"Thomas","given":"O. M."},{"family":"Das","given":"T."},{"family":"Jena","given":"R."},{"family":"Price","given":"S. J."}],"editor":[{"family":"Ayache","given":"Nicholas"},{"family":"Delingette","given":"Hervé"},{"family":"Golland","given":"Polina"},{"family":"Mori","given":"Kensaku"}],"issued":{"date-parts":[["2012"]]}}}],"schema":"https://github.com/citation-style-language/schema/raw/master/csl-citation.json"} </w:instrText>
      </w:r>
      <w:r w:rsidR="00C11366">
        <w:rPr>
          <w:lang w:val="es-ES" w:eastAsia="es-ES"/>
        </w:rPr>
        <w:fldChar w:fldCharType="separate"/>
      </w:r>
      <w:r w:rsidR="00F4608B" w:rsidRPr="00F4608B">
        <w:rPr>
          <w:rFonts w:ascii="Calibri" w:hAnsi="Calibri" w:cs="Calibri"/>
        </w:rPr>
        <w:t>[57]</w:t>
      </w:r>
      <w:r w:rsidR="00C11366">
        <w:rPr>
          <w:lang w:val="es-ES" w:eastAsia="es-ES"/>
        </w:rPr>
        <w:fldChar w:fldCharType="end"/>
      </w:r>
      <w:r w:rsidR="008E4910">
        <w:rPr>
          <w:lang w:val="es-ES" w:eastAsia="es-ES"/>
        </w:rPr>
        <w:t>.</w:t>
      </w:r>
    </w:p>
    <w:p w14:paraId="6EC2F7A8" w14:textId="38E16FE4" w:rsidR="00F62C83" w:rsidRDefault="00F62C83" w:rsidP="00F62C83">
      <w:pPr>
        <w:pStyle w:val="Heading3"/>
        <w:rPr>
          <w:lang w:val="es-ES" w:eastAsia="es-ES"/>
        </w:rPr>
      </w:pPr>
      <w:bookmarkStart w:id="71" w:name="_Toc62166958"/>
      <w:r w:rsidRPr="00A422C2">
        <w:rPr>
          <w:lang w:val="es-ES" w:eastAsia="es-ES"/>
        </w:rPr>
        <w:t>Nuevas técnicas de D</w:t>
      </w:r>
      <w:r w:rsidR="00994D48" w:rsidRPr="00A422C2">
        <w:rPr>
          <w:lang w:val="es-ES" w:eastAsia="es-ES"/>
        </w:rPr>
        <w:t xml:space="preserve">eep </w:t>
      </w:r>
      <w:r w:rsidRPr="00A422C2">
        <w:rPr>
          <w:lang w:val="es-ES" w:eastAsia="es-ES"/>
        </w:rPr>
        <w:t>L</w:t>
      </w:r>
      <w:r w:rsidR="00994D48" w:rsidRPr="00A422C2">
        <w:rPr>
          <w:lang w:val="es-ES" w:eastAsia="es-ES"/>
        </w:rPr>
        <w:t>earning</w:t>
      </w:r>
      <w:bookmarkEnd w:id="71"/>
    </w:p>
    <w:p w14:paraId="3F7C109C" w14:textId="68DD2C77" w:rsidR="00904A0B" w:rsidRPr="00904A0B" w:rsidRDefault="00904A0B" w:rsidP="00904A0B">
      <w:pPr>
        <w:rPr>
          <w:lang w:val="es-ES" w:eastAsia="es-ES"/>
        </w:rPr>
      </w:pPr>
      <w:r>
        <w:rPr>
          <w:lang w:val="es-ES" w:eastAsia="es-ES"/>
        </w:rPr>
        <w:t xml:space="preserve">En este apartado se exponen distintos métodos de DL enfocados en la extracción y predicción de características del GBM del mismo modo que se </w:t>
      </w:r>
      <w:r w:rsidR="000855DF">
        <w:rPr>
          <w:lang w:val="es-ES" w:eastAsia="es-ES"/>
        </w:rPr>
        <w:t>explica su aplicación en la</w:t>
      </w:r>
      <w:r>
        <w:rPr>
          <w:lang w:val="es-ES" w:eastAsia="es-ES"/>
        </w:rPr>
        <w:t xml:space="preserve"> segmentación.</w:t>
      </w:r>
    </w:p>
    <w:p w14:paraId="51CB2B32" w14:textId="0A462167" w:rsidR="00E36415" w:rsidRPr="00E36415" w:rsidRDefault="00E36415" w:rsidP="001D19EE">
      <w:pPr>
        <w:pStyle w:val="Heading4"/>
        <w:numPr>
          <w:ilvl w:val="0"/>
          <w:numId w:val="16"/>
        </w:numPr>
      </w:pPr>
      <w:r>
        <w:t>Predicción</w:t>
      </w:r>
    </w:p>
    <w:p w14:paraId="48A3E490" w14:textId="5E51EEFF" w:rsidR="00F62C83" w:rsidRPr="00A422C2" w:rsidRDefault="00F62C83" w:rsidP="00F62C83">
      <w:pPr>
        <w:rPr>
          <w:lang w:val="es-ES" w:eastAsia="es-ES"/>
        </w:rPr>
      </w:pPr>
      <w:r w:rsidRPr="00A422C2">
        <w:rPr>
          <w:lang w:val="es-ES" w:eastAsia="es-ES"/>
        </w:rPr>
        <w:t xml:space="preserve">La extracción de características relevantes es una tarea crítica en la radiómica. Muchos estudios utilizan características extraídas a mano o explícitamente diseñadas. Estas incluyen la forma, intensidad y textura de los tumores entre otras. Aun así, estos rasgos de imagen son poco profundos y de bajo orden y es posible que no caractericen plenamente la heterogeneidad de la imagen, por lo que pueden limitar el potencial del modelo radiómico. El aprendizaje por transferencia puede incorporarse al modelo radiómico actual para la extracción de características profundas de varias capas de una CNN. El flujo del análisis radiómico se expone en la </w:t>
      </w:r>
      <w:r w:rsidRPr="00A422C2">
        <w:rPr>
          <w:lang w:val="es-ES" w:eastAsia="es-ES"/>
        </w:rPr>
        <w:fldChar w:fldCharType="begin"/>
      </w:r>
      <w:r w:rsidRPr="00A422C2">
        <w:rPr>
          <w:lang w:val="es-ES" w:eastAsia="es-ES"/>
        </w:rPr>
        <w:instrText xml:space="preserve"> REF _Ref58923388 \h </w:instrText>
      </w:r>
      <w:r w:rsidRPr="00A422C2">
        <w:rPr>
          <w:lang w:val="es-ES" w:eastAsia="es-ES"/>
        </w:rPr>
      </w:r>
      <w:r w:rsidRPr="00A422C2">
        <w:rPr>
          <w:lang w:val="es-ES" w:eastAsia="es-ES"/>
        </w:rPr>
        <w:fldChar w:fldCharType="separate"/>
      </w:r>
      <w:r w:rsidR="00647E87" w:rsidRPr="00A422C2">
        <w:rPr>
          <w:lang w:val="es-ES"/>
        </w:rPr>
        <w:t xml:space="preserve">Figura </w:t>
      </w:r>
      <w:r w:rsidR="00647E87">
        <w:rPr>
          <w:noProof/>
          <w:lang w:val="es-ES"/>
        </w:rPr>
        <w:t>12</w:t>
      </w:r>
      <w:r w:rsidRPr="00A422C2">
        <w:rPr>
          <w:lang w:val="es-ES" w:eastAsia="es-ES"/>
        </w:rPr>
        <w:fldChar w:fldCharType="end"/>
      </w:r>
      <w:r w:rsidRPr="00A422C2">
        <w:rPr>
          <w:lang w:val="es-ES" w:eastAsia="es-ES"/>
        </w:rPr>
        <w:t>.</w:t>
      </w:r>
    </w:p>
    <w:p w14:paraId="52843DF4" w14:textId="77777777" w:rsidR="00F62C83" w:rsidRPr="00A422C2" w:rsidRDefault="00F62C83" w:rsidP="009A7EAF">
      <w:pPr>
        <w:keepNext/>
        <w:ind w:firstLine="0"/>
        <w:jc w:val="center"/>
        <w:rPr>
          <w:lang w:val="es-ES"/>
        </w:rPr>
      </w:pPr>
      <w:r w:rsidRPr="00A422C2">
        <w:rPr>
          <w:noProof/>
          <w:lang w:val="es-ES"/>
        </w:rPr>
        <w:lastRenderedPageBreak/>
        <w:drawing>
          <wp:inline distT="0" distB="0" distL="0" distR="0" wp14:anchorId="4F460246" wp14:editId="64F439AC">
            <wp:extent cx="5399893" cy="3122022"/>
            <wp:effectExtent l="0" t="0" r="0" b="2540"/>
            <wp:docPr id="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
                    <pic:cNvPicPr/>
                  </pic:nvPicPr>
                  <pic:blipFill>
                    <a:blip r:embed="rId34">
                      <a:extLst>
                        <a:ext uri="{28A0092B-C50C-407E-A947-70E740481C1C}">
                          <a14:useLocalDpi xmlns:a14="http://schemas.microsoft.com/office/drawing/2010/main" val="0"/>
                        </a:ext>
                      </a:extLst>
                    </a:blip>
                    <a:stretch>
                      <a:fillRect/>
                    </a:stretch>
                  </pic:blipFill>
                  <pic:spPr>
                    <a:xfrm>
                      <a:off x="0" y="0"/>
                      <a:ext cx="5404903" cy="3124918"/>
                    </a:xfrm>
                    <a:prstGeom prst="rect">
                      <a:avLst/>
                    </a:prstGeom>
                  </pic:spPr>
                </pic:pic>
              </a:graphicData>
            </a:graphic>
          </wp:inline>
        </w:drawing>
      </w:r>
    </w:p>
    <w:p w14:paraId="3649AB15" w14:textId="1F1C8AD8" w:rsidR="00F62C83" w:rsidRPr="00A422C2" w:rsidRDefault="00F62C83" w:rsidP="009A7EAF">
      <w:pPr>
        <w:pStyle w:val="Caption"/>
        <w:ind w:firstLine="0"/>
        <w:jc w:val="center"/>
        <w:rPr>
          <w:lang w:val="es-ES"/>
        </w:rPr>
      </w:pPr>
      <w:bookmarkStart w:id="72" w:name="_Ref58923388"/>
      <w:bookmarkStart w:id="73" w:name="_Toc62166986"/>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647E87">
        <w:rPr>
          <w:noProof/>
          <w:lang w:val="es-ES"/>
        </w:rPr>
        <w:t>12</w:t>
      </w:r>
      <w:r w:rsidRPr="00A422C2">
        <w:rPr>
          <w:lang w:val="es-ES"/>
        </w:rPr>
        <w:fldChar w:fldCharType="end"/>
      </w:r>
      <w:bookmarkEnd w:id="72"/>
      <w:r w:rsidR="00B9656B" w:rsidRPr="00A422C2">
        <w:rPr>
          <w:lang w:val="es-ES"/>
        </w:rPr>
        <w:t>.</w:t>
      </w:r>
      <w:r w:rsidRPr="00A422C2">
        <w:rPr>
          <w:lang w:val="es-ES"/>
        </w:rPr>
        <w:t xml:space="preserve"> Flujo de trabajo del análisis radiómico </w:t>
      </w:r>
      <w:r w:rsidR="00846FD9" w:rsidRPr="00A422C2">
        <w:rPr>
          <w:lang w:val="es-ES"/>
        </w:rPr>
        <w:fldChar w:fldCharType="begin"/>
      </w:r>
      <w:r w:rsidR="00B939D5">
        <w:rPr>
          <w:lang w:val="es-ES"/>
        </w:rPr>
        <w:instrText xml:space="preserve"> ADDIN ZOTERO_ITEM CSL_CITATION {"citationID":"xg0lvJlM","properties":{"formattedCitation":"[58]","plainCitation":"[58]","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846FD9" w:rsidRPr="00A422C2">
        <w:rPr>
          <w:lang w:val="es-ES"/>
        </w:rPr>
        <w:fldChar w:fldCharType="separate"/>
      </w:r>
      <w:r w:rsidR="00F4608B" w:rsidRPr="00F4608B">
        <w:rPr>
          <w:rFonts w:ascii="Calibri" w:hAnsi="Calibri" w:cs="Calibri"/>
          <w:lang w:val="es-ES"/>
        </w:rPr>
        <w:t>[58]</w:t>
      </w:r>
      <w:r w:rsidR="00846FD9" w:rsidRPr="00A422C2">
        <w:rPr>
          <w:lang w:val="es-ES"/>
        </w:rPr>
        <w:fldChar w:fldCharType="end"/>
      </w:r>
      <w:r w:rsidR="00B9656B" w:rsidRPr="00A422C2">
        <w:rPr>
          <w:lang w:val="es-ES"/>
        </w:rPr>
        <w:t>.</w:t>
      </w:r>
      <w:bookmarkEnd w:id="73"/>
    </w:p>
    <w:p w14:paraId="43351E9E" w14:textId="01A6A172" w:rsidR="00F62C83" w:rsidRDefault="00F62C83" w:rsidP="00F62C83">
      <w:pPr>
        <w:rPr>
          <w:lang w:val="es-ES" w:eastAsia="es-ES"/>
        </w:rPr>
      </w:pPr>
      <w:r w:rsidRPr="00A422C2">
        <w:rPr>
          <w:lang w:val="es-ES" w:eastAsia="es-ES"/>
        </w:rPr>
        <w:t>Estos rasgos profundos contienen información más abstracta de las imágenes médicas y pueden proporcionar más patrones de predicción en comparación con los rasgos extraídos a mano</w:t>
      </w:r>
      <w:r w:rsidR="00846FD9" w:rsidRPr="00A422C2">
        <w:rPr>
          <w:lang w:val="es-ES" w:eastAsia="es-ES"/>
        </w:rPr>
        <w:t xml:space="preserve"> </w:t>
      </w:r>
      <w:r w:rsidR="00002941" w:rsidRPr="00A422C2">
        <w:rPr>
          <w:lang w:val="es-ES" w:eastAsia="es-ES"/>
        </w:rPr>
        <w:fldChar w:fldCharType="begin"/>
      </w:r>
      <w:r w:rsidR="00B939D5">
        <w:rPr>
          <w:lang w:val="es-ES" w:eastAsia="es-ES"/>
        </w:rPr>
        <w:instrText xml:space="preserve"> ADDIN ZOTERO_ITEM CSL_CITATION {"citationID":"VroGd0L8","properties":{"formattedCitation":"[58]","plainCitation":"[58]","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002941" w:rsidRPr="00A422C2">
        <w:rPr>
          <w:lang w:val="es-ES" w:eastAsia="es-ES"/>
        </w:rPr>
        <w:fldChar w:fldCharType="separate"/>
      </w:r>
      <w:r w:rsidR="00F4608B" w:rsidRPr="00F4608B">
        <w:rPr>
          <w:rFonts w:ascii="Calibri" w:hAnsi="Calibri" w:cs="Calibri"/>
          <w:lang w:val="es-ES"/>
        </w:rPr>
        <w:t>[58]</w:t>
      </w:r>
      <w:r w:rsidR="00002941" w:rsidRPr="00A422C2">
        <w:rPr>
          <w:lang w:val="es-ES" w:eastAsia="es-ES"/>
        </w:rPr>
        <w:fldChar w:fldCharType="end"/>
      </w:r>
      <w:r w:rsidRPr="00A422C2">
        <w:rPr>
          <w:lang w:val="es-ES" w:eastAsia="es-ES"/>
        </w:rPr>
        <w:t>.</w:t>
      </w:r>
    </w:p>
    <w:p w14:paraId="32ECF1E6" w14:textId="77777777" w:rsidR="00E55C3E" w:rsidRDefault="00E55C3E" w:rsidP="001D19EE">
      <w:pPr>
        <w:pStyle w:val="Heading4"/>
      </w:pPr>
      <w:r>
        <w:t>Segmentación</w:t>
      </w:r>
    </w:p>
    <w:p w14:paraId="00FDF977" w14:textId="762B0397" w:rsidR="0035362A" w:rsidRDefault="00E55C3E" w:rsidP="00E55C3E">
      <w:pPr>
        <w:rPr>
          <w:lang w:val="es-ES" w:eastAsia="es-ES"/>
        </w:rPr>
      </w:pPr>
      <w:r w:rsidRPr="00A422C2">
        <w:rPr>
          <w:lang w:val="es-ES" w:eastAsia="es-ES"/>
        </w:rPr>
        <w:t>Las CNN son el método asistido por ordenador puntero para la segmentación del Glioblastoma. Superan a los métodos alternativos que utilizan clasificadores de decisión independientes para extraer características de textura e intensidad. Se utiliza un conjunto de datos pre-anotados para entrenar la arquitectura de las CNN y realizar una serie de convoluciones matemáticas a través de múltiples capas interdependientes. Así se determina la relación entre las imágenes de entrada y las de salida. Después, la CNN puede ser validada en distintos conjuntos de datos de prueba.</w:t>
      </w:r>
      <w:r w:rsidR="00FD2D50">
        <w:rPr>
          <w:lang w:val="es-ES" w:eastAsia="es-ES"/>
        </w:rPr>
        <w:t xml:space="preserve"> Teniendo esto en cuenta, se puede identificar el fondo de la imagen de RM y diferenciar tres regiones jerárquicas del tumor como pueden ser el tumor entero, su núcleo y el núcleo en aumento</w:t>
      </w:r>
      <w:r w:rsidR="00207153">
        <w:rPr>
          <w:lang w:val="es-ES" w:eastAsia="es-ES"/>
        </w:rPr>
        <w:t xml:space="preserve"> </w:t>
      </w:r>
      <w:r w:rsidR="00207153">
        <w:rPr>
          <w:lang w:val="es-ES" w:eastAsia="es-ES"/>
        </w:rPr>
        <w:fldChar w:fldCharType="begin"/>
      </w:r>
      <w:r w:rsidR="00B939D5">
        <w:rPr>
          <w:lang w:val="es-ES" w:eastAsia="es-ES"/>
        </w:rPr>
        <w:instrText xml:space="preserve"> ADDIN ZOTERO_ITEM CSL_CITATION {"citationID":"VZ1382fP","properties":{"formattedCitation":"[59]","plainCitation":"[59]","noteIndex":0},"citationItems":[{"id":111,"uris":["http://zotero.org/groups/2648216/items/RMPLGHM2"],"uri":["http://zotero.org/groups/2648216/items/RMPLGHM2"],"itemData":{"id":111,"type":"article-journal","abstract":"A cascade of fully convolutional neural networks is proposed to segment multi-modal Magnetic Resonance (MR) images with brain tumor into background and three hierarchical regions: whole tumor, tumor core and enhancing tumor core. The cascade is designed to decompose the multi-class segmentation problem into a sequence of three binary segmentation problems according to the subregion hierarchy. The whole tumor is segmented in the first step and the bounding box of the result is used for the tumor core segmentation in the second step. The enhancing tumor core is then segmented based on the bounding box of the tumor core segmentation result. Our networks consist of multiple layers of anisotropic and dilated convolution filters, and they are combined with multi-view fusion to reduce false positives. Residual connections and multi-scale predictions are employed in these networks to boost the segmentation performance. Experiments with BraTS 2017 validation set show that the proposed method achieved average Dice scores of 0.7859, 0.9050, 0.8378 for enhancing tumor core, whole tumor and tumor core, respectively. The corresponding values for BraTS 2017 testing set were 0.7831, 0.8739, and 0.7748, respectively.","container-title":"arXiv:1709.00382 [cs]","DOI":"10.1007/978-3-319-75238-9_16","note":"arXiv: 1709.00382","source":"arXiv.org","title":"Automatic Brain Tumor Segmentation using Cascaded Anisotropic Convolutional Neural Networks","URL":"http://arxiv.org/abs/1709.00382","author":[{"family":"Wang","given":"Guotai"},{"family":"Li","given":"Wenqi"},{"family":"Ourselin","given":"Sebastien"},{"family":"Vercauteren","given":"Tom"}],"accessed":{"date-parts":[["2020",12,16]]},"issued":{"date-parts":[["2017",12,15]]}}}],"schema":"https://github.com/citation-style-language/schema/raw/master/csl-citation.json"} </w:instrText>
      </w:r>
      <w:r w:rsidR="00207153">
        <w:rPr>
          <w:lang w:val="es-ES" w:eastAsia="es-ES"/>
        </w:rPr>
        <w:fldChar w:fldCharType="separate"/>
      </w:r>
      <w:r w:rsidR="00F4608B" w:rsidRPr="00F4608B">
        <w:rPr>
          <w:rFonts w:ascii="Calibri" w:hAnsi="Calibri" w:cs="Calibri"/>
          <w:lang w:val="es-ES"/>
        </w:rPr>
        <w:t>[59]</w:t>
      </w:r>
      <w:r w:rsidR="00207153">
        <w:rPr>
          <w:lang w:val="es-ES" w:eastAsia="es-ES"/>
        </w:rPr>
        <w:fldChar w:fldCharType="end"/>
      </w:r>
      <w:r w:rsidR="00FD2D50">
        <w:rPr>
          <w:lang w:val="es-ES" w:eastAsia="es-ES"/>
        </w:rPr>
        <w:t>.</w:t>
      </w:r>
    </w:p>
    <w:p w14:paraId="4708D7CD" w14:textId="7F59CC6B" w:rsidR="00E55C3E" w:rsidRDefault="00E55C3E" w:rsidP="00E55C3E">
      <w:pPr>
        <w:rPr>
          <w:lang w:val="es-ES" w:eastAsia="es-ES"/>
        </w:rPr>
      </w:pPr>
      <w:r w:rsidRPr="00A422C2">
        <w:rPr>
          <w:lang w:val="es-ES" w:eastAsia="es-ES"/>
        </w:rPr>
        <w:t xml:space="preserve">Por ejemplo, DeepMedic es una CNN tridimensional con una alta calificación en el desafío de segmentación de tumores cerebrales (BRATS). DeepMedic asigna clases a cada vóxel de forma independiente usando la intensidad y la información de características locales. Ha demostrado que las mediciones volumétricas de las subregiones del tumor pueden medirse con gran precisión a partir de imágenes preoperatorias de RM. Además, la CNN puede integrarse en el flujo de trabajo radiológico para acortar el tiempo de segmentación hasta 20 minutos por paciente comparado con una segmentación completamente manual </w:t>
      </w:r>
      <w:r w:rsidRPr="00A422C2">
        <w:rPr>
          <w:lang w:val="es-ES" w:eastAsia="es-ES"/>
        </w:rPr>
        <w:fldChar w:fldCharType="begin"/>
      </w:r>
      <w:r w:rsidR="008A20C7">
        <w:rPr>
          <w:lang w:val="es-ES" w:eastAsia="es-ES"/>
        </w:rPr>
        <w:instrText xml:space="preserve"> ADDIN ZOTERO_ITEM CSL_CITATION {"citationID":"OZd4ZnqT","properties":{"formattedCitation":"[16]","plainCitation":"[16]","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00F4608B" w:rsidRPr="00F4608B">
        <w:rPr>
          <w:rFonts w:ascii="Calibri" w:hAnsi="Calibri" w:cs="Calibri"/>
          <w:lang w:val="es-ES"/>
        </w:rPr>
        <w:t>[16]</w:t>
      </w:r>
      <w:r w:rsidRPr="00A422C2">
        <w:rPr>
          <w:lang w:val="es-ES" w:eastAsia="es-ES"/>
        </w:rPr>
        <w:fldChar w:fldCharType="end"/>
      </w:r>
      <w:r w:rsidRPr="00A422C2">
        <w:rPr>
          <w:lang w:val="es-ES" w:eastAsia="es-ES"/>
        </w:rPr>
        <w:t>.</w:t>
      </w:r>
    </w:p>
    <w:p w14:paraId="0D4DD330" w14:textId="4E10F486" w:rsidR="0035362A" w:rsidRDefault="0035362A" w:rsidP="00E55C3E">
      <w:pPr>
        <w:rPr>
          <w:lang w:val="es-ES" w:eastAsia="es-ES"/>
        </w:rPr>
      </w:pPr>
      <w:r>
        <w:rPr>
          <w:lang w:val="es-ES" w:eastAsia="es-ES"/>
        </w:rPr>
        <w:t xml:space="preserve">Otros estudios han evaluado la implementación de una segmentación completamente automática usando DL. Brevemente, la red de segmentación consiste </w:t>
      </w:r>
      <w:r>
        <w:rPr>
          <w:lang w:val="es-ES" w:eastAsia="es-ES"/>
        </w:rPr>
        <w:lastRenderedPageBreak/>
        <w:t xml:space="preserve">de 3 instancias en cascada de una CNN bidimensional </w:t>
      </w:r>
      <w:r>
        <w:rPr>
          <w:lang w:val="es-ES" w:eastAsia="es-ES"/>
        </w:rPr>
        <w:fldChar w:fldCharType="begin"/>
      </w:r>
      <w:r w:rsidR="008A20C7">
        <w:rPr>
          <w:lang w:val="es-ES" w:eastAsia="es-ES"/>
        </w:rPr>
        <w:instrText xml:space="preserve"> ADDIN ZOTERO_ITEM CSL_CITATION {"citationID":"0UO7R7Mr","properties":{"formattedCitation":"[60]","plainCitation":"[60]","noteIndex":0},"citationItems":[{"id":112,"uris":["http://zotero.org/groups/2648216/items/G4QFTCVM"],"uri":["http://zotero.org/groups/2648216/items/G4QFTCVM"],"itemData":{"id":112,"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eastAsia="es-ES"/>
        </w:rPr>
        <w:fldChar w:fldCharType="separate"/>
      </w:r>
      <w:r w:rsidR="00F4608B" w:rsidRPr="00F4608B">
        <w:rPr>
          <w:rFonts w:ascii="Calibri" w:hAnsi="Calibri" w:cs="Calibri"/>
          <w:lang w:val="es-ES"/>
        </w:rPr>
        <w:t>[60]</w:t>
      </w:r>
      <w:r>
        <w:rPr>
          <w:lang w:val="es-ES" w:eastAsia="es-ES"/>
        </w:rPr>
        <w:fldChar w:fldCharType="end"/>
      </w:r>
      <w:r>
        <w:rPr>
          <w:lang w:val="es-ES" w:eastAsia="es-ES"/>
        </w:rPr>
        <w:t xml:space="preserve">. Esta arquitectura se puede observar en la </w:t>
      </w:r>
      <w:r>
        <w:rPr>
          <w:lang w:val="es-ES" w:eastAsia="es-ES"/>
        </w:rPr>
        <w:fldChar w:fldCharType="begin"/>
      </w:r>
      <w:r>
        <w:rPr>
          <w:lang w:val="es-ES" w:eastAsia="es-ES"/>
        </w:rPr>
        <w:instrText xml:space="preserve"> REF _Ref59174667 \h </w:instrText>
      </w:r>
      <w:r>
        <w:rPr>
          <w:lang w:val="es-ES" w:eastAsia="es-ES"/>
        </w:rPr>
      </w:r>
      <w:r>
        <w:rPr>
          <w:lang w:val="es-ES" w:eastAsia="es-ES"/>
        </w:rPr>
        <w:fldChar w:fldCharType="separate"/>
      </w:r>
      <w:r w:rsidR="00647E87" w:rsidRPr="0035362A">
        <w:rPr>
          <w:lang w:val="es-ES"/>
        </w:rPr>
        <w:t xml:space="preserve">Figura </w:t>
      </w:r>
      <w:r w:rsidR="00647E87">
        <w:rPr>
          <w:noProof/>
          <w:lang w:val="es-ES"/>
        </w:rPr>
        <w:t>13</w:t>
      </w:r>
      <w:r>
        <w:rPr>
          <w:lang w:val="es-ES" w:eastAsia="es-ES"/>
        </w:rPr>
        <w:fldChar w:fldCharType="end"/>
      </w:r>
      <w:r>
        <w:rPr>
          <w:lang w:val="es-ES" w:eastAsia="es-ES"/>
        </w:rPr>
        <w:t>.</w:t>
      </w:r>
    </w:p>
    <w:p w14:paraId="34D4F577" w14:textId="77777777" w:rsidR="0035362A" w:rsidRDefault="0035362A" w:rsidP="009A7EAF">
      <w:pPr>
        <w:keepNext/>
        <w:ind w:firstLine="0"/>
        <w:jc w:val="center"/>
      </w:pPr>
      <w:r>
        <w:rPr>
          <w:noProof/>
        </w:rPr>
        <w:drawing>
          <wp:inline distT="0" distB="0" distL="0" distR="0" wp14:anchorId="4EA3E74D" wp14:editId="185F1430">
            <wp:extent cx="5036820" cy="2093740"/>
            <wp:effectExtent l="0" t="0" r="0" b="1905"/>
            <wp:docPr id="14" name="Imagen 1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56011" cy="2101718"/>
                    </a:xfrm>
                    <a:prstGeom prst="rect">
                      <a:avLst/>
                    </a:prstGeom>
                    <a:noFill/>
                    <a:ln>
                      <a:noFill/>
                    </a:ln>
                  </pic:spPr>
                </pic:pic>
              </a:graphicData>
            </a:graphic>
          </wp:inline>
        </w:drawing>
      </w:r>
    </w:p>
    <w:p w14:paraId="0207EB35" w14:textId="1C08A806" w:rsidR="0035362A" w:rsidRDefault="0035362A" w:rsidP="009A7EAF">
      <w:pPr>
        <w:pStyle w:val="Caption"/>
        <w:ind w:firstLine="0"/>
        <w:jc w:val="center"/>
        <w:rPr>
          <w:lang w:val="es-ES"/>
        </w:rPr>
      </w:pPr>
      <w:bookmarkStart w:id="74" w:name="_Ref59174667"/>
      <w:bookmarkStart w:id="75" w:name="_Toc62166987"/>
      <w:r w:rsidRPr="0035362A">
        <w:rPr>
          <w:lang w:val="es-ES"/>
        </w:rPr>
        <w:t xml:space="preserve">Figura </w:t>
      </w:r>
      <w:r>
        <w:fldChar w:fldCharType="begin"/>
      </w:r>
      <w:r w:rsidRPr="0035362A">
        <w:rPr>
          <w:lang w:val="es-ES"/>
        </w:rPr>
        <w:instrText xml:space="preserve"> SEQ Figura \* ARABIC </w:instrText>
      </w:r>
      <w:r>
        <w:fldChar w:fldCharType="separate"/>
      </w:r>
      <w:r w:rsidR="00647E87">
        <w:rPr>
          <w:noProof/>
          <w:lang w:val="es-ES"/>
        </w:rPr>
        <w:t>13</w:t>
      </w:r>
      <w:r>
        <w:fldChar w:fldCharType="end"/>
      </w:r>
      <w:bookmarkEnd w:id="74"/>
      <w:r w:rsidR="00D62374">
        <w:rPr>
          <w:lang w:val="es-ES"/>
        </w:rPr>
        <w:t>.</w:t>
      </w:r>
      <w:r w:rsidRPr="0035362A">
        <w:rPr>
          <w:lang w:val="es-ES"/>
        </w:rPr>
        <w:t xml:space="preserve"> CNN usada para la segmentación de tumores cerebrales</w:t>
      </w:r>
      <w:r>
        <w:rPr>
          <w:lang w:val="es-ES"/>
        </w:rPr>
        <w:t xml:space="preserve"> </w:t>
      </w:r>
      <w:r>
        <w:rPr>
          <w:lang w:val="es-ES"/>
        </w:rPr>
        <w:fldChar w:fldCharType="begin"/>
      </w:r>
      <w:r w:rsidR="008A20C7">
        <w:rPr>
          <w:lang w:val="es-ES"/>
        </w:rPr>
        <w:instrText xml:space="preserve"> ADDIN ZOTERO_ITEM CSL_CITATION {"citationID":"Skff8dnn","properties":{"formattedCitation":"[60]","plainCitation":"[60]","noteIndex":0},"citationItems":[{"id":112,"uris":["http://zotero.org/groups/2648216/items/G4QFTCVM"],"uri":["http://zotero.org/groups/2648216/items/G4QFTCVM"],"itemData":{"id":112,"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rPr>
        <w:fldChar w:fldCharType="separate"/>
      </w:r>
      <w:r w:rsidR="00F4608B" w:rsidRPr="00F4608B">
        <w:rPr>
          <w:rFonts w:ascii="Calibri" w:hAnsi="Calibri" w:cs="Calibri"/>
          <w:lang w:val="es-ES"/>
        </w:rPr>
        <w:t>[60]</w:t>
      </w:r>
      <w:bookmarkEnd w:id="75"/>
      <w:r>
        <w:rPr>
          <w:lang w:val="es-ES"/>
        </w:rPr>
        <w:fldChar w:fldCharType="end"/>
      </w:r>
    </w:p>
    <w:p w14:paraId="0F42C25C" w14:textId="1F6292D1" w:rsidR="0035362A" w:rsidRPr="0035362A" w:rsidRDefault="0035362A" w:rsidP="0035362A">
      <w:pPr>
        <w:rPr>
          <w:lang w:val="es-ES"/>
        </w:rPr>
      </w:pPr>
      <w:r>
        <w:rPr>
          <w:lang w:val="es-ES"/>
        </w:rPr>
        <w:t>Además, también se ha seguido un enfoque basado en la radiómica para predecir el estado de varios biomarcadores</w:t>
      </w:r>
      <w:r w:rsidR="00084856">
        <w:rPr>
          <w:lang w:val="es-ES"/>
        </w:rPr>
        <w:t xml:space="preserve"> genéticos comunes y clínicamente relevantes en los GBM utilizando únicamente imágenes preoperatorias</w:t>
      </w:r>
      <w:r w:rsidR="00762312">
        <w:rPr>
          <w:lang w:val="es-ES"/>
        </w:rPr>
        <w:t xml:space="preserve"> de RM</w:t>
      </w:r>
      <w:r w:rsidR="00084856">
        <w:rPr>
          <w:lang w:val="es-ES"/>
        </w:rPr>
        <w:t>. El método desarrollado ha demostrado ser útil para predecir distintas mutaciones en los GBMs.</w:t>
      </w:r>
    </w:p>
    <w:p w14:paraId="6426CDDF" w14:textId="2A426E10" w:rsidR="005B44F6" w:rsidRDefault="00E55C3E" w:rsidP="009A7EAF">
      <w:pPr>
        <w:rPr>
          <w:lang w:val="es-ES" w:eastAsia="es-ES"/>
        </w:rPr>
      </w:pPr>
      <w:r>
        <w:rPr>
          <w:lang w:val="es-ES" w:eastAsia="es-ES"/>
        </w:rPr>
        <w:t xml:space="preserve">Aun así, el rendimiento de estas técnicas de DL se puede ver afectado por el coste computacional que requieren sus arquitecturas complejas y la necesidad de grandes cantidades de datos de entrenamiento para obtener buenos resultados </w:t>
      </w:r>
      <w:r>
        <w:rPr>
          <w:lang w:val="es-ES" w:eastAsia="es-ES"/>
        </w:rPr>
        <w:fldChar w:fldCharType="begin"/>
      </w:r>
      <w:r w:rsidR="008A20C7">
        <w:rPr>
          <w:lang w:val="es-ES" w:eastAsia="es-ES"/>
        </w:rPr>
        <w:instrText xml:space="preserve"> ADDIN ZOTERO_ITEM CSL_CITATION {"citationID":"NBiQq7Hv","properties":{"formattedCitation":"[27]","plainCitation":"[27]","noteIndex":0},"citationItems":[{"id":124,"uris":["http://zotero.org/groups/2648216/items/LK2YBHNP"],"uri":["http://zotero.org/groups/2648216/items/LK2YBHNP"],"itemData":{"id":124,"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eastAsia="es-ES"/>
        </w:rPr>
        <w:fldChar w:fldCharType="separate"/>
      </w:r>
      <w:r w:rsidR="00F4608B" w:rsidRPr="00F4608B">
        <w:rPr>
          <w:rFonts w:ascii="Calibri" w:hAnsi="Calibri" w:cs="Calibri"/>
          <w:lang w:val="es-ES"/>
        </w:rPr>
        <w:t>[27]</w:t>
      </w:r>
      <w:r>
        <w:rPr>
          <w:lang w:val="es-ES" w:eastAsia="es-ES"/>
        </w:rPr>
        <w:fldChar w:fldCharType="end"/>
      </w:r>
      <w:r>
        <w:rPr>
          <w:lang w:val="es-ES" w:eastAsia="es-ES"/>
        </w:rPr>
        <w:t>.</w:t>
      </w:r>
    </w:p>
    <w:p w14:paraId="69853459" w14:textId="636CE8AB" w:rsidR="00F62C83" w:rsidRPr="00A422C2" w:rsidRDefault="00F62C83" w:rsidP="009A7EAF">
      <w:pPr>
        <w:rPr>
          <w:lang w:val="es-ES" w:eastAsia="es-ES"/>
        </w:rPr>
      </w:pPr>
      <w:r w:rsidRPr="00A422C2">
        <w:rPr>
          <w:lang w:val="es-ES" w:eastAsia="es-ES"/>
        </w:rPr>
        <w:br w:type="page"/>
      </w:r>
    </w:p>
    <w:p w14:paraId="64431020" w14:textId="2912B37D" w:rsidR="001E65C3" w:rsidRPr="00A422C2" w:rsidRDefault="000603E1" w:rsidP="001E65C3">
      <w:pPr>
        <w:pStyle w:val="Heading1"/>
        <w:rPr>
          <w:lang w:val="es-ES"/>
        </w:rPr>
      </w:pPr>
      <w:bookmarkStart w:id="76" w:name="_Toc62166959"/>
      <w:r>
        <w:rPr>
          <w:lang w:val="es-ES"/>
        </w:rPr>
        <w:lastRenderedPageBreak/>
        <w:t>INTERVALO DE INVESTIGACIÓN</w:t>
      </w:r>
      <w:bookmarkEnd w:id="76"/>
    </w:p>
    <w:p w14:paraId="5418DDA3" w14:textId="36BD521F" w:rsidR="007768CA" w:rsidRPr="00A422C2" w:rsidRDefault="007D190E" w:rsidP="007768CA">
      <w:pPr>
        <w:rPr>
          <w:lang w:val="es-ES" w:eastAsia="es-ES"/>
        </w:rPr>
      </w:pPr>
      <w:r>
        <w:rPr>
          <w:lang w:val="es-ES" w:eastAsia="es-ES"/>
        </w:rPr>
        <w:t>Con los datos obtenidos de la literatura actual, d</w:t>
      </w:r>
      <w:r w:rsidR="007768CA" w:rsidRPr="00A422C2">
        <w:rPr>
          <w:lang w:val="es-ES" w:eastAsia="es-ES"/>
        </w:rPr>
        <w:t>e han planteado una serie de objetivos secundarios los cuales definen los elementos necesarios para lograr cumplir el objetivo principal</w:t>
      </w:r>
      <w:r>
        <w:rPr>
          <w:lang w:val="es-ES" w:eastAsia="es-ES"/>
        </w:rPr>
        <w:t xml:space="preserve"> en lo que respecta a la capacidad del sistema a desarrollar.</w:t>
      </w:r>
      <w:r w:rsidR="006D423A" w:rsidRPr="00A422C2">
        <w:rPr>
          <w:lang w:val="es-ES" w:eastAsia="es-ES"/>
        </w:rPr>
        <w:t xml:space="preserve"> </w:t>
      </w:r>
      <w:r>
        <w:rPr>
          <w:lang w:val="es-ES" w:eastAsia="es-ES"/>
        </w:rPr>
        <w:t xml:space="preserve">Estos </w:t>
      </w:r>
      <w:r w:rsidR="006D423A" w:rsidRPr="00A422C2">
        <w:rPr>
          <w:lang w:val="es-ES" w:eastAsia="es-ES"/>
        </w:rPr>
        <w:t>se exponen a continuación</w:t>
      </w:r>
      <w:r w:rsidR="007768CA" w:rsidRPr="00A422C2">
        <w:rPr>
          <w:lang w:val="es-ES" w:eastAsia="es-ES"/>
        </w:rPr>
        <w:t>.</w:t>
      </w:r>
    </w:p>
    <w:p w14:paraId="58FBA110" w14:textId="477D2EC1" w:rsidR="007768CA" w:rsidRDefault="007768CA" w:rsidP="0005768E">
      <w:pPr>
        <w:pStyle w:val="ListParagraph"/>
        <w:numPr>
          <w:ilvl w:val="0"/>
          <w:numId w:val="7"/>
        </w:numPr>
        <w:rPr>
          <w:lang w:val="es-ES" w:eastAsia="es-ES"/>
        </w:rPr>
      </w:pPr>
      <w:r w:rsidRPr="00A422C2">
        <w:rPr>
          <w:lang w:val="es-ES" w:eastAsia="es-ES"/>
        </w:rPr>
        <w:t xml:space="preserve">El sistema por desarrollar debe basarse en datos obtenidos de al menos 50 pacientes para asegurar la fiabilidad </w:t>
      </w:r>
      <w:r w:rsidR="00A16755" w:rsidRPr="00A422C2">
        <w:rPr>
          <w:lang w:val="es-ES" w:eastAsia="es-ES"/>
        </w:rPr>
        <w:t>del sistema de predicción.</w:t>
      </w:r>
    </w:p>
    <w:p w14:paraId="28778625" w14:textId="5D589D27" w:rsidR="004E2C6E" w:rsidRPr="004E2C6E" w:rsidRDefault="004E2C6E" w:rsidP="004E2C6E">
      <w:pPr>
        <w:pStyle w:val="ListParagraph"/>
        <w:numPr>
          <w:ilvl w:val="0"/>
          <w:numId w:val="7"/>
        </w:numPr>
        <w:rPr>
          <w:lang w:val="es-ES" w:eastAsia="es-ES"/>
        </w:rPr>
      </w:pPr>
      <w:r w:rsidRPr="00A422C2">
        <w:rPr>
          <w:lang w:val="es-ES" w:eastAsia="es-ES"/>
        </w:rPr>
        <w:t xml:space="preserve">El sistema deberá ser capaz de localizar el tumor con una precisión de </w:t>
      </w:r>
      <w:r w:rsidRPr="00A422C2">
        <w:rPr>
          <w:lang w:val="es-ES" w:eastAsia="es-ES"/>
        </w:rPr>
        <w:sym w:font="Symbol" w:char="F0B1"/>
      </w:r>
      <w:r w:rsidRPr="00A422C2">
        <w:rPr>
          <w:lang w:val="es-ES" w:eastAsia="es-ES"/>
        </w:rPr>
        <w:t>0.1mm.</w:t>
      </w:r>
    </w:p>
    <w:p w14:paraId="596E42C8" w14:textId="428B256A" w:rsidR="00EB5158" w:rsidRPr="00A422C2" w:rsidRDefault="00A16755" w:rsidP="0005768E">
      <w:pPr>
        <w:pStyle w:val="ListParagraph"/>
        <w:numPr>
          <w:ilvl w:val="0"/>
          <w:numId w:val="7"/>
        </w:numPr>
        <w:rPr>
          <w:lang w:val="es-ES" w:eastAsia="es-ES"/>
        </w:rPr>
      </w:pPr>
      <w:r w:rsidRPr="00A422C2">
        <w:rPr>
          <w:lang w:val="es-ES" w:eastAsia="es-ES"/>
        </w:rPr>
        <w:t>El sistema deberá evaluarse empleando distintos parámetros y pruebas estadísticas.</w:t>
      </w:r>
      <w:r w:rsidR="001C05DC" w:rsidRPr="00A422C2">
        <w:rPr>
          <w:lang w:val="es-ES" w:eastAsia="es-ES"/>
        </w:rPr>
        <w:t xml:space="preserve"> El sistema tiene que ser capaz de realizar las predicciones con una sensibilidad del 0.7, especificidad del 0.7, </w:t>
      </w:r>
      <w:r w:rsidR="001C05DC" w:rsidRPr="00A422C2">
        <w:rPr>
          <w:i/>
          <w:iCs/>
          <w:lang w:val="es-ES" w:eastAsia="es-ES"/>
        </w:rPr>
        <w:t>accuracy</w:t>
      </w:r>
      <w:r w:rsidR="001C05DC" w:rsidRPr="00A422C2">
        <w:rPr>
          <w:lang w:val="es-ES" w:eastAsia="es-ES"/>
        </w:rPr>
        <w:t xml:space="preserve"> del 70%, VPP y VPN del 70% y AUC del ROC del 0.8.</w:t>
      </w:r>
    </w:p>
    <w:p w14:paraId="4A578F55" w14:textId="58C22936" w:rsidR="000A74DA" w:rsidRPr="00A422C2" w:rsidRDefault="005168A6" w:rsidP="0005768E">
      <w:pPr>
        <w:pStyle w:val="ListParagraph"/>
        <w:numPr>
          <w:ilvl w:val="0"/>
          <w:numId w:val="7"/>
        </w:numPr>
        <w:rPr>
          <w:lang w:val="es-ES" w:eastAsia="es-ES"/>
        </w:rPr>
      </w:pPr>
      <w:r w:rsidRPr="00A422C2">
        <w:rPr>
          <w:lang w:val="es-ES" w:eastAsia="es-ES"/>
        </w:rPr>
        <w:t>Identificar las variables más relevantes que contribuyen a la predicción.</w:t>
      </w:r>
    </w:p>
    <w:p w14:paraId="11B69A49" w14:textId="54056947" w:rsidR="00992655" w:rsidRPr="00A422C2" w:rsidRDefault="00EB5158" w:rsidP="00AA54E1">
      <w:pPr>
        <w:rPr>
          <w:lang w:val="es-ES" w:eastAsia="es-ES"/>
        </w:rPr>
      </w:pPr>
      <w:r w:rsidRPr="00A422C2">
        <w:rPr>
          <w:lang w:val="es-ES" w:eastAsia="es-ES"/>
        </w:rPr>
        <w:t>Como objetivo adicional</w:t>
      </w:r>
      <w:r w:rsidR="00AA54E1" w:rsidRPr="00A422C2">
        <w:rPr>
          <w:lang w:val="es-ES" w:eastAsia="es-ES"/>
        </w:rPr>
        <w:t xml:space="preserve">, </w:t>
      </w:r>
      <w:r w:rsidRPr="00A422C2">
        <w:rPr>
          <w:lang w:val="es-ES" w:eastAsia="es-ES"/>
        </w:rPr>
        <w:t xml:space="preserve">si se logran todos los </w:t>
      </w:r>
      <w:r w:rsidR="00A96D22">
        <w:rPr>
          <w:lang w:val="es-ES" w:eastAsia="es-ES"/>
        </w:rPr>
        <w:t>puntos</w:t>
      </w:r>
      <w:r w:rsidRPr="00A422C2">
        <w:rPr>
          <w:lang w:val="es-ES" w:eastAsia="es-ES"/>
        </w:rPr>
        <w:t xml:space="preserve"> anteriores dentro de los límites marcados, l</w:t>
      </w:r>
      <w:r w:rsidR="007768CA" w:rsidRPr="00A422C2">
        <w:rPr>
          <w:lang w:val="es-ES" w:eastAsia="es-ES"/>
        </w:rPr>
        <w:t>os resultados obtenidos en la predicción y el diagnóstico, así como, en caso de tener un diagnóstico desfavorable, la imagen médica con el Glioblastoma detectado, deben mostrarse al usuario en una interfaz gráfica. Esta interfaz también debe posibilitar la introducción de nuevos pacientes para el diagnóstico. Además, dicha interfaz debe ser intuitiva y fácil de usar para todo tipo de usuarios.</w:t>
      </w:r>
    </w:p>
    <w:p w14:paraId="5D41BAFD" w14:textId="6A0680AA" w:rsidR="006C6526" w:rsidRPr="00A422C2" w:rsidRDefault="006C6526">
      <w:pPr>
        <w:ind w:firstLine="0"/>
        <w:jc w:val="left"/>
        <w:rPr>
          <w:lang w:val="es-ES" w:eastAsia="es-ES"/>
        </w:rPr>
      </w:pPr>
      <w:r w:rsidRPr="00A422C2">
        <w:rPr>
          <w:lang w:val="es-ES" w:eastAsia="es-ES"/>
        </w:rPr>
        <w:br w:type="page"/>
      </w:r>
    </w:p>
    <w:p w14:paraId="4FC6AC3F" w14:textId="60AE0C11" w:rsidR="005220DF" w:rsidRPr="00A422C2" w:rsidRDefault="006350B6" w:rsidP="005220DF">
      <w:pPr>
        <w:pStyle w:val="Heading1"/>
        <w:rPr>
          <w:lang w:val="es-ES"/>
        </w:rPr>
      </w:pPr>
      <w:bookmarkStart w:id="77" w:name="_Ref61251091"/>
      <w:bookmarkStart w:id="78" w:name="_Ref61251092"/>
      <w:bookmarkStart w:id="79" w:name="_Toc62166960"/>
      <w:r w:rsidRPr="00A422C2">
        <w:rPr>
          <w:lang w:val="es-ES"/>
        </w:rPr>
        <w:lastRenderedPageBreak/>
        <w:t>DISEÑO DE LA SOLUCIÓN</w:t>
      </w:r>
      <w:bookmarkEnd w:id="77"/>
      <w:bookmarkEnd w:id="78"/>
      <w:bookmarkEnd w:id="79"/>
    </w:p>
    <w:p w14:paraId="46BD0272" w14:textId="33B74F8D" w:rsidR="00927478" w:rsidRDefault="00220E8E" w:rsidP="00927478">
      <w:pPr>
        <w:rPr>
          <w:lang w:val="es-ES"/>
        </w:rPr>
      </w:pPr>
      <w:r>
        <w:rPr>
          <w:lang w:val="es-ES"/>
        </w:rPr>
        <w:t>Con los datos que se han recogido hasta el momento en este documento, se ha realizado un diseño de la solución al problema definido para la realización de los objetivos marcados. Este diseño se describe en los siguientes apartados.</w:t>
      </w:r>
    </w:p>
    <w:p w14:paraId="5C139B17" w14:textId="77777777" w:rsidR="00927478" w:rsidRPr="00A422C2" w:rsidRDefault="00927478" w:rsidP="00927478">
      <w:pPr>
        <w:pStyle w:val="Heading2"/>
        <w:rPr>
          <w:lang w:val="es-ES"/>
        </w:rPr>
      </w:pPr>
      <w:bookmarkStart w:id="80" w:name="_Toc59095292"/>
      <w:bookmarkStart w:id="81" w:name="_Toc62166961"/>
      <w:r>
        <w:rPr>
          <w:lang w:val="es-ES"/>
        </w:rPr>
        <w:t>Arquitectura</w:t>
      </w:r>
      <w:bookmarkEnd w:id="80"/>
      <w:bookmarkEnd w:id="81"/>
    </w:p>
    <w:p w14:paraId="2256AAC7" w14:textId="495A73E7" w:rsidR="00220E8E" w:rsidRDefault="00220E8E" w:rsidP="00220E8E">
      <w:pPr>
        <w:rPr>
          <w:lang w:val="es-ES"/>
        </w:rPr>
      </w:pPr>
      <w:r>
        <w:rPr>
          <w:lang w:val="es-ES"/>
        </w:rPr>
        <w:t xml:space="preserve">En la </w:t>
      </w:r>
      <w:r w:rsidR="000E01EC">
        <w:rPr>
          <w:lang w:val="es-ES"/>
        </w:rPr>
        <w:fldChar w:fldCharType="begin"/>
      </w:r>
      <w:r w:rsidR="000E01EC">
        <w:rPr>
          <w:lang w:val="es-ES"/>
        </w:rPr>
        <w:instrText xml:space="preserve"> REF _Ref62166916 \h </w:instrText>
      </w:r>
      <w:r w:rsidR="000E01EC">
        <w:rPr>
          <w:lang w:val="es-ES"/>
        </w:rPr>
      </w:r>
      <w:r w:rsidR="000E01EC">
        <w:rPr>
          <w:lang w:val="es-ES"/>
        </w:rPr>
        <w:fldChar w:fldCharType="separate"/>
      </w:r>
      <w:r w:rsidR="00647E87" w:rsidRPr="000E01EC">
        <w:rPr>
          <w:lang w:val="es-ES"/>
        </w:rPr>
        <w:t xml:space="preserve">Figura </w:t>
      </w:r>
      <w:r w:rsidR="00647E87">
        <w:rPr>
          <w:noProof/>
          <w:lang w:val="es-ES"/>
        </w:rPr>
        <w:t>14</w:t>
      </w:r>
      <w:r w:rsidR="000E01EC">
        <w:rPr>
          <w:lang w:val="es-ES"/>
        </w:rPr>
        <w:fldChar w:fldCharType="end"/>
      </w:r>
      <w:r w:rsidR="000E01EC">
        <w:rPr>
          <w:lang w:val="es-ES"/>
        </w:rPr>
        <w:t xml:space="preserve"> </w:t>
      </w:r>
      <w:r>
        <w:rPr>
          <w:lang w:val="es-ES"/>
        </w:rPr>
        <w:t>se muestra de forma esquemática la arquitectura del diseño de la solución planteado para llevar a cabo el proyecto.</w:t>
      </w:r>
    </w:p>
    <w:p w14:paraId="7C63E057" w14:textId="77777777" w:rsidR="001E66B4" w:rsidRDefault="00474322" w:rsidP="00EC4783">
      <w:pPr>
        <w:keepNext/>
        <w:ind w:firstLine="0"/>
        <w:jc w:val="center"/>
      </w:pPr>
      <w:r>
        <w:rPr>
          <w:noProof/>
          <w:lang w:val="es-ES"/>
        </w:rPr>
        <w:drawing>
          <wp:inline distT="0" distB="0" distL="0" distR="0" wp14:anchorId="7D4DD1F0" wp14:editId="241383B9">
            <wp:extent cx="5400040" cy="804832"/>
            <wp:effectExtent l="12700" t="0" r="10160" b="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inline>
        </w:drawing>
      </w:r>
    </w:p>
    <w:p w14:paraId="59922DC4" w14:textId="2B1C5A73" w:rsidR="00220E8E" w:rsidRDefault="001E66B4" w:rsidP="00EC4783">
      <w:pPr>
        <w:pStyle w:val="Caption"/>
        <w:jc w:val="center"/>
        <w:rPr>
          <w:lang w:val="es-ES"/>
        </w:rPr>
      </w:pPr>
      <w:bookmarkStart w:id="82" w:name="_Ref62166916"/>
      <w:bookmarkStart w:id="83" w:name="_Toc62166988"/>
      <w:r w:rsidRPr="000E01EC">
        <w:rPr>
          <w:lang w:val="es-ES"/>
        </w:rPr>
        <w:t xml:space="preserve">Figura </w:t>
      </w:r>
      <w:r>
        <w:fldChar w:fldCharType="begin"/>
      </w:r>
      <w:r w:rsidRPr="000E01EC">
        <w:rPr>
          <w:lang w:val="es-ES"/>
        </w:rPr>
        <w:instrText xml:space="preserve"> SEQ Figura \* ARABIC </w:instrText>
      </w:r>
      <w:r>
        <w:fldChar w:fldCharType="separate"/>
      </w:r>
      <w:r w:rsidR="00647E87">
        <w:rPr>
          <w:noProof/>
          <w:lang w:val="es-ES"/>
        </w:rPr>
        <w:t>14</w:t>
      </w:r>
      <w:r>
        <w:fldChar w:fldCharType="end"/>
      </w:r>
      <w:bookmarkEnd w:id="82"/>
      <w:r w:rsidRPr="000E01EC">
        <w:rPr>
          <w:lang w:val="es-ES"/>
        </w:rPr>
        <w:t xml:space="preserve">. </w:t>
      </w:r>
      <w:r w:rsidR="004C34E4" w:rsidRPr="000E01EC">
        <w:rPr>
          <w:lang w:val="es-ES"/>
        </w:rPr>
        <w:t>Esquema de la a</w:t>
      </w:r>
      <w:r w:rsidRPr="000E01EC">
        <w:rPr>
          <w:lang w:val="es-ES"/>
        </w:rPr>
        <w:t>rquitectura del diseño de la solución.</w:t>
      </w:r>
      <w:bookmarkEnd w:id="83"/>
    </w:p>
    <w:p w14:paraId="57F2AB71" w14:textId="77777777" w:rsidR="00220E8E" w:rsidRDefault="00220E8E" w:rsidP="00220E8E">
      <w:pPr>
        <w:rPr>
          <w:lang w:val="es-ES"/>
        </w:rPr>
      </w:pPr>
      <w:r>
        <w:rPr>
          <w:lang w:val="es-ES"/>
        </w:rPr>
        <w:t>En los siguientes puntos se hace una breve descripción de cada uno de los pasos, definiendo los puntos a realizar en cada paso.</w:t>
      </w:r>
    </w:p>
    <w:p w14:paraId="13A7F5D4" w14:textId="77777777" w:rsidR="00220E8E" w:rsidRDefault="00220E8E" w:rsidP="00220E8E">
      <w:pPr>
        <w:pStyle w:val="ListParagraph"/>
        <w:numPr>
          <w:ilvl w:val="0"/>
          <w:numId w:val="7"/>
        </w:numPr>
        <w:rPr>
          <w:lang w:val="es-ES" w:eastAsia="es-ES"/>
        </w:rPr>
      </w:pPr>
      <w:r>
        <w:rPr>
          <w:lang w:val="es-ES" w:eastAsia="es-ES"/>
        </w:rPr>
        <w:t xml:space="preserve">Preprocesamiento de las imágenes. Las imágenes RM se han procesado para posibilitar la obtención de datos de los siguientes pasos. Las acciones realizadas engloban la mejora del contraste para la mejora de la relación señal/ruido o </w:t>
      </w:r>
      <w:r w:rsidRPr="00D54E9B">
        <w:rPr>
          <w:i/>
          <w:iCs/>
          <w:lang w:val="es-ES" w:eastAsia="es-ES"/>
        </w:rPr>
        <w:t>Signal to Noise Ratio</w:t>
      </w:r>
      <w:r>
        <w:rPr>
          <w:lang w:val="es-ES" w:eastAsia="es-ES"/>
        </w:rPr>
        <w:t xml:space="preserve"> (SNR). Además, se ha eliminado de las imágenes todos los elementos que no son el cerebro, por ejemplo, el cráneo.</w:t>
      </w:r>
    </w:p>
    <w:p w14:paraId="2D8E8F72" w14:textId="77777777" w:rsidR="00220E8E" w:rsidRDefault="00220E8E" w:rsidP="00220E8E">
      <w:pPr>
        <w:pStyle w:val="ListParagraph"/>
        <w:numPr>
          <w:ilvl w:val="0"/>
          <w:numId w:val="7"/>
        </w:numPr>
        <w:rPr>
          <w:lang w:val="es-ES" w:eastAsia="es-ES"/>
        </w:rPr>
      </w:pPr>
      <w:r>
        <w:rPr>
          <w:lang w:val="es-ES" w:eastAsia="es-ES"/>
        </w:rPr>
        <w:t>Segmentación. El objetivo de este paso es identificar y delimitar en la imagen los distintos componentes presentes en el cerebro: la materia gris (MG), la materia blanca (MB), el líquido cerebroespinal (LCE) y el GBM.</w:t>
      </w:r>
    </w:p>
    <w:p w14:paraId="5121E28D" w14:textId="77777777" w:rsidR="00220E8E" w:rsidRDefault="00220E8E" w:rsidP="00220E8E">
      <w:pPr>
        <w:pStyle w:val="ListParagraph"/>
        <w:numPr>
          <w:ilvl w:val="0"/>
          <w:numId w:val="7"/>
        </w:numPr>
        <w:rPr>
          <w:lang w:val="es-ES" w:eastAsia="es-ES"/>
        </w:rPr>
      </w:pPr>
      <w:r>
        <w:rPr>
          <w:lang w:val="es-ES" w:eastAsia="es-ES"/>
        </w:rPr>
        <w:t>Extracción de características.</w:t>
      </w:r>
    </w:p>
    <w:p w14:paraId="1BFD28C5" w14:textId="77777777" w:rsidR="00220E8E" w:rsidRDefault="00220E8E" w:rsidP="00220E8E">
      <w:pPr>
        <w:pStyle w:val="ListParagraph"/>
        <w:numPr>
          <w:ilvl w:val="0"/>
          <w:numId w:val="7"/>
        </w:numPr>
        <w:rPr>
          <w:lang w:val="es-ES" w:eastAsia="es-ES"/>
        </w:rPr>
      </w:pPr>
      <w:r>
        <w:rPr>
          <w:lang w:val="es-ES" w:eastAsia="es-ES"/>
        </w:rPr>
        <w:t>Introducción de los datos poblacionales.</w:t>
      </w:r>
    </w:p>
    <w:p w14:paraId="5A11D678" w14:textId="77777777" w:rsidR="00220E8E" w:rsidRDefault="00220E8E" w:rsidP="00220E8E">
      <w:pPr>
        <w:pStyle w:val="ListParagraph"/>
        <w:numPr>
          <w:ilvl w:val="0"/>
          <w:numId w:val="7"/>
        </w:numPr>
        <w:rPr>
          <w:lang w:val="es-ES" w:eastAsia="es-ES"/>
        </w:rPr>
      </w:pPr>
      <w:r>
        <w:rPr>
          <w:lang w:val="es-ES" w:eastAsia="es-ES"/>
        </w:rPr>
        <w:t>Creación del modelo.</w:t>
      </w:r>
    </w:p>
    <w:p w14:paraId="47BC4093" w14:textId="130F0824" w:rsidR="00927478" w:rsidRPr="00220E8E" w:rsidRDefault="00220E8E" w:rsidP="0094687F">
      <w:pPr>
        <w:pStyle w:val="ListParagraph"/>
        <w:numPr>
          <w:ilvl w:val="0"/>
          <w:numId w:val="7"/>
        </w:numPr>
        <w:rPr>
          <w:lang w:val="es-ES"/>
        </w:rPr>
      </w:pPr>
      <w:r w:rsidRPr="00220E8E">
        <w:rPr>
          <w:lang w:val="es-ES" w:eastAsia="es-ES"/>
        </w:rPr>
        <w:t>Validación.</w:t>
      </w:r>
    </w:p>
    <w:p w14:paraId="1C061B8D" w14:textId="77777777" w:rsidR="00927478" w:rsidRPr="00A422C2" w:rsidRDefault="00927478" w:rsidP="00927478">
      <w:pPr>
        <w:pStyle w:val="Heading2"/>
        <w:rPr>
          <w:lang w:val="es-ES"/>
        </w:rPr>
      </w:pPr>
      <w:bookmarkStart w:id="84" w:name="_Toc59095293"/>
      <w:bookmarkStart w:id="85" w:name="_Toc62166962"/>
      <w:r>
        <w:rPr>
          <w:lang w:val="es-ES"/>
        </w:rPr>
        <w:t>Dataset</w:t>
      </w:r>
      <w:bookmarkEnd w:id="84"/>
      <w:bookmarkEnd w:id="85"/>
    </w:p>
    <w:p w14:paraId="315BA306" w14:textId="289AFF0D" w:rsidR="00927478" w:rsidRDefault="00927478" w:rsidP="00927478">
      <w:pPr>
        <w:rPr>
          <w:lang w:val="es-ES"/>
        </w:rPr>
      </w:pPr>
      <w:r>
        <w:rPr>
          <w:lang w:val="es-ES"/>
        </w:rPr>
        <w:t xml:space="preserve">El conjunto de datos seleccionado pertenece al programa </w:t>
      </w:r>
      <w:r w:rsidRPr="005F094F">
        <w:rPr>
          <w:i/>
          <w:iCs/>
          <w:lang w:val="es-ES"/>
        </w:rPr>
        <w:t>Clinical Proteomic Tumor Analysis Consortium</w:t>
      </w:r>
      <w:r>
        <w:rPr>
          <w:lang w:val="es-ES"/>
        </w:rPr>
        <w:t xml:space="preserve"> (CPTAC) llevado a cabo por la </w:t>
      </w:r>
      <w:r w:rsidRPr="005F094F">
        <w:rPr>
          <w:i/>
          <w:iCs/>
          <w:lang w:val="es-ES"/>
        </w:rPr>
        <w:t>Office of Cancer Clinical Proteomics Research</w:t>
      </w:r>
      <w:r>
        <w:rPr>
          <w:lang w:val="es-ES"/>
        </w:rPr>
        <w:t xml:space="preserve"> (</w:t>
      </w:r>
      <w:r w:rsidRPr="00A90D7E">
        <w:rPr>
          <w:lang w:val="es-ES"/>
        </w:rPr>
        <w:t>OCCPR</w:t>
      </w:r>
      <w:r>
        <w:rPr>
          <w:lang w:val="es-ES"/>
        </w:rPr>
        <w:t xml:space="preserve">) en el Instituto Nacional de Cáncer (NCI) de EE. UU. Este programa tiene el objetivo de impulsar la investigación del cáncer proporcionando datos y ensayos a investigadores de forma libre </w:t>
      </w:r>
      <w:r>
        <w:rPr>
          <w:lang w:val="es-ES"/>
        </w:rPr>
        <w:fldChar w:fldCharType="begin"/>
      </w:r>
      <w:r w:rsidR="008A20C7">
        <w:rPr>
          <w:lang w:val="es-ES"/>
        </w:rPr>
        <w:instrText xml:space="preserve"> ADDIN ZOTERO_ITEM CSL_CITATION {"citationID":"vs6BF7xi","properties":{"formattedCitation":"[61]","plainCitation":"[61]","noteIndex":0},"citationItems":[{"id":136,"uris":["http://zotero.org/groups/2648216/items/SY4M424L"],"uri":["http://zotero.org/groups/2648216/items/SY4M424L"],"itemData":{"id":136,"type":"webpage","title":"CPTAC | Office of Cancer Clinical Proteomics Research","URL":"https://proteomics.cancer.gov/programs/cptac","accessed":{"date-parts":[["2020",12,17]]}}}],"schema":"https://github.com/citation-style-language/schema/raw/master/csl-citation.json"} </w:instrText>
      </w:r>
      <w:r>
        <w:rPr>
          <w:lang w:val="es-ES"/>
        </w:rPr>
        <w:fldChar w:fldCharType="separate"/>
      </w:r>
      <w:r w:rsidR="00F4608B" w:rsidRPr="00F4608B">
        <w:rPr>
          <w:rFonts w:ascii="Calibri" w:hAnsi="Calibri" w:cs="Calibri"/>
          <w:lang w:val="es-ES"/>
        </w:rPr>
        <w:t>[61]</w:t>
      </w:r>
      <w:r>
        <w:rPr>
          <w:lang w:val="es-ES"/>
        </w:rPr>
        <w:fldChar w:fldCharType="end"/>
      </w:r>
      <w:r>
        <w:rPr>
          <w:lang w:val="es-ES"/>
        </w:rPr>
        <w:t>.</w:t>
      </w:r>
    </w:p>
    <w:p w14:paraId="2389FCDD" w14:textId="11197004" w:rsidR="00927478" w:rsidRDefault="00927478" w:rsidP="00927478">
      <w:pPr>
        <w:rPr>
          <w:lang w:val="es-ES"/>
        </w:rPr>
      </w:pPr>
      <w:r>
        <w:rPr>
          <w:lang w:val="es-ES"/>
        </w:rPr>
        <w:t xml:space="preserve">Este dataset recibe el nombre CPTAC-GBM </w:t>
      </w:r>
      <w:r>
        <w:rPr>
          <w:lang w:val="es-ES"/>
        </w:rPr>
        <w:fldChar w:fldCharType="begin"/>
      </w:r>
      <w:r w:rsidR="008A20C7">
        <w:rPr>
          <w:lang w:val="es-ES"/>
        </w:rPr>
        <w:instrText xml:space="preserve"> ADDIN ZOTERO_ITEM CSL_CITATION {"citationID":"lf7Ac9UO","properties":{"formattedCitation":"[62]","plainCitation":"[62]","noteIndex":0},"citationItems":[{"id":139,"uris":["http://zotero.org/groups/2648216/items/QCA5MK5Q"],"uri":["http://zotero.org/groups/2648216/items/QCA5MK5Q"],"itemData":{"id":139,"type":"article","abstract":"This collection contains subjects from the National Cancer Institute’s Clinical Proteomic Tumor Analysis Consortium Glioblastoma Multiforme (CPTAC-GBM) cohort. CPTAC is a national effort to accelerate the understanding of the molecular basis of cancer through the application of large-scale proteome and genome analysis, or proteogenomics. Radiology and pathology images from CPTAC Phase 3 patients are being collected and made publicly available by The Cancer Imaging Archive to enable researchers to investigate cancer phenotypes which may correlate to corresponding proteomic, genomic and clinical data. CPTAC Phase 3 collects data from ten cancer types. In TCIA, imaging from each cancer type will be contained in its own TCIA Collection, with the collection name \"CPTAC-cancertype\". CPTAC Phase 3 Imaging data is made available on TCIA each quarter as it is collected. Radiology imaging is collected from standard of care imaging performed on patients immediately before the pathological diagnosis, and from follow-up scans where available. For this reason the radiology image data sets are heterogeneous in terms of scanner modalities, manufacturers and acquisition protocols. Pathology imaging is collected as part of the CPTAC qualification workflow.","note":"type: dataset\nDOI: 10.7937/K9/TCIA.2018.3RJE41Q1","publisher":"The Cancer Imaging Archive","source":"DOI.org (Datacite)","title":"Radiology Data from the Clinical Proteomic Tumor Analysis Consortium Glioblastoma Multiforme [CPTAC-GBM] collection","URL":"https://wiki.cancerimagingarchive.net/x/gAHUAQ","author":[{"family":"National Cancer Institute Clinical Proteomic Tumor Analysis Consortium (CPTAC)","given":""}],"accessed":{"date-parts":[["2020",12,17]]},"issued":{"date-parts":[["2018"]]}}}],"schema":"https://github.com/citation-style-language/schema/raw/master/csl-citation.json"} </w:instrText>
      </w:r>
      <w:r>
        <w:rPr>
          <w:lang w:val="es-ES"/>
        </w:rPr>
        <w:fldChar w:fldCharType="separate"/>
      </w:r>
      <w:r w:rsidR="00F4608B" w:rsidRPr="00F4608B">
        <w:rPr>
          <w:rFonts w:ascii="Calibri" w:hAnsi="Calibri" w:cs="Calibri"/>
          <w:lang w:val="es-ES"/>
        </w:rPr>
        <w:t>[62]</w:t>
      </w:r>
      <w:r>
        <w:rPr>
          <w:lang w:val="es-ES"/>
        </w:rPr>
        <w:fldChar w:fldCharType="end"/>
      </w:r>
      <w:r>
        <w:rPr>
          <w:lang w:val="es-ES"/>
        </w:rPr>
        <w:t xml:space="preserve"> y se ha obtenido desde la página </w:t>
      </w:r>
      <w:r w:rsidRPr="00EA4634">
        <w:rPr>
          <w:i/>
          <w:iCs/>
          <w:lang w:val="es-ES"/>
        </w:rPr>
        <w:t>The</w:t>
      </w:r>
      <w:r>
        <w:rPr>
          <w:lang w:val="es-ES"/>
        </w:rPr>
        <w:t xml:space="preserve"> </w:t>
      </w:r>
      <w:r w:rsidRPr="00B0447A">
        <w:rPr>
          <w:i/>
          <w:iCs/>
          <w:lang w:val="es-ES"/>
        </w:rPr>
        <w:t>Cancer Imaging Archive</w:t>
      </w:r>
      <w:r>
        <w:rPr>
          <w:lang w:val="es-ES"/>
        </w:rPr>
        <w:t>, formada por el NCI. Se trata de una plataforma</w:t>
      </w:r>
      <w:r w:rsidRPr="00C32876">
        <w:rPr>
          <w:lang w:val="es-ES"/>
        </w:rPr>
        <w:t xml:space="preserve"> de información de libre acceso y de código abierto para apoyar las iniciativas de búsqueda, desarrollo y educación que utilizan la imagen médica avanzada del cáncer</w:t>
      </w:r>
      <w:r>
        <w:rPr>
          <w:lang w:val="es-ES"/>
        </w:rPr>
        <w:t xml:space="preserve"> </w:t>
      </w:r>
      <w:r>
        <w:rPr>
          <w:lang w:val="es-ES"/>
        </w:rPr>
        <w:fldChar w:fldCharType="begin"/>
      </w:r>
      <w:r w:rsidR="008A20C7">
        <w:rPr>
          <w:lang w:val="es-ES"/>
        </w:rPr>
        <w:instrText xml:space="preserve"> ADDIN ZOTERO_ITEM CSL_CITATION {"citationID":"KfotWSBD","properties":{"formattedCitation":"[63]","plainCitation":"[63]","noteIndex":0},"citationItems":[{"id":138,"uris":["http://zotero.org/groups/2648216/items/YUZ2KP3D"],"uri":["http://zotero.org/groups/2648216/items/YUZ2KP3D"],"itemData":{"id":138,"type":"article-journal","container-title":"Journal of Digital Imaging","DOI":"10.1007/s10278-013-9622-7","ISSN":"0897-1889, 1618-727X","issue":"6","journalAbbreviation":"J Digit Imaging","language":"en","page":"1045-1057","source":"DOI.org (Crossref)","title":"The Cancer Imaging Archive (TCIA): Maintaining and Operating a Public Information Repository","title-short":"The Cancer Imaging Archive (TCIA)","volume":"26","author":[{"family":"Clark","given":"Kenneth"},{"family":"Vendt","given":"Bruce"},{"family":"Smith","given":"Kirk"},{"family":"Freymann","given":"John"},{"family":"Kirby","given":"Justin"},{"family":"Koppel","given":"Paul"},{"family":"Moore","given":"Stephen"},{"family":"Phillips","given":"Stanley"},{"family":"Maffitt","given":"David"},{"family":"Pringle","given":"Michael"},{"family":"Tarbox","given":"Lawrence"},{"family":"Prior","given":"Fred"}],"issued":{"date-parts":[["2013",12]]}}}],"schema":"https://github.com/citation-style-language/schema/raw/master/csl-citation.json"} </w:instrText>
      </w:r>
      <w:r>
        <w:rPr>
          <w:lang w:val="es-ES"/>
        </w:rPr>
        <w:fldChar w:fldCharType="separate"/>
      </w:r>
      <w:r w:rsidR="00F4608B" w:rsidRPr="00F4608B">
        <w:rPr>
          <w:rFonts w:ascii="Calibri" w:hAnsi="Calibri" w:cs="Calibri"/>
          <w:lang w:val="es-ES"/>
        </w:rPr>
        <w:t>[63]</w:t>
      </w:r>
      <w:r>
        <w:rPr>
          <w:lang w:val="es-ES"/>
        </w:rPr>
        <w:fldChar w:fldCharType="end"/>
      </w:r>
      <w:r>
        <w:rPr>
          <w:lang w:val="es-ES"/>
        </w:rPr>
        <w:t>.</w:t>
      </w:r>
    </w:p>
    <w:p w14:paraId="7360128C" w14:textId="5F754099" w:rsidR="00220E8E" w:rsidRDefault="00220E8E" w:rsidP="00220E8E">
      <w:pPr>
        <w:rPr>
          <w:lang w:val="es-ES"/>
        </w:rPr>
      </w:pPr>
      <w:r>
        <w:rPr>
          <w:lang w:val="es-ES"/>
        </w:rPr>
        <w:lastRenderedPageBreak/>
        <w:t xml:space="preserve">Cuenta con dos tipos de imágenes médicas disponibles. Por un lado, se encuentran las imágenes de radiología de 66 pacientes, obtenidas por distintos métodos (RM, TAC y </w:t>
      </w:r>
      <w:r w:rsidRPr="000B142C">
        <w:rPr>
          <w:lang w:val="es-ES"/>
        </w:rPr>
        <w:t>Radiografía computarizada</w:t>
      </w:r>
      <w:r>
        <w:rPr>
          <w:lang w:val="es-ES"/>
        </w:rPr>
        <w:t xml:space="preserve"> o CR). De estas imágenes, se han seleccionado las obtenidas por RM. Por otro lado, se cuenta con imágenes patológicas de 189 pacientes. Además, se incluyen datos clínicos de todos los pacientes en un archivo de formato JSON. A continuación, se presenta un ejemplo de los datos poblacionales disponibles de cada paciente.</w:t>
      </w:r>
    </w:p>
    <w:p w14:paraId="66653959" w14:textId="77777777" w:rsidR="001C1085" w:rsidRDefault="001C1085" w:rsidP="001C1085">
      <w:pPr>
        <w:keepNext/>
        <w:ind w:firstLine="0"/>
        <w:jc w:val="center"/>
      </w:pPr>
      <w:r>
        <w:rPr>
          <w:noProof/>
          <w:lang w:val="es-ES"/>
        </w:rPr>
        <w:drawing>
          <wp:inline distT="0" distB="0" distL="0" distR="0" wp14:anchorId="34D807AF" wp14:editId="51054990">
            <wp:extent cx="5400040" cy="3108960"/>
            <wp:effectExtent l="0" t="0" r="0" b="2540"/>
            <wp:docPr id="36" name="Picture 3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ext, let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402962" cy="3110642"/>
                    </a:xfrm>
                    <a:prstGeom prst="rect">
                      <a:avLst/>
                    </a:prstGeom>
                  </pic:spPr>
                </pic:pic>
              </a:graphicData>
            </a:graphic>
          </wp:inline>
        </w:drawing>
      </w:r>
    </w:p>
    <w:p w14:paraId="5053566A" w14:textId="4AC9A423" w:rsidR="001C1085" w:rsidRPr="00043A6E" w:rsidRDefault="001C1085" w:rsidP="001C1085">
      <w:pPr>
        <w:pStyle w:val="Caption"/>
        <w:jc w:val="center"/>
        <w:rPr>
          <w:lang w:val="es-ES"/>
        </w:rPr>
      </w:pPr>
      <w:bookmarkStart w:id="86" w:name="_Toc62166989"/>
      <w:r w:rsidRPr="00043A6E">
        <w:rPr>
          <w:lang w:val="es-ES"/>
        </w:rPr>
        <w:t xml:space="preserve">Figura </w:t>
      </w:r>
      <w:r w:rsidRPr="00043A6E">
        <w:rPr>
          <w:lang w:val="es-ES"/>
        </w:rPr>
        <w:fldChar w:fldCharType="begin"/>
      </w:r>
      <w:r w:rsidRPr="00043A6E">
        <w:rPr>
          <w:lang w:val="es-ES"/>
        </w:rPr>
        <w:instrText xml:space="preserve"> SEQ Figura \* ARABIC </w:instrText>
      </w:r>
      <w:r w:rsidRPr="00043A6E">
        <w:rPr>
          <w:lang w:val="es-ES"/>
        </w:rPr>
        <w:fldChar w:fldCharType="separate"/>
      </w:r>
      <w:r w:rsidR="00647E87">
        <w:rPr>
          <w:noProof/>
          <w:lang w:val="es-ES"/>
        </w:rPr>
        <w:t>15</w:t>
      </w:r>
      <w:r w:rsidRPr="00043A6E">
        <w:rPr>
          <w:lang w:val="es-ES"/>
        </w:rPr>
        <w:fldChar w:fldCharType="end"/>
      </w:r>
      <w:r w:rsidRPr="00043A6E">
        <w:rPr>
          <w:lang w:val="es-ES"/>
        </w:rPr>
        <w:t>. Ejemplo de paciente extraído del JSON</w:t>
      </w:r>
      <w:bookmarkEnd w:id="86"/>
    </w:p>
    <w:p w14:paraId="40C99266" w14:textId="675F0B18" w:rsidR="00220E8E" w:rsidRDefault="00220E8E" w:rsidP="00220E8E">
      <w:pPr>
        <w:rPr>
          <w:lang w:val="es-ES"/>
        </w:rPr>
      </w:pPr>
      <w:r>
        <w:rPr>
          <w:lang w:val="es-ES"/>
        </w:rPr>
        <w:t>Para el desarrollo del proyecto se va a hacer uso de las imágenes de radiología además de los datos clínicos disponibles.</w:t>
      </w:r>
    </w:p>
    <w:p w14:paraId="6D3BD04C" w14:textId="77777777" w:rsidR="00F97C2E" w:rsidRDefault="00F97C2E" w:rsidP="00F97C2E">
      <w:pPr>
        <w:pStyle w:val="Heading3"/>
        <w:rPr>
          <w:lang w:val="es-ES" w:eastAsia="es-ES"/>
        </w:rPr>
      </w:pPr>
      <w:bookmarkStart w:id="87" w:name="_Toc62166963"/>
      <w:r>
        <w:rPr>
          <w:lang w:val="es-ES" w:eastAsia="es-ES"/>
        </w:rPr>
        <w:t>Tratamiento dataset</w:t>
      </w:r>
      <w:bookmarkEnd w:id="87"/>
    </w:p>
    <w:p w14:paraId="2AB2DF35" w14:textId="77777777" w:rsidR="00F97C2E" w:rsidRDefault="00F97C2E" w:rsidP="00F97C2E">
      <w:pPr>
        <w:rPr>
          <w:lang w:val="es-ES"/>
        </w:rPr>
      </w:pPr>
      <w:r>
        <w:rPr>
          <w:lang w:val="es-ES"/>
        </w:rPr>
        <w:t>Una vez que adquiridas las imágenes radiológicas, se ha realizado un filtrado de estas con el fin de eliminar la información innecesaria y poder ver realmente los datos que se disponen. Esto se debe a que a cada paciente se le han realizado varios tipos de RM con las que poder identificar distintas características, pero no se ha seguido un único proceso en todos los casos.</w:t>
      </w:r>
    </w:p>
    <w:p w14:paraId="2B29C7CD" w14:textId="45231A05" w:rsidR="00F97C2E" w:rsidRDefault="00F97C2E" w:rsidP="00F97C2E">
      <w:pPr>
        <w:rPr>
          <w:lang w:val="es-ES"/>
        </w:rPr>
      </w:pPr>
      <w:r>
        <w:rPr>
          <w:lang w:val="es-ES"/>
        </w:rPr>
        <w:t xml:space="preserve">Teniendo esto en cuenta, se ha decidido identificar y mantener solamente las imágenes de RM axiales T2, T1, </w:t>
      </w:r>
      <w:r w:rsidR="008A20C7">
        <w:rPr>
          <w:lang w:val="es-ES"/>
        </w:rPr>
        <w:t>FLAIR</w:t>
      </w:r>
      <w:r>
        <w:rPr>
          <w:lang w:val="es-ES"/>
        </w:rPr>
        <w:t xml:space="preserve"> y T1 con contraste. Se han analizado las imágenes de los 66 pacientes y se ha formado una tabla indicando la presencia o la ausencia de cada uno de estos tipos de imágenes en cada caso. Hace falta destacar que ciertos pacientes no contenían ninguna de estas imágenes o eran defectuosas haciendo imposible su tratamiento. Así, se han obtenido los datos de la </w:t>
      </w:r>
      <w:r>
        <w:rPr>
          <w:lang w:val="es-ES"/>
        </w:rPr>
        <w:fldChar w:fldCharType="begin"/>
      </w:r>
      <w:r>
        <w:rPr>
          <w:lang w:val="es-ES"/>
        </w:rPr>
        <w:instrText xml:space="preserve"> REF _Ref61695289 \h </w:instrText>
      </w:r>
      <w:r>
        <w:rPr>
          <w:lang w:val="es-ES"/>
        </w:rPr>
      </w:r>
      <w:r>
        <w:rPr>
          <w:lang w:val="es-ES"/>
        </w:rPr>
        <w:fldChar w:fldCharType="separate"/>
      </w:r>
      <w:r w:rsidR="00647E87" w:rsidRPr="00B96C6A">
        <w:rPr>
          <w:lang w:val="es-ES"/>
        </w:rPr>
        <w:t xml:space="preserve">Tabla </w:t>
      </w:r>
      <w:r w:rsidR="00647E87">
        <w:rPr>
          <w:noProof/>
          <w:lang w:val="es-ES"/>
        </w:rPr>
        <w:t>2</w:t>
      </w:r>
      <w:r>
        <w:rPr>
          <w:lang w:val="es-ES"/>
        </w:rPr>
        <w:fldChar w:fldCharType="end"/>
      </w:r>
      <w:r>
        <w:rPr>
          <w:lang w:val="es-ES"/>
        </w:rPr>
        <w:t>.</w:t>
      </w:r>
    </w:p>
    <w:p w14:paraId="15368DF4" w14:textId="77777777" w:rsidR="00F97C2E" w:rsidRDefault="00F97C2E" w:rsidP="00F97C2E">
      <w:pPr>
        <w:rPr>
          <w:lang w:val="es-ES"/>
        </w:rPr>
      </w:pPr>
    </w:p>
    <w:p w14:paraId="7CE2CB40" w14:textId="05A969EF" w:rsidR="00F97C2E" w:rsidRPr="00B96C6A" w:rsidRDefault="00F97C2E" w:rsidP="00F97C2E">
      <w:pPr>
        <w:pStyle w:val="Caption"/>
        <w:keepNext/>
        <w:jc w:val="center"/>
        <w:rPr>
          <w:lang w:val="es-ES"/>
        </w:rPr>
      </w:pPr>
      <w:bookmarkStart w:id="88" w:name="_Ref61695289"/>
      <w:bookmarkStart w:id="89" w:name="_Toc62166997"/>
      <w:r w:rsidRPr="00B96C6A">
        <w:rPr>
          <w:lang w:val="es-ES"/>
        </w:rPr>
        <w:lastRenderedPageBreak/>
        <w:t xml:space="preserve">Tabla </w:t>
      </w:r>
      <w:r>
        <w:fldChar w:fldCharType="begin"/>
      </w:r>
      <w:r w:rsidRPr="00B96C6A">
        <w:rPr>
          <w:lang w:val="es-ES"/>
        </w:rPr>
        <w:instrText xml:space="preserve"> SEQ Tabla \* ARABIC </w:instrText>
      </w:r>
      <w:r>
        <w:fldChar w:fldCharType="separate"/>
      </w:r>
      <w:r w:rsidR="00647E87">
        <w:rPr>
          <w:noProof/>
          <w:lang w:val="es-ES"/>
        </w:rPr>
        <w:t>2</w:t>
      </w:r>
      <w:r>
        <w:fldChar w:fldCharType="end"/>
      </w:r>
      <w:bookmarkEnd w:id="88"/>
      <w:r w:rsidR="00AA6465">
        <w:rPr>
          <w:lang w:val="es-ES"/>
        </w:rPr>
        <w:t>.</w:t>
      </w:r>
      <w:r w:rsidRPr="00B96C6A">
        <w:rPr>
          <w:lang w:val="es-ES"/>
        </w:rPr>
        <w:t xml:space="preserve"> Información sobre el dataset</w:t>
      </w:r>
      <w:bookmarkEnd w:id="89"/>
    </w:p>
    <w:tbl>
      <w:tblPr>
        <w:tblStyle w:val="PlainTable4"/>
        <w:tblW w:w="8609" w:type="dxa"/>
        <w:tblLook w:val="04A0" w:firstRow="1" w:lastRow="0" w:firstColumn="1" w:lastColumn="0" w:noHBand="0" w:noVBand="1"/>
      </w:tblPr>
      <w:tblGrid>
        <w:gridCol w:w="1365"/>
        <w:gridCol w:w="1365"/>
        <w:gridCol w:w="1365"/>
        <w:gridCol w:w="1365"/>
        <w:gridCol w:w="1713"/>
        <w:gridCol w:w="1436"/>
      </w:tblGrid>
      <w:tr w:rsidR="00F97C2E" w14:paraId="317C7D68" w14:textId="77777777" w:rsidTr="00004FAE">
        <w:trPr>
          <w:cnfStyle w:val="100000000000" w:firstRow="1" w:lastRow="0" w:firstColumn="0" w:lastColumn="0" w:oddVBand="0" w:evenVBand="0" w:oddHBand="0"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1365" w:type="dxa"/>
          </w:tcPr>
          <w:p w14:paraId="239C56E7" w14:textId="77777777" w:rsidR="00F97C2E" w:rsidRDefault="00F97C2E" w:rsidP="00004FAE">
            <w:pPr>
              <w:ind w:firstLine="0"/>
              <w:rPr>
                <w:lang w:val="es-ES"/>
              </w:rPr>
            </w:pPr>
            <w:r>
              <w:rPr>
                <w:lang w:val="es-ES"/>
              </w:rPr>
              <w:t>TOTAL</w:t>
            </w:r>
          </w:p>
        </w:tc>
        <w:tc>
          <w:tcPr>
            <w:tcW w:w="1365" w:type="dxa"/>
          </w:tcPr>
          <w:p w14:paraId="3FBEB11D"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VÁLIDOS</w:t>
            </w:r>
          </w:p>
        </w:tc>
        <w:tc>
          <w:tcPr>
            <w:tcW w:w="1365" w:type="dxa"/>
          </w:tcPr>
          <w:p w14:paraId="119D6D2B"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T2 (%)</w:t>
            </w:r>
          </w:p>
        </w:tc>
        <w:tc>
          <w:tcPr>
            <w:tcW w:w="1365" w:type="dxa"/>
          </w:tcPr>
          <w:p w14:paraId="5F71D6F9"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T1 (%)</w:t>
            </w:r>
          </w:p>
        </w:tc>
        <w:tc>
          <w:tcPr>
            <w:tcW w:w="1713" w:type="dxa"/>
          </w:tcPr>
          <w:p w14:paraId="2D50EBD2"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FLAIR (%)</w:t>
            </w:r>
          </w:p>
        </w:tc>
        <w:tc>
          <w:tcPr>
            <w:tcW w:w="1436" w:type="dxa"/>
          </w:tcPr>
          <w:p w14:paraId="14739735"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T1C (%)</w:t>
            </w:r>
          </w:p>
        </w:tc>
      </w:tr>
      <w:tr w:rsidR="00F97C2E" w14:paraId="0E2B6C22" w14:textId="77777777" w:rsidTr="00004FAE">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365" w:type="dxa"/>
          </w:tcPr>
          <w:p w14:paraId="0FE3DE9E" w14:textId="77777777" w:rsidR="00F97C2E" w:rsidRPr="00B96C6A" w:rsidRDefault="00F97C2E" w:rsidP="00004FAE">
            <w:pPr>
              <w:ind w:firstLine="0"/>
              <w:rPr>
                <w:b w:val="0"/>
                <w:bCs w:val="0"/>
                <w:lang w:val="es-ES"/>
              </w:rPr>
            </w:pPr>
            <w:r w:rsidRPr="00B96C6A">
              <w:rPr>
                <w:b w:val="0"/>
                <w:bCs w:val="0"/>
                <w:lang w:val="es-ES"/>
              </w:rPr>
              <w:t>66</w:t>
            </w:r>
          </w:p>
        </w:tc>
        <w:tc>
          <w:tcPr>
            <w:tcW w:w="1365" w:type="dxa"/>
          </w:tcPr>
          <w:p w14:paraId="33E01317"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54</w:t>
            </w:r>
          </w:p>
        </w:tc>
        <w:tc>
          <w:tcPr>
            <w:tcW w:w="1365" w:type="dxa"/>
          </w:tcPr>
          <w:p w14:paraId="36491BF8"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72.22</w:t>
            </w:r>
          </w:p>
        </w:tc>
        <w:tc>
          <w:tcPr>
            <w:tcW w:w="1365" w:type="dxa"/>
          </w:tcPr>
          <w:p w14:paraId="2DC2BEEE"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61.11</w:t>
            </w:r>
          </w:p>
        </w:tc>
        <w:tc>
          <w:tcPr>
            <w:tcW w:w="1713" w:type="dxa"/>
          </w:tcPr>
          <w:p w14:paraId="23236F07"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62.96</w:t>
            </w:r>
          </w:p>
        </w:tc>
        <w:tc>
          <w:tcPr>
            <w:tcW w:w="1436" w:type="dxa"/>
          </w:tcPr>
          <w:p w14:paraId="21672CB9"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57.41</w:t>
            </w:r>
          </w:p>
        </w:tc>
      </w:tr>
    </w:tbl>
    <w:p w14:paraId="32E00D4C" w14:textId="77777777" w:rsidR="00F97C2E" w:rsidRDefault="00F97C2E" w:rsidP="00F97C2E">
      <w:pPr>
        <w:rPr>
          <w:lang w:val="es-ES"/>
        </w:rPr>
      </w:pPr>
    </w:p>
    <w:p w14:paraId="586AF83F" w14:textId="77777777" w:rsidR="00F97C2E" w:rsidRDefault="00F97C2E" w:rsidP="00F97C2E">
      <w:pPr>
        <w:rPr>
          <w:lang w:val="es-ES"/>
        </w:rPr>
      </w:pPr>
      <w:r>
        <w:rPr>
          <w:lang w:val="es-ES"/>
        </w:rPr>
        <w:t>Se puede apreciar que de los 66 pacientes iniciales solo 54 contienen información relevante. Las imágenes T2 son las más comunes por lo que los resultados alcanzados partiendo de estas imágenes serán más contundentes que los obtenidos por ejemplo mediante las imágenes T1 con contraste ya que son las que menos pacientes presentan.</w:t>
      </w:r>
    </w:p>
    <w:p w14:paraId="69F1977A" w14:textId="17C091F2" w:rsidR="006350B6" w:rsidRPr="00A422C2" w:rsidRDefault="00542CBC" w:rsidP="003943C8">
      <w:pPr>
        <w:pStyle w:val="Heading2"/>
        <w:rPr>
          <w:lang w:val="es-ES"/>
        </w:rPr>
      </w:pPr>
      <w:bookmarkStart w:id="90" w:name="_Toc62166964"/>
      <w:r w:rsidRPr="00A422C2">
        <w:rPr>
          <w:lang w:val="es-ES"/>
        </w:rPr>
        <w:t>Requisitos técnicos</w:t>
      </w:r>
      <w:bookmarkEnd w:id="90"/>
    </w:p>
    <w:p w14:paraId="0FE10F1F" w14:textId="77777777" w:rsidR="00220E8E" w:rsidRPr="00A422C2" w:rsidRDefault="00220E8E" w:rsidP="00220E8E">
      <w:pPr>
        <w:rPr>
          <w:lang w:val="es-ES"/>
        </w:rPr>
      </w:pPr>
      <w:r w:rsidRPr="00A422C2">
        <w:rPr>
          <w:lang w:val="es-ES"/>
        </w:rPr>
        <w:t>Para definir los servicios que va a realizar el sistema se han definido una serie de requisitos funcionales con los que debe cumplir.</w:t>
      </w:r>
    </w:p>
    <w:p w14:paraId="480DC571" w14:textId="77777777" w:rsidR="00220E8E" w:rsidRPr="00A422C2" w:rsidRDefault="00220E8E" w:rsidP="00220E8E">
      <w:pPr>
        <w:pStyle w:val="ListParagraph"/>
        <w:numPr>
          <w:ilvl w:val="1"/>
          <w:numId w:val="5"/>
        </w:numPr>
        <w:rPr>
          <w:lang w:val="es-ES"/>
        </w:rPr>
      </w:pPr>
      <w:r w:rsidRPr="00A422C2">
        <w:rPr>
          <w:lang w:val="es-ES"/>
        </w:rPr>
        <w:t>El sistema permitirá la visualización de las imágenes médicas y los biomarcadores de los pacientes almacenados en la BBDD.</w:t>
      </w:r>
    </w:p>
    <w:p w14:paraId="535C6E32" w14:textId="77777777" w:rsidR="00220E8E" w:rsidRPr="00A422C2" w:rsidRDefault="00220E8E" w:rsidP="00220E8E">
      <w:pPr>
        <w:pStyle w:val="ListParagraph"/>
        <w:numPr>
          <w:ilvl w:val="1"/>
          <w:numId w:val="5"/>
        </w:numPr>
        <w:rPr>
          <w:lang w:val="es-ES"/>
        </w:rPr>
      </w:pPr>
      <w:r w:rsidRPr="00A422C2">
        <w:rPr>
          <w:lang w:val="es-ES"/>
        </w:rPr>
        <w:t>El sistema permitirá la introducción de nuevos pacientes (imágenes y datos poblacionales) y se guardarán los nuevos datos en la BBDD.</w:t>
      </w:r>
    </w:p>
    <w:p w14:paraId="1BFC4E75" w14:textId="77777777" w:rsidR="00220E8E" w:rsidRPr="00A422C2" w:rsidRDefault="00220E8E" w:rsidP="00220E8E">
      <w:pPr>
        <w:pStyle w:val="ListParagraph"/>
        <w:numPr>
          <w:ilvl w:val="1"/>
          <w:numId w:val="5"/>
        </w:numPr>
        <w:rPr>
          <w:lang w:val="es-ES"/>
        </w:rPr>
      </w:pPr>
      <w:r w:rsidRPr="00A422C2">
        <w:rPr>
          <w:lang w:val="es-ES"/>
        </w:rPr>
        <w:t>El sistema realizará una detección del Glioblastoma a partir de las imágenes introducidas.</w:t>
      </w:r>
    </w:p>
    <w:p w14:paraId="395A8D43" w14:textId="77777777" w:rsidR="00220E8E" w:rsidRPr="00A422C2" w:rsidRDefault="00220E8E" w:rsidP="00220E8E">
      <w:pPr>
        <w:pStyle w:val="ListParagraph"/>
        <w:numPr>
          <w:ilvl w:val="1"/>
          <w:numId w:val="5"/>
        </w:numPr>
        <w:rPr>
          <w:lang w:val="es-ES"/>
        </w:rPr>
      </w:pPr>
      <w:r w:rsidRPr="00A422C2">
        <w:rPr>
          <w:lang w:val="es-ES"/>
        </w:rPr>
        <w:t>Los resultados obtenidos de la detección deben ser mostrados, incluyendo las imágenes y datos necesarios para la comprensión del resultado obtenido de forma sencilla.</w:t>
      </w:r>
    </w:p>
    <w:p w14:paraId="61EA0400" w14:textId="77777777" w:rsidR="00220E8E" w:rsidRPr="00A422C2" w:rsidRDefault="00220E8E" w:rsidP="00220E8E">
      <w:pPr>
        <w:pStyle w:val="ListParagraph"/>
        <w:numPr>
          <w:ilvl w:val="1"/>
          <w:numId w:val="5"/>
        </w:numPr>
        <w:rPr>
          <w:lang w:val="es-ES"/>
        </w:rPr>
      </w:pPr>
      <w:r w:rsidRPr="00A422C2">
        <w:rPr>
          <w:lang w:val="es-ES"/>
        </w:rPr>
        <w:t>Los resultados anteriores permitirán la confirmación del diagnóstico del paciente por parte del profesional médico correspondiente.</w:t>
      </w:r>
    </w:p>
    <w:p w14:paraId="69A86AD6" w14:textId="77777777" w:rsidR="00220E8E" w:rsidRPr="00A422C2" w:rsidRDefault="00220E8E" w:rsidP="00220E8E">
      <w:pPr>
        <w:pStyle w:val="ListParagraph"/>
        <w:numPr>
          <w:ilvl w:val="1"/>
          <w:numId w:val="5"/>
        </w:numPr>
        <w:rPr>
          <w:lang w:val="es-ES"/>
        </w:rPr>
      </w:pPr>
      <w:r w:rsidRPr="00A422C2">
        <w:rPr>
          <w:lang w:val="es-ES"/>
        </w:rPr>
        <w:t>Tras la confirmación de un profesional, el modelo será reentrenado usando los datos del paciente introducido.</w:t>
      </w:r>
    </w:p>
    <w:p w14:paraId="7D1770BA" w14:textId="77777777" w:rsidR="00220E8E" w:rsidRPr="00A422C2" w:rsidRDefault="00220E8E" w:rsidP="00220E8E">
      <w:pPr>
        <w:pStyle w:val="ListParagraph"/>
        <w:numPr>
          <w:ilvl w:val="1"/>
          <w:numId w:val="5"/>
        </w:numPr>
        <w:rPr>
          <w:lang w:val="es-ES"/>
        </w:rPr>
      </w:pPr>
      <w:r w:rsidRPr="00A422C2">
        <w:rPr>
          <w:lang w:val="es-ES"/>
        </w:rPr>
        <w:t>El sistema realizará una predicción del desarrollo del Glioblastoma a partir de imágenes y biomarcadores cuando se confirme el diagnóstico. Así, indicará si se prevé que el paciente sobreviva a los siguientes 12 meses o no.</w:t>
      </w:r>
    </w:p>
    <w:p w14:paraId="074C795F" w14:textId="77777777" w:rsidR="00220E8E" w:rsidRPr="00A422C2" w:rsidRDefault="00220E8E" w:rsidP="00220E8E">
      <w:pPr>
        <w:pStyle w:val="ListParagraph"/>
        <w:numPr>
          <w:ilvl w:val="1"/>
          <w:numId w:val="5"/>
        </w:numPr>
        <w:rPr>
          <w:lang w:val="es-ES"/>
        </w:rPr>
      </w:pPr>
      <w:r w:rsidRPr="00A422C2">
        <w:rPr>
          <w:lang w:val="es-ES"/>
        </w:rPr>
        <w:t>El sistema permitirá generar un informe en un documento de texto a partir de los datos del paciente.</w:t>
      </w:r>
    </w:p>
    <w:p w14:paraId="1BD8F746" w14:textId="77777777" w:rsidR="00220E8E" w:rsidRPr="00A422C2" w:rsidRDefault="00220E8E" w:rsidP="00220E8E">
      <w:pPr>
        <w:pStyle w:val="ListParagraph"/>
        <w:numPr>
          <w:ilvl w:val="1"/>
          <w:numId w:val="5"/>
        </w:numPr>
        <w:rPr>
          <w:lang w:val="es-ES"/>
        </w:rPr>
      </w:pPr>
      <w:r w:rsidRPr="00A422C2">
        <w:rPr>
          <w:lang w:val="es-ES"/>
        </w:rPr>
        <w:t>El sistema mostrará datos estadísticos que puedan ser obtenidos a partir de los datos de la BBDD.</w:t>
      </w:r>
    </w:p>
    <w:p w14:paraId="6D92F006" w14:textId="77777777" w:rsidR="00220E8E" w:rsidRPr="00A422C2" w:rsidRDefault="00220E8E" w:rsidP="00220E8E">
      <w:pPr>
        <w:rPr>
          <w:lang w:val="es-ES"/>
        </w:rPr>
      </w:pPr>
      <w:r w:rsidRPr="00A422C2">
        <w:rPr>
          <w:lang w:val="es-ES"/>
        </w:rPr>
        <w:t>Se han definido una serie de requisitos del software para la organización y desarrollo de distintos apartados del proyecto.</w:t>
      </w:r>
    </w:p>
    <w:p w14:paraId="390F0DD7" w14:textId="77777777" w:rsidR="00220E8E" w:rsidRPr="00A422C2" w:rsidRDefault="00220E8E" w:rsidP="00220E8E">
      <w:pPr>
        <w:pStyle w:val="ListParagraph"/>
        <w:numPr>
          <w:ilvl w:val="1"/>
          <w:numId w:val="6"/>
        </w:numPr>
        <w:rPr>
          <w:lang w:val="es-ES"/>
        </w:rPr>
      </w:pPr>
      <w:r w:rsidRPr="00A422C2">
        <w:rPr>
          <w:lang w:val="es-ES"/>
        </w:rPr>
        <w:t>El sistema será desarrollado en el lenguaje de programación Python, siguiendo el estándar PEP8 para el estilo del código.</w:t>
      </w:r>
    </w:p>
    <w:p w14:paraId="1192CE18" w14:textId="77777777" w:rsidR="00220E8E" w:rsidRPr="00A422C2" w:rsidRDefault="00220E8E" w:rsidP="00220E8E">
      <w:pPr>
        <w:pStyle w:val="ListParagraph"/>
        <w:numPr>
          <w:ilvl w:val="1"/>
          <w:numId w:val="6"/>
        </w:numPr>
        <w:rPr>
          <w:lang w:val="es-ES"/>
        </w:rPr>
      </w:pPr>
      <w:r w:rsidRPr="00A422C2">
        <w:rPr>
          <w:lang w:val="es-ES"/>
        </w:rPr>
        <w:t>El código será analizado mediante SonarQube para el cálculo de distintas métricas que determinen la calidad del código y que se cumplen los estándares definidos en PEP8.</w:t>
      </w:r>
    </w:p>
    <w:p w14:paraId="47F93227" w14:textId="77777777" w:rsidR="00220E8E" w:rsidRPr="00A422C2" w:rsidRDefault="00220E8E" w:rsidP="00220E8E">
      <w:pPr>
        <w:pStyle w:val="ListParagraph"/>
        <w:numPr>
          <w:ilvl w:val="1"/>
          <w:numId w:val="6"/>
        </w:numPr>
        <w:rPr>
          <w:lang w:val="es-ES"/>
        </w:rPr>
      </w:pPr>
      <w:r w:rsidRPr="00A422C2">
        <w:rPr>
          <w:lang w:val="es-ES"/>
        </w:rPr>
        <w:lastRenderedPageBreak/>
        <w:t>Git se empleará como herramienta de control de versiones, almacenando el repositorio de forma remota mediante GitHub.</w:t>
      </w:r>
    </w:p>
    <w:p w14:paraId="3E05EE4A" w14:textId="77777777" w:rsidR="00220E8E" w:rsidRPr="00A422C2" w:rsidRDefault="00220E8E" w:rsidP="00220E8E">
      <w:pPr>
        <w:pStyle w:val="ListParagraph"/>
        <w:numPr>
          <w:ilvl w:val="1"/>
          <w:numId w:val="6"/>
        </w:numPr>
        <w:rPr>
          <w:lang w:val="es-ES"/>
        </w:rPr>
      </w:pPr>
      <w:r w:rsidRPr="00A422C2">
        <w:rPr>
          <w:lang w:val="es-ES"/>
        </w:rPr>
        <w:t>La base de datos se definirá en SQL.</w:t>
      </w:r>
    </w:p>
    <w:p w14:paraId="5B86D26E" w14:textId="67EF7BBF" w:rsidR="003943C8" w:rsidRPr="00A422C2" w:rsidRDefault="00542CBC" w:rsidP="003943C8">
      <w:pPr>
        <w:pStyle w:val="Heading2"/>
        <w:rPr>
          <w:lang w:val="es-ES"/>
        </w:rPr>
      </w:pPr>
      <w:bookmarkStart w:id="91" w:name="_Toc62166965"/>
      <w:r w:rsidRPr="00A422C2">
        <w:rPr>
          <w:lang w:val="es-ES"/>
        </w:rPr>
        <w:t>Herramientas</w:t>
      </w:r>
      <w:bookmarkEnd w:id="91"/>
    </w:p>
    <w:p w14:paraId="6003DC67" w14:textId="669AD703" w:rsidR="003943C8" w:rsidRDefault="00E11C82" w:rsidP="003943C8">
      <w:pPr>
        <w:ind w:firstLine="0"/>
        <w:rPr>
          <w:lang w:val="es-ES"/>
        </w:rPr>
      </w:pPr>
      <w:r>
        <w:rPr>
          <w:lang w:val="es-ES"/>
        </w:rPr>
        <w:t>Python</w:t>
      </w:r>
    </w:p>
    <w:p w14:paraId="5D37854D" w14:textId="738EF6A8" w:rsidR="00E11C82" w:rsidRDefault="00E11C82" w:rsidP="003943C8">
      <w:pPr>
        <w:ind w:firstLine="0"/>
        <w:rPr>
          <w:lang w:val="es-ES"/>
        </w:rPr>
      </w:pPr>
      <w:r>
        <w:rPr>
          <w:lang w:val="es-ES"/>
        </w:rPr>
        <w:t>VisualStudioCode</w:t>
      </w:r>
    </w:p>
    <w:p w14:paraId="4E997128" w14:textId="156CF8B8" w:rsidR="00E11C82" w:rsidRPr="00A422C2" w:rsidRDefault="00E11C82" w:rsidP="003943C8">
      <w:pPr>
        <w:ind w:firstLine="0"/>
        <w:rPr>
          <w:lang w:val="es-ES"/>
        </w:rPr>
      </w:pPr>
      <w:r>
        <w:rPr>
          <w:lang w:val="es-ES"/>
        </w:rPr>
        <w:t>Librerias versiones</w:t>
      </w:r>
    </w:p>
    <w:p w14:paraId="7B223F08" w14:textId="03B879DA" w:rsidR="00741AC9" w:rsidRPr="00A422C2" w:rsidRDefault="00741AC9">
      <w:pPr>
        <w:ind w:firstLine="0"/>
        <w:jc w:val="left"/>
        <w:rPr>
          <w:lang w:val="es-ES"/>
        </w:rPr>
      </w:pPr>
      <w:r w:rsidRPr="00A422C2">
        <w:rPr>
          <w:lang w:val="es-ES"/>
        </w:rPr>
        <w:br w:type="page"/>
      </w:r>
    </w:p>
    <w:p w14:paraId="1B57386F" w14:textId="27050871" w:rsidR="006627F9" w:rsidRPr="00A422C2" w:rsidRDefault="006627F9" w:rsidP="006627F9">
      <w:pPr>
        <w:pStyle w:val="Heading1"/>
        <w:rPr>
          <w:lang w:val="es-ES"/>
        </w:rPr>
      </w:pPr>
      <w:bookmarkStart w:id="92" w:name="_Toc62166966"/>
      <w:r w:rsidRPr="00A422C2">
        <w:rPr>
          <w:lang w:val="es-ES"/>
        </w:rPr>
        <w:lastRenderedPageBreak/>
        <w:t>DESARROLLO</w:t>
      </w:r>
      <w:bookmarkEnd w:id="92"/>
    </w:p>
    <w:p w14:paraId="1C220E7C" w14:textId="4D205ADE" w:rsidR="005869CB" w:rsidRPr="00A422C2" w:rsidRDefault="005869CB" w:rsidP="005869CB">
      <w:pPr>
        <w:rPr>
          <w:lang w:val="es-ES"/>
        </w:rPr>
      </w:pPr>
      <w:r>
        <w:rPr>
          <w:lang w:val="es-ES"/>
        </w:rPr>
        <w:t xml:space="preserve">En el siguiente apartado se describen los pasos ejecutados para la resolución del problema, siguiendo las acciones definidas en el apartado </w:t>
      </w:r>
      <w:r w:rsidR="00F22019">
        <w:rPr>
          <w:lang w:val="es-ES"/>
        </w:rPr>
        <w:fldChar w:fldCharType="begin"/>
      </w:r>
      <w:r w:rsidR="00F22019">
        <w:rPr>
          <w:lang w:val="es-ES"/>
        </w:rPr>
        <w:instrText xml:space="preserve"> REF _Ref61251091 \r \h </w:instrText>
      </w:r>
      <w:r w:rsidR="00F22019">
        <w:rPr>
          <w:lang w:val="es-ES"/>
        </w:rPr>
      </w:r>
      <w:r w:rsidR="00F22019">
        <w:rPr>
          <w:lang w:val="es-ES"/>
        </w:rPr>
        <w:fldChar w:fldCharType="separate"/>
      </w:r>
      <w:r w:rsidR="00647E87">
        <w:rPr>
          <w:lang w:val="es-ES"/>
        </w:rPr>
        <w:t>4</w:t>
      </w:r>
      <w:r w:rsidR="00F22019">
        <w:rPr>
          <w:lang w:val="es-ES"/>
        </w:rPr>
        <w:fldChar w:fldCharType="end"/>
      </w:r>
      <w:r w:rsidR="00F22019">
        <w:rPr>
          <w:lang w:val="es-ES"/>
        </w:rPr>
        <w:t xml:space="preserve"> </w:t>
      </w:r>
      <w:r w:rsidR="00F22019">
        <w:rPr>
          <w:lang w:val="es-ES"/>
        </w:rPr>
        <w:fldChar w:fldCharType="begin"/>
      </w:r>
      <w:r w:rsidR="00F22019">
        <w:rPr>
          <w:lang w:val="es-ES"/>
        </w:rPr>
        <w:instrText xml:space="preserve"> REF _Ref61251092 \h </w:instrText>
      </w:r>
      <w:r w:rsidR="00F22019">
        <w:rPr>
          <w:lang w:val="es-ES"/>
        </w:rPr>
      </w:r>
      <w:r w:rsidR="00F22019">
        <w:rPr>
          <w:lang w:val="es-ES"/>
        </w:rPr>
        <w:fldChar w:fldCharType="separate"/>
      </w:r>
      <w:r w:rsidR="00647E87" w:rsidRPr="00A422C2">
        <w:rPr>
          <w:lang w:val="es-ES"/>
        </w:rPr>
        <w:t>DISEÑO DE LA SOLUCIÓN</w:t>
      </w:r>
      <w:r w:rsidR="00F22019">
        <w:rPr>
          <w:lang w:val="es-ES"/>
        </w:rPr>
        <w:fldChar w:fldCharType="end"/>
      </w:r>
      <w:r w:rsidR="00F22019">
        <w:rPr>
          <w:lang w:val="es-ES"/>
        </w:rPr>
        <w:t>.</w:t>
      </w:r>
    </w:p>
    <w:p w14:paraId="61926CAF" w14:textId="6423B673" w:rsidR="005869CB" w:rsidRDefault="00836A02" w:rsidP="005869CB">
      <w:pPr>
        <w:pStyle w:val="Heading2"/>
        <w:rPr>
          <w:lang w:val="es-ES"/>
        </w:rPr>
      </w:pPr>
      <w:bookmarkStart w:id="93" w:name="_Toc62166967"/>
      <w:r>
        <w:rPr>
          <w:lang w:val="es-ES"/>
        </w:rPr>
        <w:t>Preprocesamiento de imágenes</w:t>
      </w:r>
      <w:bookmarkEnd w:id="93"/>
    </w:p>
    <w:p w14:paraId="491B399C" w14:textId="08B55AD0" w:rsidR="00836A02" w:rsidRDefault="001163FB" w:rsidP="00836A02">
      <w:pPr>
        <w:rPr>
          <w:lang w:val="es-ES"/>
        </w:rPr>
      </w:pPr>
      <w:r>
        <w:rPr>
          <w:lang w:val="es-ES"/>
        </w:rPr>
        <w:t>Antes de realizar la segmentación del glioma dentro de la RM, se han llevado a cabo dos pasos para mejorar la calidad de la segmentación y la extracción del glioma. Para obtener esto, se ha mejorado la imagen y se ha eliminado todo tejido que no forma parte del cerebro de la imagen.</w:t>
      </w:r>
    </w:p>
    <w:p w14:paraId="021EF3F0" w14:textId="157745A0" w:rsidR="00836A02" w:rsidRDefault="00836A02" w:rsidP="00836A02">
      <w:pPr>
        <w:pStyle w:val="Heading3"/>
        <w:rPr>
          <w:lang w:val="es-ES"/>
        </w:rPr>
      </w:pPr>
      <w:bookmarkStart w:id="94" w:name="_Toc62166968"/>
      <w:r>
        <w:rPr>
          <w:lang w:val="es-ES"/>
        </w:rPr>
        <w:t>Mejora de la calidad de la imagen</w:t>
      </w:r>
      <w:bookmarkEnd w:id="94"/>
    </w:p>
    <w:p w14:paraId="3311F5C0" w14:textId="6CF33018" w:rsidR="00836A02" w:rsidRDefault="00E24ED6" w:rsidP="00836A02">
      <w:pPr>
        <w:rPr>
          <w:lang w:val="es-ES"/>
        </w:rPr>
      </w:pPr>
      <w:r>
        <w:rPr>
          <w:lang w:val="es-ES"/>
        </w:rPr>
        <w:t xml:space="preserve">Para la mejora de la calidad de las RM de la base de datos, se ha realizado una </w:t>
      </w:r>
      <w:r w:rsidR="005D3D69">
        <w:rPr>
          <w:lang w:val="es-ES"/>
        </w:rPr>
        <w:t>ecualización</w:t>
      </w:r>
      <w:r>
        <w:rPr>
          <w:lang w:val="es-ES"/>
        </w:rPr>
        <w:t xml:space="preserve"> del histograma</w:t>
      </w:r>
      <w:r w:rsidR="00E917F9">
        <w:rPr>
          <w:lang w:val="es-ES"/>
        </w:rPr>
        <w:t xml:space="preserve">, para </w:t>
      </w:r>
      <w:r w:rsidR="000E2073">
        <w:rPr>
          <w:lang w:val="es-ES"/>
        </w:rPr>
        <w:t>así</w:t>
      </w:r>
      <w:r w:rsidR="00E917F9">
        <w:rPr>
          <w:lang w:val="es-ES"/>
        </w:rPr>
        <w:t xml:space="preserve"> mejorar el contraste de la imagen. Esto se debe a que los siguientes pasos de segmentación van a ser realizados con técnicas que dependen de la intensidad del </w:t>
      </w:r>
      <w:r w:rsidR="00F81576">
        <w:rPr>
          <w:lang w:val="es-ES"/>
        </w:rPr>
        <w:t>píxel</w:t>
      </w:r>
      <w:r w:rsidR="00E917F9">
        <w:rPr>
          <w:lang w:val="es-ES"/>
        </w:rPr>
        <w:t xml:space="preserve"> para separar distintos tejidos, por lo que el contraste entre estos debe ser lo </w:t>
      </w:r>
      <w:r w:rsidR="000E2073">
        <w:rPr>
          <w:lang w:val="es-ES"/>
        </w:rPr>
        <w:t>óptimo</w:t>
      </w:r>
      <w:r w:rsidR="00E917F9">
        <w:rPr>
          <w:lang w:val="es-ES"/>
        </w:rPr>
        <w:t xml:space="preserve"> posible</w:t>
      </w:r>
      <w:r w:rsidR="00391A2A">
        <w:rPr>
          <w:lang w:val="es-ES"/>
        </w:rPr>
        <w:t>.</w:t>
      </w:r>
    </w:p>
    <w:p w14:paraId="602ED12E" w14:textId="65402962" w:rsidR="00836A02" w:rsidRPr="00836A02" w:rsidRDefault="00836A02" w:rsidP="00836A02">
      <w:pPr>
        <w:pStyle w:val="Heading3"/>
        <w:rPr>
          <w:lang w:val="es-ES"/>
        </w:rPr>
      </w:pPr>
      <w:bookmarkStart w:id="95" w:name="_Toc62166969"/>
      <w:r>
        <w:rPr>
          <w:lang w:val="es-ES"/>
        </w:rPr>
        <w:t>Eliminación del cráneo</w:t>
      </w:r>
      <w:bookmarkEnd w:id="95"/>
    </w:p>
    <w:p w14:paraId="47DDED91" w14:textId="3A788A3B" w:rsidR="00B939D5" w:rsidRDefault="00B939D5" w:rsidP="00B939D5">
      <w:pPr>
        <w:rPr>
          <w:lang w:val="es-ES"/>
        </w:rPr>
      </w:pPr>
      <w:r>
        <w:rPr>
          <w:lang w:val="es-ES"/>
        </w:rPr>
        <w:t>Para la eliminación del cráneo se ha implementado un algoritmo basado en intensidades y bordes, que identifica el volumen correspondiente al cerebro dentro de la imagen y la extrae.</w:t>
      </w:r>
      <w:r w:rsidR="00F60A4F">
        <w:rPr>
          <w:lang w:val="es-ES"/>
        </w:rPr>
        <w:t xml:space="preserve"> Para ello</w:t>
      </w:r>
      <w:r w:rsidR="00FA2E66">
        <w:rPr>
          <w:lang w:val="es-ES"/>
        </w:rPr>
        <w:t>,</w:t>
      </w:r>
      <w:r w:rsidR="00F60A4F">
        <w:rPr>
          <w:lang w:val="es-ES"/>
        </w:rPr>
        <w:t xml:space="preserve"> extrae una máscara que representa el volumen del cerebro.</w:t>
      </w:r>
    </w:p>
    <w:p w14:paraId="27EFB383" w14:textId="05C04470" w:rsidR="00B939D5" w:rsidRDefault="00B939D5" w:rsidP="00B939D5">
      <w:pPr>
        <w:rPr>
          <w:lang w:val="es-ES"/>
        </w:rPr>
      </w:pPr>
      <w:r>
        <w:rPr>
          <w:lang w:val="es-ES"/>
        </w:rPr>
        <w:t>El algoritmo implementado recibe el nombre de McStrip</w:t>
      </w:r>
      <w:r w:rsidR="009A29C2">
        <w:rPr>
          <w:lang w:val="es-ES"/>
        </w:rPr>
        <w:t xml:space="preserve"> (Minneapolis Consensus Strip)</w:t>
      </w:r>
      <w:r>
        <w:rPr>
          <w:lang w:val="es-ES"/>
        </w:rPr>
        <w:t xml:space="preserve"> </w:t>
      </w:r>
      <w:r>
        <w:rPr>
          <w:lang w:val="es-ES"/>
        </w:rPr>
        <w:fldChar w:fldCharType="begin"/>
      </w:r>
      <w:r w:rsidR="00904A22">
        <w:rPr>
          <w:lang w:val="es-ES"/>
        </w:rPr>
        <w:instrText xml:space="preserve"> ADDIN ZOTERO_ITEM CSL_CITATION {"citationID":"8NQ8WR7D","properties":{"formattedCitation":"[64]","plainCitation":"[64]","noteIndex":0},"citationItems":[{"id":218,"uris":["http://zotero.org/groups/2648216/items/Y5L3C2LD"],"uri":["http://zotero.org/groups/2648216/items/Y5L3C2LD"],"itemData":{"id":218,"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904A22">
        <w:rPr>
          <w:noProof/>
          <w:lang w:val="es-ES"/>
        </w:rPr>
        <w:t>[64]</w:t>
      </w:r>
      <w:r>
        <w:rPr>
          <w:lang w:val="es-ES"/>
        </w:rPr>
        <w:fldChar w:fldCharType="end"/>
      </w:r>
      <w:r>
        <w:rPr>
          <w:lang w:val="es-ES"/>
        </w:rPr>
        <w:t>, donde los autores definen una estrategia jerárquica para crear la máscara que defina el tejido que pertenece al cerebro. Se identifican 3 niveles distintos, y en cada nivel se define una máscara con un algoritmo distinto. Se da por hecho que cada una de estas máscaras va a generar un error a la hora de realizar la extracción, por lo que proponen llegar a un “acuerdo” entre las máscaras. Esto se obtiene mediante una regla basada en votos, donde para que un píxel sea aceptado como válido, debe tener al menos dos votos.</w:t>
      </w:r>
    </w:p>
    <w:p w14:paraId="31C66848" w14:textId="1463E78D" w:rsidR="00B939D5" w:rsidRDefault="00B939D5" w:rsidP="00B939D5">
      <w:pPr>
        <w:rPr>
          <w:lang w:val="es-ES"/>
        </w:rPr>
      </w:pPr>
      <w:r>
        <w:rPr>
          <w:lang w:val="es-ES"/>
        </w:rPr>
        <w:t xml:space="preserve">La capacidad de obtener una extracción correcta dependerá de las influencias entre las máscaras, las cuales se definen en la </w:t>
      </w:r>
      <w:r>
        <w:rPr>
          <w:lang w:val="es-ES"/>
        </w:rPr>
        <w:fldChar w:fldCharType="begin"/>
      </w:r>
      <w:r>
        <w:rPr>
          <w:lang w:val="es-ES"/>
        </w:rPr>
        <w:instrText xml:space="preserve"> REF _Ref62118620 \h </w:instrText>
      </w:r>
      <w:r>
        <w:rPr>
          <w:lang w:val="es-ES"/>
        </w:rPr>
      </w:r>
      <w:r>
        <w:rPr>
          <w:lang w:val="es-ES"/>
        </w:rPr>
        <w:fldChar w:fldCharType="separate"/>
      </w:r>
      <w:r w:rsidR="00647E87" w:rsidRPr="00582938">
        <w:rPr>
          <w:lang w:val="es-ES"/>
        </w:rPr>
        <w:t xml:space="preserve">Figura </w:t>
      </w:r>
      <w:r w:rsidR="00647E87">
        <w:rPr>
          <w:noProof/>
          <w:lang w:val="es-ES"/>
        </w:rPr>
        <w:t>16</w:t>
      </w:r>
      <w:r>
        <w:rPr>
          <w:lang w:val="es-ES"/>
        </w:rPr>
        <w:fldChar w:fldCharType="end"/>
      </w:r>
      <w:r>
        <w:rPr>
          <w:lang w:val="es-ES"/>
        </w:rPr>
        <w:t xml:space="preserve">. El objetivo de este algoritmo es que la máscara obtenida al final sea más exacta que las intermedias, por lo que los </w:t>
      </w:r>
      <w:r w:rsidR="00C52749">
        <w:rPr>
          <w:lang w:val="es-ES"/>
        </w:rPr>
        <w:t>diferentes</w:t>
      </w:r>
      <w:r>
        <w:rPr>
          <w:lang w:val="es-ES"/>
        </w:rPr>
        <w:t xml:space="preserve"> algoritmos aplicados tienden a realizar distintos errores.</w:t>
      </w:r>
    </w:p>
    <w:p w14:paraId="239B54C5" w14:textId="77777777" w:rsidR="00B939D5" w:rsidRDefault="00B939D5" w:rsidP="00B939D5">
      <w:pPr>
        <w:keepNext/>
        <w:ind w:firstLine="0"/>
        <w:jc w:val="center"/>
      </w:pPr>
      <w:r>
        <w:rPr>
          <w:noProof/>
          <w:lang w:val="es-ES"/>
        </w:rPr>
        <w:lastRenderedPageBreak/>
        <w:drawing>
          <wp:inline distT="0" distB="0" distL="0" distR="0" wp14:anchorId="71CAAF84" wp14:editId="07BC5F35">
            <wp:extent cx="3650129" cy="4604140"/>
            <wp:effectExtent l="0" t="0" r="0" b="63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653752" cy="4608709"/>
                    </a:xfrm>
                    <a:prstGeom prst="rect">
                      <a:avLst/>
                    </a:prstGeom>
                  </pic:spPr>
                </pic:pic>
              </a:graphicData>
            </a:graphic>
          </wp:inline>
        </w:drawing>
      </w:r>
    </w:p>
    <w:p w14:paraId="190FCF67" w14:textId="60570182" w:rsidR="00B939D5" w:rsidRDefault="00B939D5" w:rsidP="00B939D5">
      <w:pPr>
        <w:pStyle w:val="Caption"/>
        <w:ind w:firstLine="0"/>
        <w:jc w:val="center"/>
        <w:rPr>
          <w:lang w:val="es-ES"/>
        </w:rPr>
      </w:pPr>
      <w:bookmarkStart w:id="96" w:name="_Ref62118620"/>
      <w:bookmarkStart w:id="97" w:name="_Toc62118690"/>
      <w:bookmarkStart w:id="98" w:name="_Toc62166990"/>
      <w:r w:rsidRPr="00582938">
        <w:rPr>
          <w:lang w:val="es-ES"/>
        </w:rPr>
        <w:t xml:space="preserve">Figura </w:t>
      </w:r>
      <w:r>
        <w:fldChar w:fldCharType="begin"/>
      </w:r>
      <w:r w:rsidRPr="00582938">
        <w:rPr>
          <w:lang w:val="es-ES"/>
        </w:rPr>
        <w:instrText xml:space="preserve"> SEQ Figura \* ARABIC </w:instrText>
      </w:r>
      <w:r>
        <w:fldChar w:fldCharType="separate"/>
      </w:r>
      <w:r w:rsidR="00647E87">
        <w:rPr>
          <w:noProof/>
          <w:lang w:val="es-ES"/>
        </w:rPr>
        <w:t>16</w:t>
      </w:r>
      <w:r>
        <w:fldChar w:fldCharType="end"/>
      </w:r>
      <w:bookmarkEnd w:id="96"/>
      <w:r w:rsidRPr="00582938">
        <w:rPr>
          <w:lang w:val="es-ES"/>
        </w:rPr>
        <w:t>. Algoritmo McStrip. Imagen traducida de</w:t>
      </w:r>
      <w:r>
        <w:rPr>
          <w:lang w:val="es-ES"/>
        </w:rPr>
        <w:t xml:space="preserve"> </w:t>
      </w:r>
      <w:r>
        <w:rPr>
          <w:lang w:val="es-ES"/>
        </w:rPr>
        <w:fldChar w:fldCharType="begin"/>
      </w:r>
      <w:r w:rsidR="00904A22">
        <w:rPr>
          <w:lang w:val="es-ES"/>
        </w:rPr>
        <w:instrText xml:space="preserve"> ADDIN ZOTERO_ITEM CSL_CITATION {"citationID":"iuHVBbAz","properties":{"formattedCitation":"[64]","plainCitation":"[64]","noteIndex":0},"citationItems":[{"id":218,"uris":["http://zotero.org/groups/2648216/items/Y5L3C2LD"],"uri":["http://zotero.org/groups/2648216/items/Y5L3C2LD"],"itemData":{"id":218,"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904A22">
        <w:rPr>
          <w:noProof/>
          <w:lang w:val="es-ES"/>
        </w:rPr>
        <w:t>[64]</w:t>
      </w:r>
      <w:r>
        <w:rPr>
          <w:lang w:val="es-ES"/>
        </w:rPr>
        <w:fldChar w:fldCharType="end"/>
      </w:r>
      <w:r w:rsidRPr="00582938">
        <w:rPr>
          <w:lang w:val="es-ES"/>
        </w:rPr>
        <w:t>.</w:t>
      </w:r>
      <w:bookmarkEnd w:id="97"/>
      <w:bookmarkEnd w:id="98"/>
    </w:p>
    <w:p w14:paraId="0E9460FD" w14:textId="77777777" w:rsidR="00B939D5" w:rsidRDefault="00B939D5" w:rsidP="001D19EE">
      <w:pPr>
        <w:pStyle w:val="Heading4"/>
        <w:numPr>
          <w:ilvl w:val="0"/>
          <w:numId w:val="25"/>
        </w:numPr>
      </w:pPr>
      <w:r>
        <w:t>Máscara de Nivel 1</w:t>
      </w:r>
    </w:p>
    <w:p w14:paraId="26C70B1F" w14:textId="77777777" w:rsidR="006C6BDE" w:rsidRDefault="00B939D5" w:rsidP="00B939D5">
      <w:pPr>
        <w:rPr>
          <w:lang w:val="es-ES" w:eastAsia="es-ES"/>
        </w:rPr>
      </w:pPr>
      <w:r>
        <w:rPr>
          <w:lang w:val="es-ES" w:eastAsia="es-ES"/>
        </w:rPr>
        <w:t xml:space="preserve">A la máscara de Nivel 1 le denominan </w:t>
      </w:r>
      <w:r w:rsidRPr="00224379">
        <w:rPr>
          <w:i/>
          <w:iCs/>
          <w:lang w:val="es-ES" w:eastAsia="es-ES"/>
        </w:rPr>
        <w:t>coarse mask</w:t>
      </w:r>
      <w:r>
        <w:rPr>
          <w:lang w:val="es-ES" w:eastAsia="es-ES"/>
        </w:rPr>
        <w:t xml:space="preserve"> o máscara gruesa, ya que </w:t>
      </w:r>
      <w:r w:rsidR="00A23714">
        <w:rPr>
          <w:lang w:val="es-ES" w:eastAsia="es-ES"/>
        </w:rPr>
        <w:t>su único objetivo es el de restringir el campo de visión, es decir, delimitar dentro del volumen de la imagen médica lo que se corresponde con la cabeza del sujeto.</w:t>
      </w:r>
    </w:p>
    <w:p w14:paraId="6D5970B8" w14:textId="5045CF5C" w:rsidR="00B939D5" w:rsidRDefault="00FD5162" w:rsidP="00B939D5">
      <w:pPr>
        <w:rPr>
          <w:lang w:val="es-ES" w:eastAsia="es-ES"/>
        </w:rPr>
      </w:pPr>
      <w:r>
        <w:rPr>
          <w:lang w:val="es-ES" w:eastAsia="es-ES"/>
        </w:rPr>
        <w:t>Con este objetivo</w:t>
      </w:r>
      <w:r w:rsidR="00B211B7">
        <w:rPr>
          <w:lang w:val="es-ES" w:eastAsia="es-ES"/>
        </w:rPr>
        <w:t xml:space="preserve"> se emplea el método de Otsu, técnica de </w:t>
      </w:r>
      <w:r w:rsidR="00B211B7" w:rsidRPr="0059696C">
        <w:rPr>
          <w:i/>
          <w:iCs/>
          <w:lang w:val="es-ES" w:eastAsia="es-ES"/>
        </w:rPr>
        <w:t>thresholding</w:t>
      </w:r>
      <w:r w:rsidR="00B211B7">
        <w:rPr>
          <w:lang w:val="es-ES" w:eastAsia="es-ES"/>
        </w:rPr>
        <w:t xml:space="preserve"> </w:t>
      </w:r>
      <w:r w:rsidR="001B4FBB">
        <w:rPr>
          <w:lang w:val="es-ES" w:eastAsia="es-ES"/>
        </w:rPr>
        <w:t xml:space="preserve">que permite diferenciar </w:t>
      </w:r>
      <w:r w:rsidR="00BE358C">
        <w:rPr>
          <w:lang w:val="es-ES" w:eastAsia="es-ES"/>
        </w:rPr>
        <w:t xml:space="preserve">el fondo de la imagen mediante el cálculo del umbral que marque la diferencia entre </w:t>
      </w:r>
      <w:r w:rsidR="001641F1">
        <w:rPr>
          <w:lang w:val="es-ES" w:eastAsia="es-ES"/>
        </w:rPr>
        <w:t>el fondo y los objetos sobre este</w:t>
      </w:r>
      <w:r w:rsidR="00BE358C">
        <w:rPr>
          <w:lang w:val="es-ES" w:eastAsia="es-ES"/>
        </w:rPr>
        <w:t>.</w:t>
      </w:r>
      <w:r w:rsidR="006C6BDE">
        <w:rPr>
          <w:lang w:val="es-ES" w:eastAsia="es-ES"/>
        </w:rPr>
        <w:t xml:space="preserve"> </w:t>
      </w:r>
      <w:r w:rsidR="007F7C20">
        <w:rPr>
          <w:lang w:val="es-ES" w:eastAsia="es-ES"/>
        </w:rPr>
        <w:t>Este método prueba con distintos valores del umbral, y en aquel valor que consiga minimizar la varianza dentro del segmento</w:t>
      </w:r>
      <w:r w:rsidR="006C6BDE">
        <w:rPr>
          <w:lang w:val="es-ES" w:eastAsia="es-ES"/>
        </w:rPr>
        <w:t xml:space="preserve"> </w:t>
      </w:r>
      <w:r w:rsidR="00764E72">
        <w:rPr>
          <w:lang w:val="es-ES" w:eastAsia="es-ES"/>
        </w:rPr>
        <w:t>es seleccionado</w:t>
      </w:r>
      <w:r w:rsidR="00904A22">
        <w:rPr>
          <w:lang w:val="es-ES" w:eastAsia="es-ES"/>
        </w:rPr>
        <w:t xml:space="preserve"> </w:t>
      </w:r>
      <w:r w:rsidR="00904A22">
        <w:rPr>
          <w:lang w:val="es-ES" w:eastAsia="es-ES"/>
        </w:rPr>
        <w:fldChar w:fldCharType="begin"/>
      </w:r>
      <w:r w:rsidR="00904A22">
        <w:rPr>
          <w:lang w:val="es-ES" w:eastAsia="es-ES"/>
        </w:rPr>
        <w:instrText xml:space="preserve"> ADDIN ZOTERO_ITEM CSL_CITATION {"citationID":"QtGCYj2K","properties":{"formattedCitation":"[65]","plainCitation":"[65]","noteIndex":0},"citationItems":[{"id":232,"uris":["http://zotero.org/groups/2648216/items/PMMHK3AZ"],"uri":["http://zotero.org/groups/2648216/items/PMMHK3AZ"],"itemData":{"id":232,"type":"webpage","title":"Otsu Thresholding - The Lab Book Pages","URL":"http://www.labbookpages.co.uk/software/imgProc/otsuThreshold.html","accessed":{"date-parts":[["2021",1,21]]}}}],"schema":"https://github.com/citation-style-language/schema/raw/master/csl-citation.json"} </w:instrText>
      </w:r>
      <w:r w:rsidR="00904A22">
        <w:rPr>
          <w:lang w:val="es-ES" w:eastAsia="es-ES"/>
        </w:rPr>
        <w:fldChar w:fldCharType="separate"/>
      </w:r>
      <w:r w:rsidR="00904A22">
        <w:rPr>
          <w:noProof/>
          <w:lang w:val="es-ES" w:eastAsia="es-ES"/>
        </w:rPr>
        <w:t>[65]</w:t>
      </w:r>
      <w:r w:rsidR="00904A22">
        <w:rPr>
          <w:lang w:val="es-ES" w:eastAsia="es-ES"/>
        </w:rPr>
        <w:fldChar w:fldCharType="end"/>
      </w:r>
      <w:r w:rsidR="007F7C20">
        <w:rPr>
          <w:lang w:val="es-ES" w:eastAsia="es-ES"/>
        </w:rPr>
        <w:t>.</w:t>
      </w:r>
    </w:p>
    <w:p w14:paraId="7C003967" w14:textId="297FF615" w:rsidR="00BE0B57" w:rsidRDefault="00BE0B57" w:rsidP="00B939D5">
      <w:pPr>
        <w:rPr>
          <w:lang w:val="es-ES" w:eastAsia="es-ES"/>
        </w:rPr>
      </w:pPr>
      <w:r>
        <w:rPr>
          <w:lang w:val="es-ES" w:eastAsia="es-ES"/>
        </w:rPr>
        <w:t xml:space="preserve">En la </w:t>
      </w:r>
      <w:r w:rsidR="00BD7CAF">
        <w:rPr>
          <w:lang w:val="es-ES" w:eastAsia="es-ES"/>
        </w:rPr>
        <w:fldChar w:fldCharType="begin"/>
      </w:r>
      <w:r w:rsidR="00BD7CAF">
        <w:rPr>
          <w:lang w:val="es-ES" w:eastAsia="es-ES"/>
        </w:rPr>
        <w:instrText xml:space="preserve"> REF _Ref62153716 \h </w:instrText>
      </w:r>
      <w:r w:rsidR="00BD7CAF">
        <w:rPr>
          <w:lang w:val="es-ES" w:eastAsia="es-ES"/>
        </w:rPr>
      </w:r>
      <w:r w:rsidR="00BD7CAF">
        <w:rPr>
          <w:lang w:val="es-ES" w:eastAsia="es-ES"/>
        </w:rPr>
        <w:fldChar w:fldCharType="separate"/>
      </w:r>
      <w:r w:rsidR="00647E87" w:rsidRPr="00BD7CAF">
        <w:rPr>
          <w:lang w:val="es-ES"/>
        </w:rPr>
        <w:t xml:space="preserve">Figura </w:t>
      </w:r>
      <w:r w:rsidR="00647E87">
        <w:rPr>
          <w:noProof/>
          <w:lang w:val="es-ES"/>
        </w:rPr>
        <w:t>17</w:t>
      </w:r>
      <w:r w:rsidR="00BD7CAF">
        <w:rPr>
          <w:lang w:val="es-ES" w:eastAsia="es-ES"/>
        </w:rPr>
        <w:fldChar w:fldCharType="end"/>
      </w:r>
      <w:r>
        <w:rPr>
          <w:lang w:val="es-ES" w:eastAsia="es-ES"/>
        </w:rPr>
        <w:t xml:space="preserve"> se muestra (de izquierda a derecha) la imagen original, la máscara de Nivel 1 obtenida a partir de esa imagen y la máscara aplicada a la imagen original.</w:t>
      </w:r>
    </w:p>
    <w:p w14:paraId="09F521C7" w14:textId="77777777" w:rsidR="00BC6D05" w:rsidRDefault="00BC6D05" w:rsidP="00BC6D05">
      <w:pPr>
        <w:keepNext/>
        <w:ind w:firstLine="0"/>
      </w:pPr>
      <w:r>
        <w:rPr>
          <w:noProof/>
          <w:lang w:val="es-ES" w:eastAsia="es-ES"/>
        </w:rPr>
        <w:lastRenderedPageBreak/>
        <w:drawing>
          <wp:inline distT="0" distB="0" distL="0" distR="0" wp14:anchorId="7E58C15B" wp14:editId="225E397A">
            <wp:extent cx="5515200" cy="2076174"/>
            <wp:effectExtent l="0" t="0" r="0" b="0"/>
            <wp:docPr id="7" name="Picture 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10;&#10;Description automatically generated"/>
                    <pic:cNvPicPr/>
                  </pic:nvPicPr>
                  <pic:blipFill rotWithShape="1">
                    <a:blip r:embed="rId43" cstate="print">
                      <a:extLst>
                        <a:ext uri="{28A0092B-C50C-407E-A947-70E740481C1C}">
                          <a14:useLocalDpi xmlns:a14="http://schemas.microsoft.com/office/drawing/2010/main" val="0"/>
                        </a:ext>
                      </a:extLst>
                    </a:blip>
                    <a:srcRect l="11289" t="7109" r="8346" b="8206"/>
                    <a:stretch/>
                  </pic:blipFill>
                  <pic:spPr bwMode="auto">
                    <a:xfrm>
                      <a:off x="0" y="0"/>
                      <a:ext cx="5515200" cy="2076174"/>
                    </a:xfrm>
                    <a:prstGeom prst="rect">
                      <a:avLst/>
                    </a:prstGeom>
                    <a:ln>
                      <a:noFill/>
                    </a:ln>
                    <a:extLst>
                      <a:ext uri="{53640926-AAD7-44D8-BBD7-CCE9431645EC}">
                        <a14:shadowObscured xmlns:a14="http://schemas.microsoft.com/office/drawing/2010/main"/>
                      </a:ext>
                    </a:extLst>
                  </pic:spPr>
                </pic:pic>
              </a:graphicData>
            </a:graphic>
          </wp:inline>
        </w:drawing>
      </w:r>
    </w:p>
    <w:p w14:paraId="277A7BC1" w14:textId="0D40F69E" w:rsidR="0051707E" w:rsidRDefault="00BC6D05" w:rsidP="00BC6D05">
      <w:pPr>
        <w:pStyle w:val="Caption"/>
        <w:jc w:val="center"/>
        <w:rPr>
          <w:lang w:val="es-ES" w:eastAsia="es-ES"/>
        </w:rPr>
      </w:pPr>
      <w:bookmarkStart w:id="99" w:name="_Ref62153716"/>
      <w:bookmarkStart w:id="100" w:name="_Toc62166991"/>
      <w:r w:rsidRPr="00BD7CAF">
        <w:rPr>
          <w:lang w:val="es-ES"/>
        </w:rPr>
        <w:t xml:space="preserve">Figura </w:t>
      </w:r>
      <w:r>
        <w:fldChar w:fldCharType="begin"/>
      </w:r>
      <w:r w:rsidRPr="00BD7CAF">
        <w:rPr>
          <w:lang w:val="es-ES"/>
        </w:rPr>
        <w:instrText xml:space="preserve"> SEQ Figura \* ARABIC </w:instrText>
      </w:r>
      <w:r>
        <w:fldChar w:fldCharType="separate"/>
      </w:r>
      <w:r w:rsidR="00647E87">
        <w:rPr>
          <w:noProof/>
          <w:lang w:val="es-ES"/>
        </w:rPr>
        <w:t>17</w:t>
      </w:r>
      <w:r>
        <w:fldChar w:fldCharType="end"/>
      </w:r>
      <w:bookmarkEnd w:id="99"/>
      <w:r w:rsidRPr="00BD7CAF">
        <w:rPr>
          <w:lang w:val="es-ES"/>
        </w:rPr>
        <w:t>. Máscara del Nivel 1 obtenida en el algoritmo McStrip.</w:t>
      </w:r>
      <w:bookmarkEnd w:id="100"/>
    </w:p>
    <w:p w14:paraId="1B46467F" w14:textId="77777777" w:rsidR="00B939D5" w:rsidRDefault="00B939D5" w:rsidP="001D19EE">
      <w:pPr>
        <w:pStyle w:val="Heading4"/>
        <w:numPr>
          <w:ilvl w:val="0"/>
          <w:numId w:val="23"/>
        </w:numPr>
      </w:pPr>
      <w:r>
        <w:t>Máscara de Nivel 2</w:t>
      </w:r>
    </w:p>
    <w:p w14:paraId="720B2F28" w14:textId="1AC211B3" w:rsidR="00B939D5" w:rsidRDefault="001F0112" w:rsidP="00B939D5">
      <w:pPr>
        <w:rPr>
          <w:lang w:val="es-ES" w:eastAsia="es-ES"/>
        </w:rPr>
      </w:pPr>
      <w:r>
        <w:rPr>
          <w:lang w:val="es-ES" w:eastAsia="es-ES"/>
        </w:rPr>
        <w:t xml:space="preserve">La máscara de Nivel 2 </w:t>
      </w:r>
      <w:r w:rsidR="00036DCD">
        <w:rPr>
          <w:lang w:val="es-ES" w:eastAsia="es-ES"/>
        </w:rPr>
        <w:t>se obtiene al aplicar el método de Otsu para la obtención de distintos valores de umbral</w:t>
      </w:r>
      <w:r w:rsidR="00906D20">
        <w:rPr>
          <w:lang w:val="es-ES" w:eastAsia="es-ES"/>
        </w:rPr>
        <w:t xml:space="preserve"> a partir del volumen original</w:t>
      </w:r>
      <w:r w:rsidR="002B741A">
        <w:rPr>
          <w:lang w:val="es-ES" w:eastAsia="es-ES"/>
        </w:rPr>
        <w:t>. Mediante esto,</w:t>
      </w:r>
      <w:r w:rsidR="00036DCD">
        <w:rPr>
          <w:lang w:val="es-ES" w:eastAsia="es-ES"/>
        </w:rPr>
        <w:t xml:space="preserve"> en vez de diferenciar el fondo del objeto, se definen 5 clases distintas (fondo, </w:t>
      </w:r>
      <w:r w:rsidR="00036DCD">
        <w:rPr>
          <w:lang w:val="es-ES" w:eastAsia="es-ES"/>
        </w:rPr>
        <w:t>líquido cerebroespinal, materia gris</w:t>
      </w:r>
      <w:r w:rsidR="00036DCD">
        <w:rPr>
          <w:lang w:val="es-ES" w:eastAsia="es-ES"/>
        </w:rPr>
        <w:t xml:space="preserve">, </w:t>
      </w:r>
      <w:r w:rsidR="00036DCD">
        <w:rPr>
          <w:lang w:val="es-ES" w:eastAsia="es-ES"/>
        </w:rPr>
        <w:t>materia blanca</w:t>
      </w:r>
      <w:r w:rsidR="00036DCD">
        <w:rPr>
          <w:lang w:val="es-ES" w:eastAsia="es-ES"/>
        </w:rPr>
        <w:t xml:space="preserve"> y cráneo) y se obtienen los valores de umbral que </w:t>
      </w:r>
      <w:r w:rsidR="00220FD2">
        <w:rPr>
          <w:lang w:val="es-ES" w:eastAsia="es-ES"/>
        </w:rPr>
        <w:t>separan el histograma en estas clases</w:t>
      </w:r>
      <w:r w:rsidR="00036DCD">
        <w:rPr>
          <w:lang w:val="es-ES" w:eastAsia="es-ES"/>
        </w:rPr>
        <w:t>.</w:t>
      </w:r>
    </w:p>
    <w:p w14:paraId="48796959" w14:textId="5FA24CD5" w:rsidR="00906D20" w:rsidRDefault="00906D20" w:rsidP="00B939D5">
      <w:pPr>
        <w:rPr>
          <w:lang w:val="es-ES" w:eastAsia="es-ES"/>
        </w:rPr>
      </w:pPr>
      <w:r>
        <w:rPr>
          <w:lang w:val="es-ES" w:eastAsia="es-ES"/>
        </w:rPr>
        <w:t>Una vez se obtienen los valores de umbral</w:t>
      </w:r>
      <w:r w:rsidR="00EF16AA">
        <w:rPr>
          <w:lang w:val="es-ES" w:eastAsia="es-ES"/>
        </w:rPr>
        <w:t>, se aplica la máscara de nivel 1 al volumen y se eliminan los valores que corresponden al cráneo y al fondo.</w:t>
      </w:r>
      <w:r w:rsidR="009F7BF0">
        <w:rPr>
          <w:lang w:val="es-ES" w:eastAsia="es-ES"/>
        </w:rPr>
        <w:t xml:space="preserve"> Se aplican operaciones morfológicas y se selecciona la región con el volumen más grande</w:t>
      </w:r>
      <w:r w:rsidR="004D5567">
        <w:rPr>
          <w:lang w:val="es-ES" w:eastAsia="es-ES"/>
        </w:rPr>
        <w:t>, que se corresponderá con el cerebro.</w:t>
      </w:r>
    </w:p>
    <w:p w14:paraId="5CD7543B" w14:textId="3EBE60C9" w:rsidR="000C42F1" w:rsidRDefault="000C42F1" w:rsidP="000C42F1">
      <w:pPr>
        <w:rPr>
          <w:lang w:val="es-ES" w:eastAsia="es-ES"/>
        </w:rPr>
      </w:pPr>
      <w:r>
        <w:rPr>
          <w:lang w:val="es-ES"/>
        </w:rPr>
        <w:t xml:space="preserve">En la </w:t>
      </w:r>
      <w:r>
        <w:rPr>
          <w:lang w:val="es-ES"/>
        </w:rPr>
        <w:fldChar w:fldCharType="begin"/>
      </w:r>
      <w:r>
        <w:rPr>
          <w:lang w:val="es-ES"/>
        </w:rPr>
        <w:instrText xml:space="preserve"> REF _Ref62154147 \h </w:instrText>
      </w:r>
      <w:r>
        <w:rPr>
          <w:lang w:val="es-ES"/>
        </w:rPr>
      </w:r>
      <w:r>
        <w:rPr>
          <w:lang w:val="es-ES"/>
        </w:rPr>
        <w:fldChar w:fldCharType="separate"/>
      </w:r>
      <w:r w:rsidR="00647E87" w:rsidRPr="002C163B">
        <w:rPr>
          <w:lang w:val="es-ES"/>
        </w:rPr>
        <w:t xml:space="preserve">Figura </w:t>
      </w:r>
      <w:r w:rsidR="00647E87">
        <w:rPr>
          <w:noProof/>
          <w:lang w:val="es-ES"/>
        </w:rPr>
        <w:t>18</w:t>
      </w:r>
      <w:r>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33E1888A" w14:textId="77777777" w:rsidR="002C163B" w:rsidRDefault="002C163B" w:rsidP="002C163B">
      <w:pPr>
        <w:keepNext/>
        <w:ind w:firstLine="0"/>
        <w:jc w:val="center"/>
      </w:pPr>
      <w:r>
        <w:rPr>
          <w:noProof/>
          <w:lang w:val="es-ES" w:eastAsia="es-ES"/>
        </w:rPr>
        <w:drawing>
          <wp:inline distT="0" distB="0" distL="0" distR="0" wp14:anchorId="717F5ADB" wp14:editId="6774C5F3">
            <wp:extent cx="5515200" cy="2088905"/>
            <wp:effectExtent l="0" t="0" r="0" b="0"/>
            <wp:docPr id="12" name="Picture 1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10;&#10;Description automatically generated"/>
                    <pic:cNvPicPr/>
                  </pic:nvPicPr>
                  <pic:blipFill rotWithShape="1">
                    <a:blip r:embed="rId44" cstate="print">
                      <a:extLst>
                        <a:ext uri="{28A0092B-C50C-407E-A947-70E740481C1C}">
                          <a14:useLocalDpi xmlns:a14="http://schemas.microsoft.com/office/drawing/2010/main" val="0"/>
                        </a:ext>
                      </a:extLst>
                    </a:blip>
                    <a:srcRect l="11366" t="7771" r="8371" b="7384"/>
                    <a:stretch/>
                  </pic:blipFill>
                  <pic:spPr bwMode="auto">
                    <a:xfrm>
                      <a:off x="0" y="0"/>
                      <a:ext cx="5515200" cy="2088905"/>
                    </a:xfrm>
                    <a:prstGeom prst="rect">
                      <a:avLst/>
                    </a:prstGeom>
                    <a:ln>
                      <a:noFill/>
                    </a:ln>
                    <a:extLst>
                      <a:ext uri="{53640926-AAD7-44D8-BBD7-CCE9431645EC}">
                        <a14:shadowObscured xmlns:a14="http://schemas.microsoft.com/office/drawing/2010/main"/>
                      </a:ext>
                    </a:extLst>
                  </pic:spPr>
                </pic:pic>
              </a:graphicData>
            </a:graphic>
          </wp:inline>
        </w:drawing>
      </w:r>
    </w:p>
    <w:p w14:paraId="4F1FF2C3" w14:textId="71E67C40" w:rsidR="002C163B" w:rsidRDefault="002C163B" w:rsidP="002C163B">
      <w:pPr>
        <w:pStyle w:val="Caption"/>
        <w:jc w:val="center"/>
        <w:rPr>
          <w:lang w:val="es-ES" w:eastAsia="es-ES"/>
        </w:rPr>
      </w:pPr>
      <w:bookmarkStart w:id="101" w:name="_Ref62154147"/>
      <w:bookmarkStart w:id="102" w:name="_Toc62166992"/>
      <w:r w:rsidRPr="002C163B">
        <w:rPr>
          <w:lang w:val="es-ES"/>
        </w:rPr>
        <w:t xml:space="preserve">Figura </w:t>
      </w:r>
      <w:r>
        <w:fldChar w:fldCharType="begin"/>
      </w:r>
      <w:r w:rsidRPr="002C163B">
        <w:rPr>
          <w:lang w:val="es-ES"/>
        </w:rPr>
        <w:instrText xml:space="preserve"> SEQ Figura \* ARABIC </w:instrText>
      </w:r>
      <w:r>
        <w:fldChar w:fldCharType="separate"/>
      </w:r>
      <w:r w:rsidR="00647E87">
        <w:rPr>
          <w:noProof/>
          <w:lang w:val="es-ES"/>
        </w:rPr>
        <w:t>18</w:t>
      </w:r>
      <w:r>
        <w:fldChar w:fldCharType="end"/>
      </w:r>
      <w:bookmarkEnd w:id="101"/>
      <w:r w:rsidRPr="002C163B">
        <w:rPr>
          <w:lang w:val="es-ES"/>
        </w:rPr>
        <w:t>. Máscara del Nivel 2 obtenida en el algoritmo McStrip.</w:t>
      </w:r>
      <w:bookmarkEnd w:id="102"/>
    </w:p>
    <w:p w14:paraId="321CF423" w14:textId="77777777" w:rsidR="00B939D5" w:rsidRDefault="00B939D5" w:rsidP="001D19EE">
      <w:pPr>
        <w:pStyle w:val="Heading4"/>
        <w:numPr>
          <w:ilvl w:val="0"/>
          <w:numId w:val="23"/>
        </w:numPr>
      </w:pPr>
      <w:r>
        <w:t>Máscara de Nivel 3</w:t>
      </w:r>
    </w:p>
    <w:p w14:paraId="5B75208F" w14:textId="0D99D85A" w:rsidR="00CC2B12" w:rsidRDefault="00B939D5" w:rsidP="00B939D5">
      <w:pPr>
        <w:rPr>
          <w:lang w:val="es-ES"/>
        </w:rPr>
      </w:pPr>
      <w:r>
        <w:rPr>
          <w:lang w:val="es-ES"/>
        </w:rPr>
        <w:t xml:space="preserve">El algoritmo implementado para la máscara de </w:t>
      </w:r>
      <w:r w:rsidR="001F0112">
        <w:rPr>
          <w:lang w:val="es-ES"/>
        </w:rPr>
        <w:t>N</w:t>
      </w:r>
      <w:r>
        <w:rPr>
          <w:lang w:val="es-ES"/>
        </w:rPr>
        <w:t xml:space="preserve">ivel 3 se corresponde con el algoritmo que se denomina Brain Sourface Extractor o BSE. </w:t>
      </w:r>
      <w:r w:rsidR="00140EFA">
        <w:rPr>
          <w:lang w:val="es-ES"/>
        </w:rPr>
        <w:t xml:space="preserve">La máscara del </w:t>
      </w:r>
      <w:r w:rsidR="00FD559C">
        <w:rPr>
          <w:lang w:val="es-ES"/>
        </w:rPr>
        <w:t>N</w:t>
      </w:r>
      <w:r w:rsidR="00140EFA">
        <w:rPr>
          <w:lang w:val="es-ES"/>
        </w:rPr>
        <w:t xml:space="preserve">ivel 1 se emplea como delimitante en este algoritmo, ya que se le aplica a la RM </w:t>
      </w:r>
      <w:r w:rsidR="001927D0">
        <w:rPr>
          <w:lang w:val="es-ES"/>
        </w:rPr>
        <w:t>que se introduce</w:t>
      </w:r>
      <w:r w:rsidR="00140EFA">
        <w:rPr>
          <w:lang w:val="es-ES"/>
        </w:rPr>
        <w:t>.</w:t>
      </w:r>
    </w:p>
    <w:p w14:paraId="1BCEBE0E" w14:textId="2E449E64" w:rsidR="00B939D5" w:rsidRDefault="00B939D5" w:rsidP="00B939D5">
      <w:pPr>
        <w:rPr>
          <w:lang w:val="es-ES"/>
        </w:rPr>
      </w:pPr>
      <w:r>
        <w:rPr>
          <w:lang w:val="es-ES"/>
        </w:rPr>
        <w:lastRenderedPageBreak/>
        <w:t xml:space="preserve">El diagrama paso a paso del proceso de la extracción del cerebro para para este algoritmo define de la </w:t>
      </w:r>
      <w:r>
        <w:rPr>
          <w:lang w:val="es-ES"/>
        </w:rPr>
        <w:fldChar w:fldCharType="begin"/>
      </w:r>
      <w:r>
        <w:rPr>
          <w:lang w:val="es-ES"/>
        </w:rPr>
        <w:instrText xml:space="preserve"> REF _Ref62118742 \h </w:instrText>
      </w:r>
      <w:r>
        <w:rPr>
          <w:lang w:val="es-ES"/>
        </w:rPr>
      </w:r>
      <w:r>
        <w:rPr>
          <w:lang w:val="es-ES"/>
        </w:rPr>
        <w:fldChar w:fldCharType="separate"/>
      </w:r>
      <w:r w:rsidR="00647E87" w:rsidRPr="006F05AB">
        <w:rPr>
          <w:lang w:val="es-ES"/>
        </w:rPr>
        <w:t xml:space="preserve">Figura </w:t>
      </w:r>
      <w:r w:rsidR="00647E87">
        <w:rPr>
          <w:noProof/>
          <w:lang w:val="es-ES"/>
        </w:rPr>
        <w:t>19</w:t>
      </w:r>
      <w:r>
        <w:rPr>
          <w:lang w:val="es-ES"/>
        </w:rPr>
        <w:fldChar w:fldCharType="end"/>
      </w:r>
      <w:r>
        <w:rPr>
          <w:lang w:val="es-ES"/>
        </w:rPr>
        <w:t>.</w:t>
      </w:r>
    </w:p>
    <w:p w14:paraId="655DE2AB" w14:textId="77777777" w:rsidR="00B939D5" w:rsidRDefault="00B939D5" w:rsidP="00B939D5">
      <w:pPr>
        <w:keepNext/>
        <w:ind w:firstLine="0"/>
      </w:pPr>
      <w:r>
        <w:rPr>
          <w:noProof/>
          <w:lang w:val="es-ES"/>
        </w:rPr>
        <w:drawing>
          <wp:inline distT="0" distB="0" distL="0" distR="0" wp14:anchorId="609D23D5" wp14:editId="07748956">
            <wp:extent cx="5500370" cy="820271"/>
            <wp:effectExtent l="12700" t="0" r="2413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5" r:lo="rId46" r:qs="rId47" r:cs="rId48"/>
              </a:graphicData>
            </a:graphic>
          </wp:inline>
        </w:drawing>
      </w:r>
    </w:p>
    <w:p w14:paraId="5DCDB42E" w14:textId="7CEBFC5F" w:rsidR="00B939D5" w:rsidRDefault="00B939D5" w:rsidP="00B939D5">
      <w:pPr>
        <w:pStyle w:val="Caption"/>
        <w:ind w:firstLine="0"/>
        <w:jc w:val="center"/>
        <w:rPr>
          <w:lang w:val="es-ES"/>
        </w:rPr>
      </w:pPr>
      <w:bookmarkStart w:id="103" w:name="_Ref62118742"/>
      <w:bookmarkStart w:id="104" w:name="_Toc62118691"/>
      <w:bookmarkStart w:id="105" w:name="_Toc62166993"/>
      <w:r w:rsidRPr="006F05AB">
        <w:rPr>
          <w:lang w:val="es-ES"/>
        </w:rPr>
        <w:t xml:space="preserve">Figura </w:t>
      </w:r>
      <w:r>
        <w:fldChar w:fldCharType="begin"/>
      </w:r>
      <w:r w:rsidRPr="006F05AB">
        <w:rPr>
          <w:lang w:val="es-ES"/>
        </w:rPr>
        <w:instrText xml:space="preserve"> SEQ Figura \* ARABIC </w:instrText>
      </w:r>
      <w:r>
        <w:fldChar w:fldCharType="separate"/>
      </w:r>
      <w:r w:rsidR="00647E87">
        <w:rPr>
          <w:noProof/>
          <w:lang w:val="es-ES"/>
        </w:rPr>
        <w:t>19</w:t>
      </w:r>
      <w:r>
        <w:fldChar w:fldCharType="end"/>
      </w:r>
      <w:bookmarkEnd w:id="103"/>
      <w:r w:rsidRPr="006F05AB">
        <w:rPr>
          <w:lang w:val="es-ES"/>
        </w:rPr>
        <w:t xml:space="preserve">. </w:t>
      </w:r>
      <w:r w:rsidR="00F81576">
        <w:rPr>
          <w:lang w:val="es-ES"/>
        </w:rPr>
        <w:t>Diagrama del a</w:t>
      </w:r>
      <w:r>
        <w:rPr>
          <w:lang w:val="es-ES"/>
        </w:rPr>
        <w:t>lgoritmo BSE</w:t>
      </w:r>
      <w:r w:rsidRPr="006F05AB">
        <w:rPr>
          <w:lang w:val="es-ES"/>
        </w:rPr>
        <w:t>.</w:t>
      </w:r>
      <w:bookmarkEnd w:id="104"/>
      <w:bookmarkEnd w:id="105"/>
    </w:p>
    <w:p w14:paraId="37861E6E" w14:textId="67A420D7" w:rsidR="00B939D5" w:rsidRDefault="00B939D5" w:rsidP="00B939D5">
      <w:pPr>
        <w:rPr>
          <w:lang w:val="es-ES"/>
        </w:rPr>
      </w:pPr>
      <w:r>
        <w:rPr>
          <w:lang w:val="es-ES"/>
        </w:rPr>
        <w:t xml:space="preserve">A continuación, se describe cada uno de los pasos ejecutados </w:t>
      </w:r>
      <w:r>
        <w:rPr>
          <w:lang w:val="es-ES"/>
        </w:rPr>
        <w:fldChar w:fldCharType="begin"/>
      </w:r>
      <w:r w:rsidR="00904A22">
        <w:rPr>
          <w:lang w:val="es-ES"/>
        </w:rPr>
        <w:instrText xml:space="preserve"> ADDIN ZOTERO_ITEM CSL_CITATION {"citationID":"uHJq4KPK","properties":{"formattedCitation":"[66]","plainCitation":"[66]","noteIndex":0},"citationItems":[{"id":227,"uris":["http://zotero.org/groups/2648216/items/JPMWLSVT"],"uri":["http://zotero.org/groups/2648216/items/JPMWLSVT"],"itemData":{"id":227,"type":"webpage","title":"Extract Brain: Extract Brain Surface (BSE) - MIPAV","URL":"https://mipav.cit.nih.gov/pubwiki/index.php/Extract_Brain:_Extract_Brain_Surface_(BSE)","accessed":{"date-parts":[["2021",1,21]]}}}],"schema":"https://github.com/citation-style-language/schema/raw/master/csl-citation.json"} </w:instrText>
      </w:r>
      <w:r>
        <w:rPr>
          <w:lang w:val="es-ES"/>
        </w:rPr>
        <w:fldChar w:fldCharType="separate"/>
      </w:r>
      <w:r w:rsidR="00904A22">
        <w:rPr>
          <w:noProof/>
          <w:lang w:val="es-ES"/>
        </w:rPr>
        <w:t>[66]</w:t>
      </w:r>
      <w:r>
        <w:rPr>
          <w:lang w:val="es-ES"/>
        </w:rPr>
        <w:fldChar w:fldCharType="end"/>
      </w:r>
      <w:r>
        <w:rPr>
          <w:lang w:val="es-ES"/>
        </w:rPr>
        <w:t>.</w:t>
      </w:r>
    </w:p>
    <w:p w14:paraId="2F4A3402" w14:textId="7C22600C" w:rsidR="00B939D5" w:rsidRDefault="00415EE7" w:rsidP="00B939D5">
      <w:pPr>
        <w:pStyle w:val="ListParagraph"/>
        <w:numPr>
          <w:ilvl w:val="1"/>
          <w:numId w:val="5"/>
        </w:numPr>
        <w:rPr>
          <w:lang w:val="es-ES"/>
        </w:rPr>
      </w:pPr>
      <w:r>
        <w:rPr>
          <w:lang w:val="es-ES"/>
        </w:rPr>
        <w:t>Para mejorar la detección de bordes y eliminar irregularidades, se aplica un filtro espacial</w:t>
      </w:r>
      <w:r w:rsidR="00C054ED">
        <w:rPr>
          <w:lang w:val="es-ES"/>
        </w:rPr>
        <w:t>. Este filtro se denomina filtro anisotrópico de difusión, que suaviza las pequeñas diferencias de contraste e intensifica las grandes, lo que permite que los bordes de alto contraste se mantengan en la imagen mientras que las de bajo contraste se difuminan.</w:t>
      </w:r>
    </w:p>
    <w:p w14:paraId="4CBA0698" w14:textId="0A29E4F4" w:rsidR="00B939D5" w:rsidRDefault="00C054ED" w:rsidP="00B939D5">
      <w:pPr>
        <w:pStyle w:val="ListParagraph"/>
        <w:numPr>
          <w:ilvl w:val="1"/>
          <w:numId w:val="5"/>
        </w:numPr>
        <w:rPr>
          <w:lang w:val="es-ES"/>
        </w:rPr>
      </w:pPr>
      <w:r>
        <w:rPr>
          <w:lang w:val="es-ES"/>
        </w:rPr>
        <w:t xml:space="preserve">Con el objetivo de detectar los bordes, se aplica </w:t>
      </w:r>
      <w:r w:rsidR="00A154CA">
        <w:rPr>
          <w:lang w:val="es-ES"/>
        </w:rPr>
        <w:t xml:space="preserve">el filtro LoG o </w:t>
      </w:r>
      <w:r w:rsidR="00A154CA" w:rsidRPr="00A154CA">
        <w:rPr>
          <w:i/>
          <w:iCs/>
          <w:lang w:val="es-ES"/>
        </w:rPr>
        <w:t>Laplacian of Gaussian</w:t>
      </w:r>
      <w:r w:rsidR="00A154CA">
        <w:rPr>
          <w:lang w:val="es-ES"/>
        </w:rPr>
        <w:t>. Consiste en filtrar la imagen con un filtro gaussiano para posteriormente aplicarle un filtro Laplaciano.</w:t>
      </w:r>
      <w:r w:rsidR="00D87D35">
        <w:rPr>
          <w:lang w:val="es-ES"/>
        </w:rPr>
        <w:t xml:space="preserve"> De esta forma, la imagen pasa a ser binaria conservando los valores mayores a 0 objeto y eliminando los menores.</w:t>
      </w:r>
    </w:p>
    <w:p w14:paraId="179BD534" w14:textId="6BAFC8B2" w:rsidR="00B939D5" w:rsidRDefault="00967818" w:rsidP="00B939D5">
      <w:pPr>
        <w:pStyle w:val="ListParagraph"/>
        <w:numPr>
          <w:ilvl w:val="1"/>
          <w:numId w:val="5"/>
        </w:numPr>
        <w:rPr>
          <w:lang w:val="es-ES"/>
        </w:rPr>
      </w:pPr>
      <w:r>
        <w:rPr>
          <w:lang w:val="es-ES"/>
        </w:rPr>
        <w:t>El volumen se erosiona para eliminar los pequeños objetos que pueden quedar adheridos al cerebro.</w:t>
      </w:r>
    </w:p>
    <w:p w14:paraId="504EF984" w14:textId="29FA3103" w:rsidR="00B939D5" w:rsidRDefault="00F86215" w:rsidP="00B939D5">
      <w:pPr>
        <w:pStyle w:val="ListParagraph"/>
        <w:numPr>
          <w:ilvl w:val="1"/>
          <w:numId w:val="5"/>
        </w:numPr>
        <w:rPr>
          <w:lang w:val="es-ES"/>
        </w:rPr>
      </w:pPr>
      <w:r>
        <w:rPr>
          <w:lang w:val="es-ES"/>
        </w:rPr>
        <w:t xml:space="preserve">El cerebro se </w:t>
      </w:r>
      <w:r w:rsidR="00D91317">
        <w:rPr>
          <w:lang w:val="es-ES"/>
        </w:rPr>
        <w:t>aísla</w:t>
      </w:r>
      <w:r>
        <w:rPr>
          <w:lang w:val="es-ES"/>
        </w:rPr>
        <w:t xml:space="preserve"> identificando el volumen más grande</w:t>
      </w:r>
      <w:r w:rsidR="001632D2">
        <w:rPr>
          <w:lang w:val="es-ES"/>
        </w:rPr>
        <w:t xml:space="preserve"> y eliminando el resto de las regiones. El volumen se dilata para compensar la erosión anterior.</w:t>
      </w:r>
    </w:p>
    <w:p w14:paraId="00C71DB1" w14:textId="32F6B49A" w:rsidR="00B939D5" w:rsidRDefault="00D11EB1" w:rsidP="00B939D5">
      <w:pPr>
        <w:pStyle w:val="ListParagraph"/>
        <w:numPr>
          <w:ilvl w:val="1"/>
          <w:numId w:val="5"/>
        </w:numPr>
        <w:rPr>
          <w:lang w:val="es-ES"/>
        </w:rPr>
      </w:pPr>
      <w:r>
        <w:rPr>
          <w:lang w:val="es-ES"/>
        </w:rPr>
        <w:t>Se realizan operaciones morfológicas para eliminar posibles agujeros que queden en la máscara.</w:t>
      </w:r>
    </w:p>
    <w:p w14:paraId="3E053B86" w14:textId="502A66A3" w:rsidR="007B2343" w:rsidRDefault="007B2343" w:rsidP="007B2343">
      <w:pPr>
        <w:rPr>
          <w:lang w:val="es-ES" w:eastAsia="es-ES"/>
        </w:rPr>
      </w:pPr>
      <w:r>
        <w:rPr>
          <w:lang w:val="es-ES"/>
        </w:rPr>
        <w:t xml:space="preserve">En la </w:t>
      </w:r>
      <w:r w:rsidR="000C42F1">
        <w:rPr>
          <w:lang w:val="es-ES"/>
        </w:rPr>
        <w:fldChar w:fldCharType="begin"/>
      </w:r>
      <w:r w:rsidR="000C42F1">
        <w:rPr>
          <w:lang w:val="es-ES"/>
        </w:rPr>
        <w:instrText xml:space="preserve"> REF _Ref62154114 \h </w:instrText>
      </w:r>
      <w:r w:rsidR="000C42F1">
        <w:rPr>
          <w:lang w:val="es-ES"/>
        </w:rPr>
      </w:r>
      <w:r w:rsidR="000C42F1">
        <w:rPr>
          <w:lang w:val="es-ES"/>
        </w:rPr>
        <w:fldChar w:fldCharType="separate"/>
      </w:r>
      <w:r w:rsidR="00647E87" w:rsidRPr="005B0617">
        <w:rPr>
          <w:lang w:val="es-ES"/>
        </w:rPr>
        <w:t xml:space="preserve">Figura </w:t>
      </w:r>
      <w:r w:rsidR="00647E87">
        <w:rPr>
          <w:noProof/>
          <w:lang w:val="es-ES"/>
        </w:rPr>
        <w:t>20</w:t>
      </w:r>
      <w:r w:rsidR="000C42F1">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7D811B2F" w14:textId="77777777" w:rsidR="005B0617" w:rsidRDefault="005B0617" w:rsidP="005B0617">
      <w:pPr>
        <w:keepNext/>
        <w:ind w:firstLine="0"/>
        <w:jc w:val="center"/>
      </w:pPr>
      <w:r>
        <w:rPr>
          <w:noProof/>
          <w:lang w:val="es-ES"/>
        </w:rPr>
        <w:drawing>
          <wp:inline distT="0" distB="0" distL="0" distR="0" wp14:anchorId="24978CEF" wp14:editId="587EE12D">
            <wp:extent cx="5515200" cy="2091301"/>
            <wp:effectExtent l="0" t="0" r="0" b="4445"/>
            <wp:docPr id="15" name="Picture 1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10;&#10;Description automatically generated"/>
                    <pic:cNvPicPr/>
                  </pic:nvPicPr>
                  <pic:blipFill rotWithShape="1">
                    <a:blip r:embed="rId50" cstate="print">
                      <a:extLst>
                        <a:ext uri="{28A0092B-C50C-407E-A947-70E740481C1C}">
                          <a14:useLocalDpi xmlns:a14="http://schemas.microsoft.com/office/drawing/2010/main" val="0"/>
                        </a:ext>
                      </a:extLst>
                    </a:blip>
                    <a:srcRect l="11366" t="7721" r="7877" b="7345"/>
                    <a:stretch/>
                  </pic:blipFill>
                  <pic:spPr bwMode="auto">
                    <a:xfrm>
                      <a:off x="0" y="0"/>
                      <a:ext cx="5515200" cy="2091301"/>
                    </a:xfrm>
                    <a:prstGeom prst="rect">
                      <a:avLst/>
                    </a:prstGeom>
                    <a:ln>
                      <a:noFill/>
                    </a:ln>
                    <a:extLst>
                      <a:ext uri="{53640926-AAD7-44D8-BBD7-CCE9431645EC}">
                        <a14:shadowObscured xmlns:a14="http://schemas.microsoft.com/office/drawing/2010/main"/>
                      </a:ext>
                    </a:extLst>
                  </pic:spPr>
                </pic:pic>
              </a:graphicData>
            </a:graphic>
          </wp:inline>
        </w:drawing>
      </w:r>
    </w:p>
    <w:p w14:paraId="2356FBC2" w14:textId="7DA27467" w:rsidR="007B2343" w:rsidRPr="00AB6F44" w:rsidRDefault="005B0617" w:rsidP="005B0617">
      <w:pPr>
        <w:pStyle w:val="Caption"/>
        <w:jc w:val="center"/>
        <w:rPr>
          <w:lang w:val="es-ES"/>
        </w:rPr>
      </w:pPr>
      <w:bookmarkStart w:id="106" w:name="_Ref62154114"/>
      <w:bookmarkStart w:id="107" w:name="_Toc62166994"/>
      <w:r w:rsidRPr="005B0617">
        <w:rPr>
          <w:lang w:val="es-ES"/>
        </w:rPr>
        <w:t xml:space="preserve">Figura </w:t>
      </w:r>
      <w:r>
        <w:fldChar w:fldCharType="begin"/>
      </w:r>
      <w:r w:rsidRPr="005B0617">
        <w:rPr>
          <w:lang w:val="es-ES"/>
        </w:rPr>
        <w:instrText xml:space="preserve"> SEQ Figura \* ARABIC </w:instrText>
      </w:r>
      <w:r>
        <w:fldChar w:fldCharType="separate"/>
      </w:r>
      <w:r w:rsidR="00647E87">
        <w:rPr>
          <w:noProof/>
          <w:lang w:val="es-ES"/>
        </w:rPr>
        <w:t>20</w:t>
      </w:r>
      <w:r>
        <w:fldChar w:fldCharType="end"/>
      </w:r>
      <w:bookmarkEnd w:id="106"/>
      <w:r w:rsidRPr="005B0617">
        <w:rPr>
          <w:lang w:val="es-ES"/>
        </w:rPr>
        <w:t>. Máscara del Nivel 3 obtenida en el algoritmo McStrip.</w:t>
      </w:r>
      <w:bookmarkEnd w:id="107"/>
    </w:p>
    <w:p w14:paraId="3E31232C" w14:textId="1E6E9727" w:rsidR="00BF23F6" w:rsidRDefault="00BF23F6" w:rsidP="00BF23F6">
      <w:pPr>
        <w:pStyle w:val="Heading4"/>
        <w:numPr>
          <w:ilvl w:val="0"/>
          <w:numId w:val="23"/>
        </w:numPr>
      </w:pPr>
      <w:r>
        <w:lastRenderedPageBreak/>
        <w:t xml:space="preserve">Máscara de </w:t>
      </w:r>
      <w:r w:rsidR="001328D6">
        <w:t>Consenso</w:t>
      </w:r>
    </w:p>
    <w:p w14:paraId="0C9ED621" w14:textId="0D6023FD" w:rsidR="00BF23F6" w:rsidRPr="00BF23F6" w:rsidRDefault="00CC2EF0" w:rsidP="00BF23F6">
      <w:pPr>
        <w:rPr>
          <w:lang w:val="es-ES" w:eastAsia="es-ES"/>
        </w:rPr>
      </w:pPr>
      <w:r>
        <w:rPr>
          <w:lang w:val="es-ES" w:eastAsia="es-ES"/>
        </w:rPr>
        <w:t xml:space="preserve">La máscara de consenso se obtiene mediante una regla basada en votos. Partiendo de las máscaras de los tres niveles obtenidos anteriormente, para que un </w:t>
      </w:r>
      <w:r w:rsidR="00AF67A9">
        <w:rPr>
          <w:lang w:val="es-ES" w:eastAsia="es-ES"/>
        </w:rPr>
        <w:t>píxel</w:t>
      </w:r>
      <w:r>
        <w:rPr>
          <w:lang w:val="es-ES" w:eastAsia="es-ES"/>
        </w:rPr>
        <w:t xml:space="preserve"> sea aceptado, deberá estar incluido en </w:t>
      </w:r>
      <w:r w:rsidR="00AF67A9">
        <w:rPr>
          <w:lang w:val="es-ES" w:eastAsia="es-ES"/>
        </w:rPr>
        <w:t xml:space="preserve">al menos </w:t>
      </w:r>
      <w:r>
        <w:rPr>
          <w:lang w:val="es-ES" w:eastAsia="es-ES"/>
        </w:rPr>
        <w:t>dos de l</w:t>
      </w:r>
      <w:r w:rsidR="00AF67A9">
        <w:rPr>
          <w:lang w:val="es-ES" w:eastAsia="es-ES"/>
        </w:rPr>
        <w:t xml:space="preserve">as máscaras obtenidas. Después, se realizan operaciones morfológicas para llenar agujeros que </w:t>
      </w:r>
      <w:r w:rsidR="00166BD8">
        <w:rPr>
          <w:lang w:val="es-ES" w:eastAsia="es-ES"/>
        </w:rPr>
        <w:t>puede haber presente en la máscara final.</w:t>
      </w:r>
    </w:p>
    <w:p w14:paraId="63CB96BB" w14:textId="34A38CB3" w:rsidR="00223825" w:rsidRDefault="00223825" w:rsidP="00223825">
      <w:pPr>
        <w:rPr>
          <w:lang w:val="es-ES" w:eastAsia="es-ES"/>
        </w:rPr>
      </w:pPr>
      <w:r>
        <w:rPr>
          <w:lang w:val="es-ES"/>
        </w:rPr>
        <w:t xml:space="preserve">En la </w:t>
      </w:r>
      <w:r w:rsidR="00723816">
        <w:rPr>
          <w:lang w:val="es-ES"/>
        </w:rPr>
        <w:fldChar w:fldCharType="begin"/>
      </w:r>
      <w:r w:rsidR="00723816">
        <w:rPr>
          <w:lang w:val="es-ES"/>
        </w:rPr>
        <w:instrText xml:space="preserve"> REF _Ref62154274 \h </w:instrText>
      </w:r>
      <w:r w:rsidR="00723816">
        <w:rPr>
          <w:lang w:val="es-ES"/>
        </w:rPr>
      </w:r>
      <w:r w:rsidR="00723816">
        <w:rPr>
          <w:lang w:val="es-ES"/>
        </w:rPr>
        <w:fldChar w:fldCharType="separate"/>
      </w:r>
      <w:r w:rsidR="00647E87" w:rsidRPr="005B0617">
        <w:rPr>
          <w:lang w:val="es-ES"/>
        </w:rPr>
        <w:t xml:space="preserve">Figura </w:t>
      </w:r>
      <w:r w:rsidR="00647E87">
        <w:rPr>
          <w:noProof/>
          <w:lang w:val="es-ES"/>
        </w:rPr>
        <w:t>21</w:t>
      </w:r>
      <w:r w:rsidR="00723816">
        <w:rPr>
          <w:lang w:val="es-ES"/>
        </w:rPr>
        <w:fldChar w:fldCharType="end"/>
      </w:r>
      <w:r w:rsidR="00723816">
        <w:rPr>
          <w:lang w:val="es-ES"/>
        </w:rPr>
        <w:t xml:space="preserve"> </w:t>
      </w:r>
      <w:r>
        <w:rPr>
          <w:lang w:val="es-ES"/>
        </w:rPr>
        <w:t xml:space="preserve">se observa </w:t>
      </w:r>
      <w:r>
        <w:rPr>
          <w:lang w:val="es-ES" w:eastAsia="es-ES"/>
        </w:rPr>
        <w:t>(de izquierda a derecha) la imagen original, la máscara de Nivel 3 obtenida a partir de esa imagen y la máscara aplicada a la imagen original.</w:t>
      </w:r>
    </w:p>
    <w:p w14:paraId="14627D9F" w14:textId="77777777" w:rsidR="00223825" w:rsidRDefault="00223825" w:rsidP="00223825">
      <w:pPr>
        <w:keepNext/>
        <w:ind w:firstLine="0"/>
        <w:jc w:val="center"/>
      </w:pPr>
      <w:r>
        <w:rPr>
          <w:noProof/>
          <w:lang w:val="es-ES"/>
        </w:rPr>
        <w:drawing>
          <wp:inline distT="0" distB="0" distL="0" distR="0" wp14:anchorId="5DEB26DD" wp14:editId="6FEE1C8E">
            <wp:extent cx="5515200" cy="2064032"/>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51" cstate="print">
                      <a:extLst>
                        <a:ext uri="{28A0092B-C50C-407E-A947-70E740481C1C}">
                          <a14:useLocalDpi xmlns:a14="http://schemas.microsoft.com/office/drawing/2010/main" val="0"/>
                        </a:ext>
                      </a:extLst>
                    </a:blip>
                    <a:srcRect l="11456" t="7788" r="8480" b="8333"/>
                    <a:stretch/>
                  </pic:blipFill>
                  <pic:spPr bwMode="auto">
                    <a:xfrm>
                      <a:off x="0" y="0"/>
                      <a:ext cx="5515200" cy="2064032"/>
                    </a:xfrm>
                    <a:prstGeom prst="rect">
                      <a:avLst/>
                    </a:prstGeom>
                    <a:ln>
                      <a:noFill/>
                    </a:ln>
                    <a:extLst>
                      <a:ext uri="{53640926-AAD7-44D8-BBD7-CCE9431645EC}">
                        <a14:shadowObscured xmlns:a14="http://schemas.microsoft.com/office/drawing/2010/main"/>
                      </a:ext>
                    </a:extLst>
                  </pic:spPr>
                </pic:pic>
              </a:graphicData>
            </a:graphic>
          </wp:inline>
        </w:drawing>
      </w:r>
    </w:p>
    <w:p w14:paraId="2179EFA4" w14:textId="0180C57C" w:rsidR="00223825" w:rsidRPr="00AB6F44" w:rsidRDefault="00223825" w:rsidP="00223825">
      <w:pPr>
        <w:pStyle w:val="Caption"/>
        <w:jc w:val="center"/>
        <w:rPr>
          <w:lang w:val="es-ES"/>
        </w:rPr>
      </w:pPr>
      <w:bookmarkStart w:id="108" w:name="_Ref62154274"/>
      <w:bookmarkStart w:id="109" w:name="_Toc62166995"/>
      <w:r w:rsidRPr="005B0617">
        <w:rPr>
          <w:lang w:val="es-ES"/>
        </w:rPr>
        <w:t xml:space="preserve">Figura </w:t>
      </w:r>
      <w:r>
        <w:fldChar w:fldCharType="begin"/>
      </w:r>
      <w:r w:rsidRPr="005B0617">
        <w:rPr>
          <w:lang w:val="es-ES"/>
        </w:rPr>
        <w:instrText xml:space="preserve"> SEQ Figura \* ARABIC </w:instrText>
      </w:r>
      <w:r>
        <w:fldChar w:fldCharType="separate"/>
      </w:r>
      <w:r w:rsidR="00647E87">
        <w:rPr>
          <w:noProof/>
          <w:lang w:val="es-ES"/>
        </w:rPr>
        <w:t>21</w:t>
      </w:r>
      <w:r>
        <w:fldChar w:fldCharType="end"/>
      </w:r>
      <w:bookmarkEnd w:id="108"/>
      <w:r w:rsidRPr="005B0617">
        <w:rPr>
          <w:lang w:val="es-ES"/>
        </w:rPr>
        <w:t>. Máscara de</w:t>
      </w:r>
      <w:r>
        <w:rPr>
          <w:lang w:val="es-ES"/>
        </w:rPr>
        <w:t xml:space="preserve"> Consenso </w:t>
      </w:r>
      <w:r w:rsidRPr="005B0617">
        <w:rPr>
          <w:lang w:val="es-ES"/>
        </w:rPr>
        <w:t>obtenida en el algoritmo McStrip.</w:t>
      </w:r>
      <w:bookmarkEnd w:id="109"/>
    </w:p>
    <w:p w14:paraId="355A64D6" w14:textId="68EC255C" w:rsidR="005869CB" w:rsidRDefault="00836A02" w:rsidP="005869CB">
      <w:pPr>
        <w:pStyle w:val="Heading2"/>
        <w:rPr>
          <w:lang w:val="es-ES"/>
        </w:rPr>
      </w:pPr>
      <w:bookmarkStart w:id="110" w:name="_Toc62166970"/>
      <w:r>
        <w:rPr>
          <w:lang w:val="es-ES"/>
        </w:rPr>
        <w:t xml:space="preserve">Segmentación </w:t>
      </w:r>
      <w:r w:rsidR="001163FB">
        <w:rPr>
          <w:lang w:val="es-ES"/>
        </w:rPr>
        <w:t xml:space="preserve">del </w:t>
      </w:r>
      <w:r w:rsidR="00004FAE">
        <w:rPr>
          <w:lang w:val="es-ES"/>
        </w:rPr>
        <w:t>Glioma</w:t>
      </w:r>
      <w:bookmarkEnd w:id="110"/>
    </w:p>
    <w:p w14:paraId="67DB4460" w14:textId="77777777" w:rsidR="005869CB" w:rsidRPr="00F14F16" w:rsidRDefault="005869CB" w:rsidP="005869CB">
      <w:pPr>
        <w:rPr>
          <w:lang w:val="es-ES"/>
        </w:rPr>
      </w:pPr>
    </w:p>
    <w:p w14:paraId="61DB0086" w14:textId="77777777" w:rsidR="005869CB" w:rsidRDefault="005869CB" w:rsidP="005869CB">
      <w:pPr>
        <w:rPr>
          <w:lang w:val="es-ES"/>
        </w:rPr>
      </w:pPr>
    </w:p>
    <w:p w14:paraId="29AFF2DE" w14:textId="77777777" w:rsidR="005869CB" w:rsidRDefault="005869CB" w:rsidP="005869CB"/>
    <w:p w14:paraId="57275791" w14:textId="6AADB24E" w:rsidR="006627F9" w:rsidRPr="00A422C2" w:rsidRDefault="006627F9" w:rsidP="005869CB">
      <w:pPr>
        <w:rPr>
          <w:lang w:val="es-ES"/>
        </w:rPr>
      </w:pPr>
    </w:p>
    <w:p w14:paraId="249E4E54" w14:textId="682FA6E2" w:rsidR="006627F9" w:rsidRPr="00A422C2" w:rsidRDefault="006627F9" w:rsidP="005869CB">
      <w:pPr>
        <w:rPr>
          <w:lang w:val="es-ES"/>
        </w:rPr>
      </w:pPr>
    </w:p>
    <w:p w14:paraId="0C55A68D" w14:textId="26562A10" w:rsidR="006627F9" w:rsidRDefault="006627F9" w:rsidP="006627F9">
      <w:pPr>
        <w:ind w:firstLine="0"/>
        <w:jc w:val="left"/>
        <w:rPr>
          <w:lang w:val="es-ES"/>
        </w:rPr>
      </w:pPr>
      <w:r w:rsidRPr="00A422C2">
        <w:rPr>
          <w:lang w:val="es-ES"/>
        </w:rPr>
        <w:br w:type="page"/>
      </w:r>
    </w:p>
    <w:p w14:paraId="3EBE6055" w14:textId="08074F1A" w:rsidR="00DC692F" w:rsidRPr="00DC692F" w:rsidRDefault="00DC692F" w:rsidP="00DC692F">
      <w:pPr>
        <w:pStyle w:val="Heading1"/>
      </w:pPr>
      <w:bookmarkStart w:id="111" w:name="_Toc62166971"/>
      <w:r>
        <w:lastRenderedPageBreak/>
        <w:t>EVALUACIÓN</w:t>
      </w:r>
      <w:r w:rsidR="0070208F">
        <w:t xml:space="preserve"> DEL SISTEMA</w:t>
      </w:r>
      <w:bookmarkEnd w:id="111"/>
    </w:p>
    <w:p w14:paraId="52987B48" w14:textId="743B4AE5" w:rsidR="00DC692F" w:rsidRDefault="00DC692F" w:rsidP="00FE7E40">
      <w:pPr>
        <w:rPr>
          <w:lang w:val="es-ES"/>
        </w:rPr>
      </w:pPr>
    </w:p>
    <w:p w14:paraId="21B51AE5" w14:textId="3BD585A7" w:rsidR="00DC692F" w:rsidRDefault="00DC692F">
      <w:pPr>
        <w:ind w:firstLine="0"/>
        <w:jc w:val="left"/>
        <w:rPr>
          <w:lang w:val="es-ES"/>
        </w:rPr>
      </w:pPr>
      <w:r>
        <w:rPr>
          <w:lang w:val="es-ES"/>
        </w:rPr>
        <w:br w:type="page"/>
      </w:r>
    </w:p>
    <w:p w14:paraId="58481A0F" w14:textId="0234ABE3" w:rsidR="00AE2AD1" w:rsidRPr="00AE2AD1" w:rsidRDefault="00AE2AD1" w:rsidP="00AE2AD1">
      <w:pPr>
        <w:pStyle w:val="Heading1"/>
      </w:pPr>
      <w:bookmarkStart w:id="112" w:name="_Toc62166972"/>
      <w:r>
        <w:lastRenderedPageBreak/>
        <w:t>CONCLUSIONES</w:t>
      </w:r>
      <w:bookmarkEnd w:id="112"/>
    </w:p>
    <w:p w14:paraId="76935246" w14:textId="056E5C17" w:rsidR="00AE2AD1" w:rsidRDefault="00AE2AD1" w:rsidP="004E2C6E"/>
    <w:p w14:paraId="7A026A4D" w14:textId="1329CED7" w:rsidR="004E2C6E" w:rsidRDefault="004E2C6E" w:rsidP="004E2C6E">
      <w:pPr>
        <w:pStyle w:val="ListParagraph"/>
        <w:numPr>
          <w:ilvl w:val="0"/>
          <w:numId w:val="26"/>
        </w:numPr>
        <w:rPr>
          <w:lang w:val="es-ES"/>
        </w:rPr>
      </w:pPr>
      <w:r>
        <w:rPr>
          <w:lang w:val="es-ES"/>
        </w:rPr>
        <w:t>Ningún objetivo principal conseguido al 100% (así estaba previsto)</w:t>
      </w:r>
    </w:p>
    <w:p w14:paraId="45F0BF69" w14:textId="39C50F00" w:rsidR="004E2C6E" w:rsidRDefault="004E2C6E" w:rsidP="004E2C6E">
      <w:pPr>
        <w:pStyle w:val="ListParagraph"/>
        <w:numPr>
          <w:ilvl w:val="1"/>
          <w:numId w:val="26"/>
        </w:numPr>
        <w:rPr>
          <w:lang w:val="es-ES"/>
        </w:rPr>
      </w:pPr>
      <w:r>
        <w:rPr>
          <w:lang w:val="es-ES"/>
        </w:rPr>
        <w:t>Pasos importantes en el preprocesamiento de las imágenes y segmentación</w:t>
      </w:r>
    </w:p>
    <w:p w14:paraId="57DD4A24" w14:textId="529909D9" w:rsidR="00295F21" w:rsidRDefault="00295F21" w:rsidP="004E2C6E">
      <w:pPr>
        <w:pStyle w:val="ListParagraph"/>
        <w:numPr>
          <w:ilvl w:val="1"/>
          <w:numId w:val="26"/>
        </w:numPr>
        <w:rPr>
          <w:lang w:val="es-ES"/>
        </w:rPr>
      </w:pPr>
      <w:r>
        <w:rPr>
          <w:lang w:val="es-ES"/>
        </w:rPr>
        <w:t>Localización del tumor es el objetivo en desarrollo en el momento</w:t>
      </w:r>
    </w:p>
    <w:p w14:paraId="51875ABC" w14:textId="772DF962" w:rsidR="00295F21" w:rsidRDefault="00295F21" w:rsidP="00295F21">
      <w:pPr>
        <w:pStyle w:val="ListParagraph"/>
        <w:numPr>
          <w:ilvl w:val="0"/>
          <w:numId w:val="26"/>
        </w:numPr>
        <w:rPr>
          <w:lang w:val="es-ES"/>
        </w:rPr>
      </w:pPr>
      <w:r>
        <w:rPr>
          <w:lang w:val="es-ES"/>
        </w:rPr>
        <w:t>Se ha obtenido la base de datos con los 50 pacientes</w:t>
      </w:r>
    </w:p>
    <w:p w14:paraId="75CF9367" w14:textId="0F20F824" w:rsidR="00A53E6C" w:rsidRDefault="004E2C6E" w:rsidP="004E2C6E">
      <w:pPr>
        <w:pStyle w:val="ListParagraph"/>
        <w:numPr>
          <w:ilvl w:val="0"/>
          <w:numId w:val="26"/>
        </w:numPr>
        <w:rPr>
          <w:lang w:val="es-ES"/>
        </w:rPr>
      </w:pPr>
      <w:r w:rsidRPr="004E2C6E">
        <w:rPr>
          <w:lang w:val="es-ES"/>
        </w:rPr>
        <w:t>Desarrollo del Proyecto -&gt; dentro de lo previsto</w:t>
      </w:r>
      <w:r>
        <w:rPr>
          <w:lang w:val="es-ES"/>
        </w:rPr>
        <w:t xml:space="preserve"> y los tiempos marcados</w:t>
      </w:r>
    </w:p>
    <w:p w14:paraId="7EDC3A4B" w14:textId="312EEF6D" w:rsidR="009D5858" w:rsidRDefault="009D5858" w:rsidP="004E2C6E">
      <w:pPr>
        <w:pStyle w:val="ListParagraph"/>
        <w:numPr>
          <w:ilvl w:val="0"/>
          <w:numId w:val="26"/>
        </w:numPr>
        <w:rPr>
          <w:lang w:val="es-ES"/>
        </w:rPr>
      </w:pPr>
      <w:r>
        <w:rPr>
          <w:lang w:val="es-ES"/>
        </w:rPr>
        <w:t>Muchas técnicas segmentación, conclusiones sobre el estado del arte / motivación</w:t>
      </w:r>
    </w:p>
    <w:p w14:paraId="4293D878" w14:textId="03D3FE2B" w:rsidR="00295F21" w:rsidRDefault="00295F21" w:rsidP="004E2C6E">
      <w:pPr>
        <w:pStyle w:val="ListParagraph"/>
        <w:numPr>
          <w:ilvl w:val="0"/>
          <w:numId w:val="26"/>
        </w:numPr>
        <w:rPr>
          <w:lang w:val="es-ES"/>
        </w:rPr>
      </w:pPr>
      <w:r>
        <w:rPr>
          <w:lang w:val="es-ES"/>
        </w:rPr>
        <w:t>Skull stripping logrado, pero hay que mejorar el image enhancement</w:t>
      </w:r>
      <w:r w:rsidR="000B0B25">
        <w:rPr>
          <w:lang w:val="es-ES"/>
        </w:rPr>
        <w:t xml:space="preserve"> (T1)</w:t>
      </w:r>
    </w:p>
    <w:p w14:paraId="21826923" w14:textId="112B9825" w:rsidR="000B0B25" w:rsidRDefault="009D5858" w:rsidP="009D5858">
      <w:pPr>
        <w:pStyle w:val="ListParagraph"/>
        <w:numPr>
          <w:ilvl w:val="1"/>
          <w:numId w:val="26"/>
        </w:numPr>
        <w:rPr>
          <w:lang w:val="es-ES"/>
        </w:rPr>
      </w:pPr>
      <w:r>
        <w:rPr>
          <w:lang w:val="es-ES"/>
        </w:rPr>
        <w:t>Evaluación</w:t>
      </w:r>
    </w:p>
    <w:p w14:paraId="50787FD5" w14:textId="745F695D" w:rsidR="009D5858" w:rsidRPr="004E2C6E" w:rsidRDefault="00402ADC" w:rsidP="009D5858">
      <w:pPr>
        <w:pStyle w:val="ListParagraph"/>
        <w:numPr>
          <w:ilvl w:val="0"/>
          <w:numId w:val="26"/>
        </w:numPr>
        <w:rPr>
          <w:lang w:val="es-ES"/>
        </w:rPr>
      </w:pPr>
      <w:r>
        <w:rPr>
          <w:lang w:val="es-ES"/>
        </w:rPr>
        <w:t>Valoración del uso de otra vista además de la axial</w:t>
      </w:r>
    </w:p>
    <w:p w14:paraId="03E5F78A" w14:textId="28560CF3" w:rsidR="00AE2AD1" w:rsidRPr="004E2C6E" w:rsidRDefault="00AE2AD1" w:rsidP="004E2C6E">
      <w:pPr>
        <w:rPr>
          <w:lang w:val="es-ES"/>
        </w:rPr>
      </w:pPr>
    </w:p>
    <w:p w14:paraId="083B9960" w14:textId="7177BC35" w:rsidR="00AE2AD1" w:rsidRDefault="00AE2AD1">
      <w:pPr>
        <w:ind w:firstLine="0"/>
        <w:jc w:val="left"/>
        <w:rPr>
          <w:lang w:val="es-ES"/>
        </w:rPr>
      </w:pPr>
      <w:r>
        <w:rPr>
          <w:lang w:val="es-ES"/>
        </w:rPr>
        <w:br w:type="page"/>
      </w:r>
    </w:p>
    <w:p w14:paraId="141498A8" w14:textId="0E76EFE4" w:rsidR="00AE2AD1" w:rsidRPr="00A422C2" w:rsidRDefault="00AE2AD1" w:rsidP="00AE2AD1">
      <w:pPr>
        <w:pStyle w:val="Heading1"/>
        <w:rPr>
          <w:lang w:val="es-ES"/>
        </w:rPr>
      </w:pPr>
      <w:bookmarkStart w:id="113" w:name="_Toc62166973"/>
      <w:r>
        <w:rPr>
          <w:lang w:val="es-ES"/>
        </w:rPr>
        <w:lastRenderedPageBreak/>
        <w:t>LÍNEAS FUTURAS</w:t>
      </w:r>
      <w:bookmarkEnd w:id="113"/>
    </w:p>
    <w:p w14:paraId="6B075A00" w14:textId="4ED7A7A5" w:rsidR="00AE2AD1" w:rsidRDefault="00373740" w:rsidP="004E2C6E">
      <w:pPr>
        <w:rPr>
          <w:lang w:val="es-ES"/>
        </w:rPr>
      </w:pPr>
      <w:r>
        <w:rPr>
          <w:lang w:val="es-ES"/>
        </w:rPr>
        <w:t>En este apartado se presentan las mejoras y siguientes pasos a desarrollar para la continuación del proyecto.</w:t>
      </w:r>
      <w:r w:rsidR="0011563F">
        <w:rPr>
          <w:lang w:val="es-ES"/>
        </w:rPr>
        <w:t xml:space="preserve"> El objetivo es realizar todos estos desarrollos a lo largo de la segunda parte del proyecto.</w:t>
      </w:r>
    </w:p>
    <w:p w14:paraId="42473736" w14:textId="34B4F732" w:rsidR="00FC6A1E" w:rsidRDefault="00BF6447" w:rsidP="004E2C6E">
      <w:pPr>
        <w:rPr>
          <w:lang w:val="es-ES"/>
        </w:rPr>
      </w:pPr>
      <w:r>
        <w:rPr>
          <w:lang w:val="es-ES"/>
        </w:rPr>
        <w:t xml:space="preserve">La primera tarea que realizar será la de finalizar la implementación de la segmentación del tumor, tarea que se encuentra en un estado de desarrollo avanzado. Además, se </w:t>
      </w:r>
      <w:r w:rsidR="00FC6A1E">
        <w:rPr>
          <w:lang w:val="es-ES"/>
        </w:rPr>
        <w:t xml:space="preserve">plantea la mejora del apartado del preprocesamiento de las imágenes médicas, dado que </w:t>
      </w:r>
      <w:r>
        <w:rPr>
          <w:lang w:val="es-ES"/>
        </w:rPr>
        <w:t>la mala calidad de distintos volúmenes presentes en la base de datos dificulta</w:t>
      </w:r>
      <w:r w:rsidR="00FC6A1E">
        <w:rPr>
          <w:lang w:val="es-ES"/>
        </w:rPr>
        <w:t xml:space="preserve"> la extracción del cerebro </w:t>
      </w:r>
      <w:r>
        <w:rPr>
          <w:lang w:val="es-ES"/>
        </w:rPr>
        <w:t>y,</w:t>
      </w:r>
      <w:r w:rsidR="00FC6A1E">
        <w:rPr>
          <w:lang w:val="es-ES"/>
        </w:rPr>
        <w:t xml:space="preserve"> en consecuencia, la segmentación del tumor.</w:t>
      </w:r>
      <w:r w:rsidR="00A45C30">
        <w:rPr>
          <w:lang w:val="es-ES"/>
        </w:rPr>
        <w:t xml:space="preserve"> Al igual que se ha hecho con la segmentación del cerebro, la segmentación del tumor deberá ir con su respectiva evaluación.</w:t>
      </w:r>
    </w:p>
    <w:p w14:paraId="1D7BF6C2" w14:textId="0ED602D3" w:rsidR="00142D4E" w:rsidRDefault="00C01D2C" w:rsidP="004E2C6E">
      <w:pPr>
        <w:rPr>
          <w:lang w:val="es-ES"/>
        </w:rPr>
      </w:pPr>
      <w:r>
        <w:rPr>
          <w:lang w:val="es-ES"/>
        </w:rPr>
        <w:t>En relación con la parte de preprocesamiento, se plantea modificar o mejorar las implementaciones para posibilitar que el código sea capaz de realizar las mismas funciones para RM de tipo T2 y FLAIR</w:t>
      </w:r>
      <w:r w:rsidR="00A30598">
        <w:rPr>
          <w:lang w:val="es-ES"/>
        </w:rPr>
        <w:t>, convirtiendo el sistema en uno multi-modal, lo que permitiría la obtención de más información sobre el tumor.</w:t>
      </w:r>
    </w:p>
    <w:p w14:paraId="4337133F" w14:textId="38F81A01" w:rsidR="00E362EB" w:rsidRDefault="00E362EB" w:rsidP="004E2C6E">
      <w:pPr>
        <w:rPr>
          <w:lang w:val="es-ES"/>
        </w:rPr>
      </w:pPr>
      <w:r>
        <w:rPr>
          <w:lang w:val="es-ES"/>
        </w:rPr>
        <w:t>Una vez se cuenta con la extracción del tumor, se deberán obtener una serie de características de este, para su introducción como parámetro en el sistema inteligente.</w:t>
      </w:r>
    </w:p>
    <w:p w14:paraId="210A65FE" w14:textId="203ED929" w:rsidR="004E3B9A" w:rsidRDefault="004E3B9A" w:rsidP="004E2C6E">
      <w:pPr>
        <w:rPr>
          <w:lang w:val="es-ES"/>
        </w:rPr>
      </w:pPr>
      <w:r>
        <w:rPr>
          <w:lang w:val="es-ES"/>
        </w:rPr>
        <w:t>Con la información obtenida del glioma y con los biomarcadores de los sujetos, se desarrollará el sistema inteligente para la realización de predicciones de supervivencia y recaída.</w:t>
      </w:r>
      <w:r w:rsidR="008C6DA9">
        <w:rPr>
          <w:lang w:val="es-ES"/>
        </w:rPr>
        <w:t xml:space="preserve"> Este sistema deberá ser validado para comprobar su correcto funcionamiento. </w:t>
      </w:r>
      <w:r w:rsidR="009824A8">
        <w:rPr>
          <w:lang w:val="es-ES"/>
        </w:rPr>
        <w:t>Se obtendrán los parámetros más relevantes para las predicciones y así optimizar el sistema.</w:t>
      </w:r>
    </w:p>
    <w:p w14:paraId="261DC5F3" w14:textId="0E68301E" w:rsidR="007611B2" w:rsidRDefault="007611B2" w:rsidP="004E2C6E">
      <w:pPr>
        <w:rPr>
          <w:lang w:val="es-ES"/>
        </w:rPr>
      </w:pPr>
      <w:r>
        <w:rPr>
          <w:lang w:val="es-ES"/>
        </w:rPr>
        <w:t>Todo el código desarrollado deberá ser comprobado mediante herramientas de análisis estático</w:t>
      </w:r>
      <w:r w:rsidR="006C29FD">
        <w:rPr>
          <w:lang w:val="es-ES"/>
        </w:rPr>
        <w:t>. De esta forma se podrán identificar bugs y desarrollar un código seguro</w:t>
      </w:r>
      <w:r w:rsidR="007D667C">
        <w:rPr>
          <w:lang w:val="es-ES"/>
        </w:rPr>
        <w:t>,</w:t>
      </w:r>
      <w:r w:rsidR="006C29FD">
        <w:rPr>
          <w:lang w:val="es-ES"/>
        </w:rPr>
        <w:t xml:space="preserve"> además de comprobar que se han seguido las buenas prácticas establecidas por PEP8</w:t>
      </w:r>
      <w:r w:rsidR="007D667C">
        <w:rPr>
          <w:lang w:val="es-ES"/>
        </w:rPr>
        <w:t>.</w:t>
      </w:r>
    </w:p>
    <w:p w14:paraId="4B0A44DD" w14:textId="0AECF7D0" w:rsidR="007611B2" w:rsidRDefault="007611B2" w:rsidP="004E2C6E">
      <w:pPr>
        <w:rPr>
          <w:lang w:val="es-ES"/>
        </w:rPr>
      </w:pPr>
      <w:r>
        <w:rPr>
          <w:lang w:val="es-ES"/>
        </w:rPr>
        <w:t>En caso</w:t>
      </w:r>
      <w:r w:rsidR="006C29FD">
        <w:rPr>
          <w:lang w:val="es-ES"/>
        </w:rPr>
        <w:t xml:space="preserve"> </w:t>
      </w:r>
      <w:r w:rsidR="00565041">
        <w:rPr>
          <w:lang w:val="es-ES"/>
        </w:rPr>
        <w:t>de contar con el tiempo suficiente, se implementará una interfaz gráfica que permita la gestión de los datos y visualización de las imágenes médicas.</w:t>
      </w:r>
    </w:p>
    <w:p w14:paraId="4154CD7A" w14:textId="7ADCD494" w:rsidR="00AE2AD1" w:rsidRDefault="00AE2AD1">
      <w:pPr>
        <w:ind w:firstLine="0"/>
        <w:jc w:val="left"/>
        <w:rPr>
          <w:lang w:val="es-ES"/>
        </w:rPr>
      </w:pPr>
      <w:r>
        <w:rPr>
          <w:lang w:val="es-ES"/>
        </w:rPr>
        <w:br w:type="page"/>
      </w:r>
    </w:p>
    <w:p w14:paraId="5B5047BE" w14:textId="15393F78" w:rsidR="00741AC9" w:rsidRPr="00A422C2" w:rsidRDefault="00741AC9" w:rsidP="00741AC9">
      <w:pPr>
        <w:pStyle w:val="Heading1"/>
        <w:rPr>
          <w:lang w:val="es-ES"/>
        </w:rPr>
      </w:pPr>
      <w:bookmarkStart w:id="114" w:name="_Toc62166974"/>
      <w:r w:rsidRPr="00A422C2">
        <w:rPr>
          <w:lang w:val="es-ES"/>
        </w:rPr>
        <w:lastRenderedPageBreak/>
        <w:t>BIBLIOGRAFÍA</w:t>
      </w:r>
      <w:bookmarkEnd w:id="114"/>
    </w:p>
    <w:p w14:paraId="73B498F8" w14:textId="77777777" w:rsidR="00AF67A9" w:rsidRPr="00AF67A9" w:rsidRDefault="00084142" w:rsidP="00AF67A9">
      <w:pPr>
        <w:pStyle w:val="Bibliography"/>
        <w:rPr>
          <w:lang w:val="es-ES"/>
        </w:rPr>
      </w:pPr>
      <w:r w:rsidRPr="00A422C2">
        <w:rPr>
          <w:lang w:val="es-ES"/>
        </w:rPr>
        <w:fldChar w:fldCharType="begin"/>
      </w:r>
      <w:r w:rsidR="008A20C7">
        <w:rPr>
          <w:lang w:val="es-ES"/>
        </w:rPr>
        <w:instrText xml:space="preserve"> ADDIN ZOTERO_BIBL {"uncited":[],"omitted":[],"custom":[]} CSL_BIBLIOGRAPHY </w:instrText>
      </w:r>
      <w:r w:rsidRPr="00A422C2">
        <w:rPr>
          <w:lang w:val="es-ES"/>
        </w:rPr>
        <w:fldChar w:fldCharType="separate"/>
      </w:r>
      <w:r w:rsidR="00AF67A9" w:rsidRPr="00AF67A9">
        <w:rPr>
          <w:lang w:val="es-ES"/>
        </w:rPr>
        <w:t>[1]</w:t>
      </w:r>
      <w:r w:rsidR="00AF67A9" w:rsidRPr="00AF67A9">
        <w:rPr>
          <w:lang w:val="es-ES"/>
        </w:rPr>
        <w:tab/>
        <w:t>«¿Qué es el cáncer? - Instituto Nacional del Cáncer», sep. 02, 2015. https://www.cancer.gov/espanol/cancer/naturaleza/que-es (accedido nov. 13, 2020).</w:t>
      </w:r>
    </w:p>
    <w:p w14:paraId="725D63A4" w14:textId="77777777" w:rsidR="00AF67A9" w:rsidRPr="00AF67A9" w:rsidRDefault="00AF67A9" w:rsidP="00AF67A9">
      <w:pPr>
        <w:pStyle w:val="Bibliography"/>
      </w:pPr>
      <w:r w:rsidRPr="00AF67A9">
        <w:t>[2]</w:t>
      </w:r>
      <w:r w:rsidRPr="00AF67A9">
        <w:tab/>
        <w:t xml:space="preserve">F. Hanif, K. Muzaffar,  kahkashan Perveen, S. Malhi, y S. Simjee, «Glioblastoma Multiforme: A Review of its Epidemiology and Pathogenesis through Clinical Presentation and Treatment», </w:t>
      </w:r>
      <w:r w:rsidRPr="00AF67A9">
        <w:rPr>
          <w:i/>
          <w:iCs/>
        </w:rPr>
        <w:t>Asian Pac. J. Cancer Prev.</w:t>
      </w:r>
      <w:r w:rsidRPr="00AF67A9">
        <w:t>, vol. 18, n.</w:t>
      </w:r>
      <w:r w:rsidRPr="00AF67A9">
        <w:rPr>
          <w:vertAlign w:val="superscript"/>
        </w:rPr>
        <w:t>o</w:t>
      </w:r>
      <w:r w:rsidRPr="00AF67A9">
        <w:t xml:space="preserve"> 1, ene. 2017, doi: 10.22034/APJCP.2017.18.1.3.</w:t>
      </w:r>
    </w:p>
    <w:p w14:paraId="03C48D08" w14:textId="77777777" w:rsidR="00AF67A9" w:rsidRPr="00AF67A9" w:rsidRDefault="00AF67A9" w:rsidP="00AF67A9">
      <w:pPr>
        <w:pStyle w:val="Bibliography"/>
      </w:pPr>
      <w:r w:rsidRPr="00AF67A9">
        <w:t>[3]</w:t>
      </w:r>
      <w:r w:rsidRPr="00AF67A9">
        <w:tab/>
        <w:t xml:space="preserve">D. Armocida, A. Pesce, F. Di Giammarco, A. Frati, A. Santoro, y M. Salvati, «Long Term Survival in Patients Suffering from Glio-blastoma Multiforme: A Single-Center Observational Cohort Study», </w:t>
      </w:r>
      <w:r w:rsidRPr="00AF67A9">
        <w:rPr>
          <w:i/>
          <w:iCs/>
        </w:rPr>
        <w:t>Diagnostics</w:t>
      </w:r>
      <w:r w:rsidRPr="00AF67A9">
        <w:t>, vol. 9, n.</w:t>
      </w:r>
      <w:r w:rsidRPr="00AF67A9">
        <w:rPr>
          <w:vertAlign w:val="superscript"/>
        </w:rPr>
        <w:t>o</w:t>
      </w:r>
      <w:r w:rsidRPr="00AF67A9">
        <w:t xml:space="preserve"> 4, p. 209, nov. 2019, doi: 10.3390/diagnostics9040209.</w:t>
      </w:r>
    </w:p>
    <w:p w14:paraId="26632886" w14:textId="77777777" w:rsidR="00AF67A9" w:rsidRPr="00AF67A9" w:rsidRDefault="00AF67A9" w:rsidP="00AF67A9">
      <w:pPr>
        <w:pStyle w:val="Bibliography"/>
      </w:pPr>
      <w:r w:rsidRPr="00AF67A9">
        <w:t>[4]</w:t>
      </w:r>
      <w:r w:rsidRPr="00AF67A9">
        <w:tab/>
        <w:t xml:space="preserve">«Early Detection Can Be Key to Surviving a Brain Tumor», </w:t>
      </w:r>
      <w:r w:rsidRPr="00AF67A9">
        <w:rPr>
          <w:i/>
          <w:iCs/>
        </w:rPr>
        <w:t>Weill Cornell Brain and Spine Center</w:t>
      </w:r>
      <w:r w:rsidRPr="00AF67A9">
        <w:t>, ago. 08, 2016. https://weillcornellbrainandspine.org/early-detection-can-be-key-surviving-brain-tumor (accedido dic. 09, 2020).</w:t>
      </w:r>
    </w:p>
    <w:p w14:paraId="4516747F" w14:textId="77777777" w:rsidR="00AF67A9" w:rsidRPr="00AF67A9" w:rsidRDefault="00AF67A9" w:rsidP="00AF67A9">
      <w:pPr>
        <w:pStyle w:val="Bibliography"/>
      </w:pPr>
      <w:r w:rsidRPr="00AF67A9">
        <w:t>[5]</w:t>
      </w:r>
      <w:r w:rsidRPr="00AF67A9">
        <w:tab/>
        <w:t xml:space="preserve">P. J. Kelly, «Gliomas: Survival, origin and early detection», </w:t>
      </w:r>
      <w:r w:rsidRPr="00AF67A9">
        <w:rPr>
          <w:i/>
          <w:iCs/>
        </w:rPr>
        <w:t>Surg. Neurol. Int.</w:t>
      </w:r>
      <w:r w:rsidRPr="00AF67A9">
        <w:t>, vol. 1, dic. 2010, doi: 10.4103/2152-7806.74243.</w:t>
      </w:r>
    </w:p>
    <w:p w14:paraId="0980017C" w14:textId="77777777" w:rsidR="00AF67A9" w:rsidRPr="00AF67A9" w:rsidRDefault="00AF67A9" w:rsidP="00AF67A9">
      <w:pPr>
        <w:pStyle w:val="Bibliography"/>
      </w:pPr>
      <w:r w:rsidRPr="00AF67A9">
        <w:t>[6]</w:t>
      </w:r>
      <w:r w:rsidRPr="00AF67A9">
        <w:tab/>
        <w:t>«Glioblastoma (GBM) – American Brain Tumor Association». https://www.abta.org/tumor_types/glioblastoma-gbm/ (accedido dic. 09, 2020).</w:t>
      </w:r>
    </w:p>
    <w:p w14:paraId="0EC5A141" w14:textId="77777777" w:rsidR="00AF67A9" w:rsidRPr="00AF67A9" w:rsidRDefault="00AF67A9" w:rsidP="00AF67A9">
      <w:pPr>
        <w:pStyle w:val="Bibliography"/>
      </w:pPr>
      <w:r w:rsidRPr="00AF67A9">
        <w:t>[7]</w:t>
      </w:r>
      <w:r w:rsidRPr="00AF67A9">
        <w:tab/>
        <w:t xml:space="preserve">«Early Detection», </w:t>
      </w:r>
      <w:r w:rsidRPr="00AF67A9">
        <w:rPr>
          <w:i/>
          <w:iCs/>
        </w:rPr>
        <w:t>Glioblastoma Foundation</w:t>
      </w:r>
      <w:r w:rsidRPr="00AF67A9">
        <w:t>. https://glioblastomafoundation.org/research/early-detection (accedido nov. 13, 2020).</w:t>
      </w:r>
    </w:p>
    <w:p w14:paraId="4EC7FEB9" w14:textId="77777777" w:rsidR="00AF67A9" w:rsidRPr="00AF67A9" w:rsidRDefault="00AF67A9" w:rsidP="00AF67A9">
      <w:pPr>
        <w:pStyle w:val="Bibliography"/>
      </w:pPr>
      <w:r w:rsidRPr="00AF67A9">
        <w:t>[8]</w:t>
      </w:r>
      <w:r w:rsidRPr="00AF67A9">
        <w:tab/>
        <w:t xml:space="preserve">Committee on Diagnostic Error in Health Care, Board on Health Care Services, Institute of Medicine, y The National Academies of Sciences, Engineering, and Medicine, </w:t>
      </w:r>
      <w:r w:rsidRPr="00AF67A9">
        <w:rPr>
          <w:i/>
          <w:iCs/>
        </w:rPr>
        <w:t>Improving Diagnosis in Health Care</w:t>
      </w:r>
      <w:r w:rsidRPr="00AF67A9">
        <w:t>. Washington, D.C.: National Academies Press, 2015, p. 21794.</w:t>
      </w:r>
    </w:p>
    <w:p w14:paraId="6983DD51" w14:textId="77777777" w:rsidR="00AF67A9" w:rsidRPr="00AF67A9" w:rsidRDefault="00AF67A9" w:rsidP="00AF67A9">
      <w:pPr>
        <w:pStyle w:val="Bibliography"/>
      </w:pPr>
      <w:r w:rsidRPr="00AF67A9">
        <w:t>[9]</w:t>
      </w:r>
      <w:r w:rsidRPr="00AF67A9">
        <w:tab/>
        <w:t xml:space="preserve">H. Singh, A. Meyer, y E. Thomas, «The frequency of diagnostic errors in outpatient care: Estimations from three large observational studies involving US adult populations», </w:t>
      </w:r>
      <w:r w:rsidRPr="00AF67A9">
        <w:rPr>
          <w:i/>
          <w:iCs/>
        </w:rPr>
        <w:t>BMJ Qual. Saf.</w:t>
      </w:r>
      <w:r w:rsidRPr="00AF67A9">
        <w:t>, vol. 23, abr. 2014, doi: 10.1136/bmjqs-2013-002627.</w:t>
      </w:r>
    </w:p>
    <w:p w14:paraId="02CE4BAA" w14:textId="77777777" w:rsidR="00AF67A9" w:rsidRPr="00AF67A9" w:rsidRDefault="00AF67A9" w:rsidP="00AF67A9">
      <w:pPr>
        <w:pStyle w:val="Bibliography"/>
      </w:pPr>
      <w:r w:rsidRPr="00AF67A9">
        <w:t>[10]</w:t>
      </w:r>
      <w:r w:rsidRPr="00AF67A9">
        <w:tab/>
        <w:t>«Assessing Concordance With Watson for Oncology, a Cognitive Computing Decision Support System for Colon Cancer Treatment in Korea | JCO Clinical Cancer Informatics». https://ascopubs.org/doi/full/10.1200/CCI.17.00109 (accedido dic. 10, 2020).</w:t>
      </w:r>
    </w:p>
    <w:p w14:paraId="3F396710" w14:textId="77777777" w:rsidR="00AF67A9" w:rsidRPr="00AF67A9" w:rsidRDefault="00AF67A9" w:rsidP="00AF67A9">
      <w:pPr>
        <w:pStyle w:val="Bibliography"/>
      </w:pPr>
      <w:r w:rsidRPr="00AF67A9">
        <w:t>[11]</w:t>
      </w:r>
      <w:r w:rsidRPr="00AF67A9">
        <w:tab/>
        <w:t xml:space="preserve">W. Taal, J. Bromberg, y M. Bent, «Chemotherapy in glioma», </w:t>
      </w:r>
      <w:r w:rsidRPr="00AF67A9">
        <w:rPr>
          <w:i/>
          <w:iCs/>
        </w:rPr>
        <w:t>CNS Oncol.</w:t>
      </w:r>
      <w:r w:rsidRPr="00AF67A9">
        <w:t>, vol. 4, pp. 1-14, abr. 2015, doi: 10.2217/cns.15.2.</w:t>
      </w:r>
    </w:p>
    <w:p w14:paraId="1833B466" w14:textId="77777777" w:rsidR="00AF67A9" w:rsidRPr="00AF67A9" w:rsidRDefault="00AF67A9" w:rsidP="00AF67A9">
      <w:pPr>
        <w:pStyle w:val="Bibliography"/>
        <w:rPr>
          <w:lang w:val="es-ES"/>
        </w:rPr>
      </w:pPr>
      <w:r w:rsidRPr="00AF67A9">
        <w:t>[12]</w:t>
      </w:r>
      <w:r w:rsidRPr="00AF67A9">
        <w:tab/>
        <w:t xml:space="preserve">T. C. Booth, M. Williams, A. Luis, J. Cardoso, K. Ashkan, y H. Shuaib, «Machine learning and glioma imaging biomarkers», </w:t>
      </w:r>
      <w:r w:rsidRPr="00AF67A9">
        <w:rPr>
          <w:i/>
          <w:iCs/>
        </w:rPr>
        <w:t xml:space="preserve">Clin. </w:t>
      </w:r>
      <w:r w:rsidRPr="00AF67A9">
        <w:rPr>
          <w:i/>
          <w:iCs/>
          <w:lang w:val="es-ES"/>
        </w:rPr>
        <w:t>Radiol.</w:t>
      </w:r>
      <w:r w:rsidRPr="00AF67A9">
        <w:rPr>
          <w:lang w:val="es-ES"/>
        </w:rPr>
        <w:t>, vol. 75, n.</w:t>
      </w:r>
      <w:r w:rsidRPr="00AF67A9">
        <w:rPr>
          <w:vertAlign w:val="superscript"/>
          <w:lang w:val="es-ES"/>
        </w:rPr>
        <w:t>o</w:t>
      </w:r>
      <w:r w:rsidRPr="00AF67A9">
        <w:rPr>
          <w:lang w:val="es-ES"/>
        </w:rPr>
        <w:t xml:space="preserve"> 1, pp. 20-32, ene. 2020, doi: 10.1016/j.crad.2019.07.001.</w:t>
      </w:r>
    </w:p>
    <w:p w14:paraId="129C6089" w14:textId="77777777" w:rsidR="00AF67A9" w:rsidRPr="00AF67A9" w:rsidRDefault="00AF67A9" w:rsidP="00AF67A9">
      <w:pPr>
        <w:pStyle w:val="Bibliography"/>
        <w:rPr>
          <w:lang w:val="es-ES"/>
        </w:rPr>
      </w:pPr>
      <w:r w:rsidRPr="00AF67A9">
        <w:rPr>
          <w:lang w:val="es-ES"/>
        </w:rPr>
        <w:t>[13]</w:t>
      </w:r>
      <w:r w:rsidRPr="00AF67A9">
        <w:rPr>
          <w:lang w:val="es-ES"/>
        </w:rPr>
        <w:tab/>
        <w:t xml:space="preserve">C. Okuma y R. Fernández, «EVALUACIÓN DE GLIOMAS POR TÉCNICAS AVANZADAS DE RESONANCIA MAGNÉTICA», </w:t>
      </w:r>
      <w:r w:rsidRPr="00AF67A9">
        <w:rPr>
          <w:i/>
          <w:iCs/>
          <w:lang w:val="es-ES"/>
        </w:rPr>
        <w:t>Rev. Médica Clínica Las Condes</w:t>
      </w:r>
      <w:r w:rsidRPr="00AF67A9">
        <w:rPr>
          <w:lang w:val="es-ES"/>
        </w:rPr>
        <w:t>, vol. 28, n.</w:t>
      </w:r>
      <w:r w:rsidRPr="00AF67A9">
        <w:rPr>
          <w:vertAlign w:val="superscript"/>
          <w:lang w:val="es-ES"/>
        </w:rPr>
        <w:t>o</w:t>
      </w:r>
      <w:r w:rsidRPr="00AF67A9">
        <w:rPr>
          <w:lang w:val="es-ES"/>
        </w:rPr>
        <w:t xml:space="preserve"> 3, pp. 360-377, may 2017, doi: 10.1016/j.rmclc.2017.05.005.</w:t>
      </w:r>
    </w:p>
    <w:p w14:paraId="14301315" w14:textId="77777777" w:rsidR="00AF67A9" w:rsidRPr="00AF67A9" w:rsidRDefault="00AF67A9" w:rsidP="00AF67A9">
      <w:pPr>
        <w:pStyle w:val="Bibliography"/>
      </w:pPr>
      <w:r w:rsidRPr="00AF67A9">
        <w:t>[14]</w:t>
      </w:r>
      <w:r w:rsidRPr="00AF67A9">
        <w:tab/>
        <w:t xml:space="preserve">A. A. Abd-Elghany </w:t>
      </w:r>
      <w:r w:rsidRPr="00AF67A9">
        <w:rPr>
          <w:i/>
          <w:iCs/>
        </w:rPr>
        <w:t>et al.</w:t>
      </w:r>
      <w:r w:rsidRPr="00AF67A9">
        <w:t xml:space="preserve">, «Radiological characteristics of glioblastoma multiforme using CT and MRI examination», </w:t>
      </w:r>
      <w:r w:rsidRPr="00AF67A9">
        <w:rPr>
          <w:i/>
          <w:iCs/>
        </w:rPr>
        <w:t>J. Radiat. Res. Appl. Sci.</w:t>
      </w:r>
      <w:r w:rsidRPr="00AF67A9">
        <w:t>, vol. 12, n.</w:t>
      </w:r>
      <w:r w:rsidRPr="00AF67A9">
        <w:rPr>
          <w:vertAlign w:val="superscript"/>
        </w:rPr>
        <w:t>o</w:t>
      </w:r>
      <w:r w:rsidRPr="00AF67A9">
        <w:t xml:space="preserve"> 1, pp. 289-293, ene. 2019, doi: 10.1080/16878507.2019.1655864.</w:t>
      </w:r>
    </w:p>
    <w:p w14:paraId="1358BFA8" w14:textId="77777777" w:rsidR="00AF67A9" w:rsidRPr="00AF67A9" w:rsidRDefault="00AF67A9" w:rsidP="00AF67A9">
      <w:pPr>
        <w:pStyle w:val="Bibliography"/>
      </w:pPr>
      <w:r w:rsidRPr="00AF67A9">
        <w:lastRenderedPageBreak/>
        <w:t>[15]</w:t>
      </w:r>
      <w:r w:rsidRPr="00AF67A9">
        <w:tab/>
        <w:t xml:space="preserve">C. Dupont, N. Betrouni, N. Reyns, y M. Vermandel, «On Image Segmentation Methods Applied to Glioblastoma: State of Art and New Trends», </w:t>
      </w:r>
      <w:r w:rsidRPr="00AF67A9">
        <w:rPr>
          <w:i/>
          <w:iCs/>
        </w:rPr>
        <w:t>IRBM</w:t>
      </w:r>
      <w:r w:rsidRPr="00AF67A9">
        <w:t>, vol. 37, n.</w:t>
      </w:r>
      <w:r w:rsidRPr="00AF67A9">
        <w:rPr>
          <w:vertAlign w:val="superscript"/>
        </w:rPr>
        <w:t>o</w:t>
      </w:r>
      <w:r w:rsidRPr="00AF67A9">
        <w:t xml:space="preserve"> 3, pp. 131-143, jun. 2016, doi: 10.1016/j.irbm.2015.12.004.</w:t>
      </w:r>
    </w:p>
    <w:p w14:paraId="4EBD5E41" w14:textId="77777777" w:rsidR="00AF67A9" w:rsidRPr="00AF67A9" w:rsidRDefault="00AF67A9" w:rsidP="00AF67A9">
      <w:pPr>
        <w:pStyle w:val="Bibliography"/>
      </w:pPr>
      <w:r w:rsidRPr="00AF67A9">
        <w:t>[16]</w:t>
      </w:r>
      <w:r w:rsidRPr="00AF67A9">
        <w:tab/>
        <w:t xml:space="preserve">Y. Wan, R. Rahmat, y S. J. Price, «Deep learning for glioblastoma segmentation using preoperative magnetic resonance imaging identifies volumetric features associated with survival», </w:t>
      </w:r>
      <w:r w:rsidRPr="00AF67A9">
        <w:rPr>
          <w:i/>
          <w:iCs/>
        </w:rPr>
        <w:t>Acta Neurochir. (Wien)</w:t>
      </w:r>
      <w:r w:rsidRPr="00AF67A9">
        <w:t>, vol. 162, n.</w:t>
      </w:r>
      <w:r w:rsidRPr="00AF67A9">
        <w:rPr>
          <w:vertAlign w:val="superscript"/>
        </w:rPr>
        <w:t>o</w:t>
      </w:r>
      <w:r w:rsidRPr="00AF67A9">
        <w:t xml:space="preserve"> 12, pp. 3067-3080, dic. 2020, doi: 10.1007/s00701-020-04483-7.</w:t>
      </w:r>
    </w:p>
    <w:p w14:paraId="51D5D5BA" w14:textId="77777777" w:rsidR="00AF67A9" w:rsidRPr="00AF67A9" w:rsidRDefault="00AF67A9" w:rsidP="00AF67A9">
      <w:pPr>
        <w:pStyle w:val="Bibliography"/>
      </w:pPr>
      <w:r w:rsidRPr="00AF67A9">
        <w:t>[17]</w:t>
      </w:r>
      <w:r w:rsidRPr="00AF67A9">
        <w:tab/>
        <w:t xml:space="preserve">S. Bauer, R. Wiest, L.-P. Nolte, y M. Reyes, «A survey of MRI-based medical image analysis for brain tumor studies», </w:t>
      </w:r>
      <w:r w:rsidRPr="00AF67A9">
        <w:rPr>
          <w:i/>
          <w:iCs/>
        </w:rPr>
        <w:t>Phys. Med. Biol.</w:t>
      </w:r>
      <w:r w:rsidRPr="00AF67A9">
        <w:t>, vol. 58, n.</w:t>
      </w:r>
      <w:r w:rsidRPr="00AF67A9">
        <w:rPr>
          <w:vertAlign w:val="superscript"/>
        </w:rPr>
        <w:t>o</w:t>
      </w:r>
      <w:r w:rsidRPr="00AF67A9">
        <w:t xml:space="preserve"> 13, pp. R97-R129, jun. 2013, doi: 10.1088/0031-9155/58/13/R97.</w:t>
      </w:r>
    </w:p>
    <w:p w14:paraId="137532EA" w14:textId="77777777" w:rsidR="00AF67A9" w:rsidRPr="00AF67A9" w:rsidRDefault="00AF67A9" w:rsidP="00AF67A9">
      <w:pPr>
        <w:pStyle w:val="Bibliography"/>
      </w:pPr>
      <w:r w:rsidRPr="00AF67A9">
        <w:t>[18]</w:t>
      </w:r>
      <w:r w:rsidRPr="00AF67A9">
        <w:tab/>
        <w:t>K. Sheela.V y D. Babu, «Pre-Processing Technique for Brain Tumor Detection and Segmentation», 2015. /paper/Pre-Processing-Technique-for-Brain-Tumor-Detection-Sheela.V.-Babu/75dbea602733c5120552162fb948371b8127a940 (accedido ene. 20, 2021).</w:t>
      </w:r>
    </w:p>
    <w:p w14:paraId="122EF588" w14:textId="77777777" w:rsidR="00AF67A9" w:rsidRPr="00AF67A9" w:rsidRDefault="00AF67A9" w:rsidP="00AF67A9">
      <w:pPr>
        <w:pStyle w:val="Bibliography"/>
      </w:pPr>
      <w:r w:rsidRPr="00AF67A9">
        <w:t>[19]</w:t>
      </w:r>
      <w:r w:rsidRPr="00AF67A9">
        <w:tab/>
        <w:t xml:space="preserve">S. Suhas y C. R. Venugopal, «MRI image preprocessing and noise removal technique using linear and nonlinear filters», en </w:t>
      </w:r>
      <w:r w:rsidRPr="00AF67A9">
        <w:rPr>
          <w:i/>
          <w:iCs/>
        </w:rPr>
        <w:t>2017 International Conference on Electrical, Electronics, Communication, Computer, and Optimization Techniques (ICEECCOT)</w:t>
      </w:r>
      <w:r w:rsidRPr="00AF67A9">
        <w:t>, dic. 2017, pp. 1-4, doi: 10.1109/ICEECCOT.2017.8284595.</w:t>
      </w:r>
    </w:p>
    <w:p w14:paraId="2E8E1090" w14:textId="77777777" w:rsidR="00AF67A9" w:rsidRPr="00AF67A9" w:rsidRDefault="00AF67A9" w:rsidP="00AF67A9">
      <w:pPr>
        <w:pStyle w:val="Bibliography"/>
      </w:pPr>
      <w:r w:rsidRPr="00AF67A9">
        <w:t>[20]</w:t>
      </w:r>
      <w:r w:rsidRPr="00AF67A9">
        <w:tab/>
        <w:t>M. Sunaryo y M. Hariadi, «Preprocessing on Digital Image using Histogram Equalization : An Experiment Study on MRI Brain Image», 2016. /paper/Preprocessing-on-Digital-Image-using-Histogram-%3A-An-Sunaryo-Hariadi/3fce14df2185e2f1ffa93f7610e8a7ec8e536ae6 (accedido ene. 21, 2021).</w:t>
      </w:r>
    </w:p>
    <w:p w14:paraId="1B1E39F5" w14:textId="77777777" w:rsidR="00AF67A9" w:rsidRPr="00AF67A9" w:rsidRDefault="00AF67A9" w:rsidP="00AF67A9">
      <w:pPr>
        <w:pStyle w:val="Bibliography"/>
      </w:pPr>
      <w:r w:rsidRPr="00AF67A9">
        <w:t>[21]</w:t>
      </w:r>
      <w:r w:rsidRPr="00AF67A9">
        <w:tab/>
        <w:t xml:space="preserve">A. Makropoulos </w:t>
      </w:r>
      <w:r w:rsidRPr="00AF67A9">
        <w:rPr>
          <w:i/>
          <w:iCs/>
        </w:rPr>
        <w:t>et al.</w:t>
      </w:r>
      <w:r w:rsidRPr="00AF67A9">
        <w:t xml:space="preserve">, «Automatic Whole Brain MRI Segmentation of the Developing Neonatal Brain», </w:t>
      </w:r>
      <w:r w:rsidRPr="00AF67A9">
        <w:rPr>
          <w:i/>
          <w:iCs/>
        </w:rPr>
        <w:t>IEEE Trans. Med. Imaging</w:t>
      </w:r>
      <w:r w:rsidRPr="00AF67A9">
        <w:t>, vol. 33, n.</w:t>
      </w:r>
      <w:r w:rsidRPr="00AF67A9">
        <w:rPr>
          <w:vertAlign w:val="superscript"/>
        </w:rPr>
        <w:t>o</w:t>
      </w:r>
      <w:r w:rsidRPr="00AF67A9">
        <w:t xml:space="preserve"> 9, pp. 1818-1831, sep. 2014, doi: 10.1109/TMI.2014.2322280.</w:t>
      </w:r>
    </w:p>
    <w:p w14:paraId="71A23714" w14:textId="77777777" w:rsidR="00AF67A9" w:rsidRPr="00AF67A9" w:rsidRDefault="00AF67A9" w:rsidP="00AF67A9">
      <w:pPr>
        <w:pStyle w:val="Bibliography"/>
      </w:pPr>
      <w:r w:rsidRPr="00AF67A9">
        <w:t>[22]</w:t>
      </w:r>
      <w:r w:rsidRPr="00AF67A9">
        <w:tab/>
        <w:t xml:space="preserve">F. Zhou, Y. Zhuang, H. Gong, J. Zhan, M. Grossman, y Z. Wang, «Resting State Brain Entropy Alterations in Relapsing Remitting Multiple Sclerosis», </w:t>
      </w:r>
      <w:r w:rsidRPr="00AF67A9">
        <w:rPr>
          <w:i/>
          <w:iCs/>
        </w:rPr>
        <w:t>PLOS ONE</w:t>
      </w:r>
      <w:r w:rsidRPr="00AF67A9">
        <w:t>, vol. 11, n.</w:t>
      </w:r>
      <w:r w:rsidRPr="00AF67A9">
        <w:rPr>
          <w:vertAlign w:val="superscript"/>
        </w:rPr>
        <w:t>o</w:t>
      </w:r>
      <w:r w:rsidRPr="00AF67A9">
        <w:t xml:space="preserve"> 1, p. e0146080, ene. 2016, doi: 10.1371/journal.pone.0146080.</w:t>
      </w:r>
    </w:p>
    <w:p w14:paraId="7727FA9D" w14:textId="77777777" w:rsidR="00AF67A9" w:rsidRPr="00AF67A9" w:rsidRDefault="00AF67A9" w:rsidP="00AF67A9">
      <w:pPr>
        <w:pStyle w:val="Bibliography"/>
      </w:pPr>
      <w:r w:rsidRPr="00AF67A9">
        <w:t>[23]</w:t>
      </w:r>
      <w:r w:rsidRPr="00AF67A9">
        <w:tab/>
        <w:t xml:space="preserve">P. Tanskanen </w:t>
      </w:r>
      <w:r w:rsidRPr="00AF67A9">
        <w:rPr>
          <w:i/>
          <w:iCs/>
        </w:rPr>
        <w:t>et al.</w:t>
      </w:r>
      <w:r w:rsidRPr="00AF67A9">
        <w:t xml:space="preserve">, «Hippocampus and amygdala volumes in schizophrenia and other psychoses in the Northern Finland 1966 birth cohort», </w:t>
      </w:r>
      <w:r w:rsidRPr="00AF67A9">
        <w:rPr>
          <w:i/>
          <w:iCs/>
        </w:rPr>
        <w:t>Schizophr. Res.</w:t>
      </w:r>
      <w:r w:rsidRPr="00AF67A9">
        <w:t>, vol. 75, n.</w:t>
      </w:r>
      <w:r w:rsidRPr="00AF67A9">
        <w:rPr>
          <w:vertAlign w:val="superscript"/>
        </w:rPr>
        <w:t>o</w:t>
      </w:r>
      <w:r w:rsidRPr="00AF67A9">
        <w:t xml:space="preserve"> 2-3, pp. 283-294, jun. 2005, doi: 10.1016/j.schres.2004.09.022.</w:t>
      </w:r>
    </w:p>
    <w:p w14:paraId="53C65F15" w14:textId="77777777" w:rsidR="00AF67A9" w:rsidRPr="00AF67A9" w:rsidRDefault="00AF67A9" w:rsidP="00AF67A9">
      <w:pPr>
        <w:pStyle w:val="Bibliography"/>
      </w:pPr>
      <w:r w:rsidRPr="00AF67A9">
        <w:t>[24]</w:t>
      </w:r>
      <w:r w:rsidRPr="00AF67A9">
        <w:tab/>
        <w:t xml:space="preserve">J. Leote, R. G. Nunes, L. Cerqueira, R. Loução, y H. A. Ferreira, «Reconstruction of white matter fibre tracts using diffusion kurtosis tensor imaging at 1.5T: Pre-surgical planning in patients with gliomas», </w:t>
      </w:r>
      <w:r w:rsidRPr="00AF67A9">
        <w:rPr>
          <w:i/>
          <w:iCs/>
        </w:rPr>
        <w:t>Eur. J. Radiol. Open</w:t>
      </w:r>
      <w:r w:rsidRPr="00AF67A9">
        <w:t>, vol. 5, pp. 20-23, 2018, doi: 10.1016/j.ejro.2018.01.002.</w:t>
      </w:r>
    </w:p>
    <w:p w14:paraId="7C3A80D1" w14:textId="77777777" w:rsidR="00AF67A9" w:rsidRPr="00AF67A9" w:rsidRDefault="00AF67A9" w:rsidP="00AF67A9">
      <w:pPr>
        <w:pStyle w:val="Bibliography"/>
      </w:pPr>
      <w:r w:rsidRPr="00AF67A9">
        <w:t>[25]</w:t>
      </w:r>
      <w:r w:rsidRPr="00AF67A9">
        <w:tab/>
        <w:t xml:space="preserve">S. Roy y P. Maji, «A simple skull stripping algorithm for brain MRI», en </w:t>
      </w:r>
      <w:r w:rsidRPr="00AF67A9">
        <w:rPr>
          <w:i/>
          <w:iCs/>
        </w:rPr>
        <w:t>2015 Eighth International Conference on Advances in Pattern Recognition (ICAPR)</w:t>
      </w:r>
      <w:r w:rsidRPr="00AF67A9">
        <w:t>, Kolkata, India, ene. 2015, pp. 1-6, doi: 10.1109/ICAPR.2015.7050671.</w:t>
      </w:r>
    </w:p>
    <w:p w14:paraId="6B6CCA1C" w14:textId="77777777" w:rsidR="00AF67A9" w:rsidRPr="00AF67A9" w:rsidRDefault="00AF67A9" w:rsidP="00AF67A9">
      <w:pPr>
        <w:pStyle w:val="Bibliography"/>
      </w:pPr>
      <w:r w:rsidRPr="00AF67A9">
        <w:t>[26]</w:t>
      </w:r>
      <w:r w:rsidRPr="00AF67A9">
        <w:tab/>
        <w:t xml:space="preserve">Y. Wu, Z. Zhao, W. Wu, Y. Lin, y M. Wang, «Automatic glioma segmentation based on adaptive superpixel», </w:t>
      </w:r>
      <w:r w:rsidRPr="00AF67A9">
        <w:rPr>
          <w:i/>
          <w:iCs/>
        </w:rPr>
        <w:t>BMC Med. Imaging</w:t>
      </w:r>
      <w:r w:rsidRPr="00AF67A9">
        <w:t>, vol. 19, n.</w:t>
      </w:r>
      <w:r w:rsidRPr="00AF67A9">
        <w:rPr>
          <w:vertAlign w:val="superscript"/>
        </w:rPr>
        <w:t>o</w:t>
      </w:r>
      <w:r w:rsidRPr="00AF67A9">
        <w:t xml:space="preserve"> 1, p. 73, ago. 2019, doi: 10.1186/s12880-019-0369-6.</w:t>
      </w:r>
    </w:p>
    <w:p w14:paraId="47927B7F" w14:textId="77777777" w:rsidR="00AF67A9" w:rsidRPr="00AF67A9" w:rsidRDefault="00AF67A9" w:rsidP="00AF67A9">
      <w:pPr>
        <w:pStyle w:val="Bibliography"/>
      </w:pPr>
      <w:r w:rsidRPr="00AF67A9">
        <w:t>[27]</w:t>
      </w:r>
      <w:r w:rsidRPr="00AF67A9">
        <w:tab/>
        <w:t xml:space="preserve">E. Lotan, R. Jain, N. Razavian, G. M. Fatterpekar, y Y. W. Lui, «State of the Art: Machine Learning Applications in Glioma Imaging», </w:t>
      </w:r>
      <w:r w:rsidRPr="00AF67A9">
        <w:rPr>
          <w:i/>
          <w:iCs/>
        </w:rPr>
        <w:t>Am. J. Roentgenol.</w:t>
      </w:r>
      <w:r w:rsidRPr="00AF67A9">
        <w:t>, vol. 212, n.</w:t>
      </w:r>
      <w:r w:rsidRPr="00AF67A9">
        <w:rPr>
          <w:vertAlign w:val="superscript"/>
        </w:rPr>
        <w:t>o</w:t>
      </w:r>
      <w:r w:rsidRPr="00AF67A9">
        <w:t xml:space="preserve"> 1, pp. 26-37, oct. 2018, doi: 10.2214/AJR.18.20218.</w:t>
      </w:r>
    </w:p>
    <w:p w14:paraId="5998A38F" w14:textId="77777777" w:rsidR="00AF67A9" w:rsidRPr="00AF67A9" w:rsidRDefault="00AF67A9" w:rsidP="00AF67A9">
      <w:pPr>
        <w:pStyle w:val="Bibliography"/>
      </w:pPr>
      <w:r w:rsidRPr="00AF67A9">
        <w:t>[28]</w:t>
      </w:r>
      <w:r w:rsidRPr="00AF67A9">
        <w:tab/>
        <w:t xml:space="preserve">I. Despotović, B. Goossens, y W. Philips, «MRI Segmentation of the Human Brain: Challenges, Methods, and Applications», </w:t>
      </w:r>
      <w:r w:rsidRPr="00AF67A9">
        <w:rPr>
          <w:i/>
          <w:iCs/>
        </w:rPr>
        <w:t>Comput. Math. Methods Med.</w:t>
      </w:r>
      <w:r w:rsidRPr="00AF67A9">
        <w:t>, vol. 2015, pp. 1-23, 2015, doi: 10.1155/2015/450341.</w:t>
      </w:r>
    </w:p>
    <w:p w14:paraId="4FC7786B" w14:textId="77777777" w:rsidR="00AF67A9" w:rsidRPr="00AF67A9" w:rsidRDefault="00AF67A9" w:rsidP="00AF67A9">
      <w:pPr>
        <w:pStyle w:val="Bibliography"/>
      </w:pPr>
      <w:r w:rsidRPr="00AF67A9">
        <w:lastRenderedPageBreak/>
        <w:t>[29]</w:t>
      </w:r>
      <w:r w:rsidRPr="00AF67A9">
        <w:tab/>
        <w:t xml:space="preserve">M. Ben Abdallah, M. Blonski, S. Wantz-Mezieres, Y. Gaudeau, L. Taillandier, y J.-M. Moureaux, «Statistical evaluation of manual segmentation of a diffuse low-grade glioma MRI dataset», </w:t>
      </w:r>
      <w:r w:rsidRPr="00AF67A9">
        <w:rPr>
          <w:i/>
          <w:iCs/>
        </w:rPr>
        <w:t>Annu. Int. Conf. IEEE Eng. Med. Biol. Soc. IEEE Eng. Med. Biol. Soc. Annu. Int. Conf.</w:t>
      </w:r>
      <w:r w:rsidRPr="00AF67A9">
        <w:t>, vol. 2016, pp. 4403-4406, ago. 2016, doi: 10.1109/EMBC.2016.7591703.</w:t>
      </w:r>
    </w:p>
    <w:p w14:paraId="3263880C" w14:textId="77777777" w:rsidR="00AF67A9" w:rsidRPr="00AF67A9" w:rsidRDefault="00AF67A9" w:rsidP="00AF67A9">
      <w:pPr>
        <w:pStyle w:val="Bibliography"/>
      </w:pPr>
      <w:r w:rsidRPr="00AF67A9">
        <w:t>[30]</w:t>
      </w:r>
      <w:r w:rsidRPr="00AF67A9">
        <w:tab/>
        <w:t xml:space="preserve">A. Bianchi, J. V. Miller, E. T. Tan, y A. Montillo, «BRAIN TUMOR SEGMENTATION WITH SYMMETRIC TEXTURE AND SYMMETRIC INTENSITY-BASED DECISION FORESTS», </w:t>
      </w:r>
      <w:r w:rsidRPr="00AF67A9">
        <w:rPr>
          <w:i/>
          <w:iCs/>
        </w:rPr>
        <w:t>Proc. IEEE Int. Symp. Biomed. Imaging Nano Macro IEEE Int. Symp. Biomed. Imaging</w:t>
      </w:r>
      <w:r w:rsidRPr="00AF67A9">
        <w:t>, vol. 2013, pp. 748-751, abr. 2013, doi: 10.1109/ISBI.2013.6556583.</w:t>
      </w:r>
    </w:p>
    <w:p w14:paraId="2F6712C5" w14:textId="77777777" w:rsidR="00AF67A9" w:rsidRPr="00AF67A9" w:rsidRDefault="00AF67A9" w:rsidP="00AF67A9">
      <w:pPr>
        <w:pStyle w:val="Bibliography"/>
      </w:pPr>
      <w:r w:rsidRPr="00AF67A9">
        <w:t>[31]</w:t>
      </w:r>
      <w:r w:rsidRPr="00AF67A9">
        <w:tab/>
        <w:t xml:space="preserve">M. B. Cuadra, C. Pollo, A. Bardera, O. Cuisenaire, J.-G. Villemure, y J.-P. Thiran, «Atlas-based segmentation of pathological MR brain images using a model of lesion growth», </w:t>
      </w:r>
      <w:r w:rsidRPr="00AF67A9">
        <w:rPr>
          <w:i/>
          <w:iCs/>
        </w:rPr>
        <w:t>IEEE Trans. Med. Imaging</w:t>
      </w:r>
      <w:r w:rsidRPr="00AF67A9">
        <w:t>, vol. 23, n.</w:t>
      </w:r>
      <w:r w:rsidRPr="00AF67A9">
        <w:rPr>
          <w:vertAlign w:val="superscript"/>
        </w:rPr>
        <w:t>o</w:t>
      </w:r>
      <w:r w:rsidRPr="00AF67A9">
        <w:t xml:space="preserve"> 10, pp. 1301-1314, oct. 2004, doi: 10.1109/TMI.2004.834618.</w:t>
      </w:r>
    </w:p>
    <w:p w14:paraId="2047E450" w14:textId="77777777" w:rsidR="00AF67A9" w:rsidRPr="00AF67A9" w:rsidRDefault="00AF67A9" w:rsidP="00AF67A9">
      <w:pPr>
        <w:pStyle w:val="Bibliography"/>
      </w:pPr>
      <w:r w:rsidRPr="00AF67A9">
        <w:t>[32]</w:t>
      </w:r>
      <w:r w:rsidRPr="00AF67A9">
        <w:tab/>
        <w:t xml:space="preserve">A. Essadike, E. Ouabida, y A. Bouzid, «Brain tumor segmentation with Vander Lugt correlator based active contour», </w:t>
      </w:r>
      <w:r w:rsidRPr="00AF67A9">
        <w:rPr>
          <w:i/>
          <w:iCs/>
        </w:rPr>
        <w:t>Comput. Methods Programs Biomed.</w:t>
      </w:r>
      <w:r w:rsidRPr="00AF67A9">
        <w:t>, vol. 160, pp. 103-117, jul. 2018, doi: 10.1016/j.cmpb.2018.04.004.</w:t>
      </w:r>
    </w:p>
    <w:p w14:paraId="010E9540" w14:textId="77777777" w:rsidR="00AF67A9" w:rsidRPr="00AF67A9" w:rsidRDefault="00AF67A9" w:rsidP="00AF67A9">
      <w:pPr>
        <w:pStyle w:val="Bibliography"/>
      </w:pPr>
      <w:r w:rsidRPr="00AF67A9">
        <w:t>[33]</w:t>
      </w:r>
      <w:r w:rsidRPr="00AF67A9">
        <w:tab/>
        <w:t xml:space="preserve">J. Long </w:t>
      </w:r>
      <w:r w:rsidRPr="00AF67A9">
        <w:rPr>
          <w:i/>
          <w:iCs/>
        </w:rPr>
        <w:t>et al.</w:t>
      </w:r>
      <w:r w:rsidRPr="00AF67A9">
        <w:t xml:space="preserve">, «Cascaded hybrid residual U-Net for glioma segmentation», </w:t>
      </w:r>
      <w:r w:rsidRPr="00AF67A9">
        <w:rPr>
          <w:i/>
          <w:iCs/>
        </w:rPr>
        <w:t>Multimed. Tools Appl.</w:t>
      </w:r>
      <w:r w:rsidRPr="00AF67A9">
        <w:t>, vol. 79, n.</w:t>
      </w:r>
      <w:r w:rsidRPr="00AF67A9">
        <w:rPr>
          <w:vertAlign w:val="superscript"/>
        </w:rPr>
        <w:t>o</w:t>
      </w:r>
      <w:r w:rsidRPr="00AF67A9">
        <w:t xml:space="preserve"> 33, pp. 24929-24947, sep. 2020, doi: 10.1007/s11042-020-09210-z.</w:t>
      </w:r>
    </w:p>
    <w:p w14:paraId="278076F8" w14:textId="77777777" w:rsidR="00AF67A9" w:rsidRPr="00AF67A9" w:rsidRDefault="00AF67A9" w:rsidP="00AF67A9">
      <w:pPr>
        <w:pStyle w:val="Bibliography"/>
      </w:pPr>
      <w:r w:rsidRPr="00AF67A9">
        <w:t>[34]</w:t>
      </w:r>
      <w:r w:rsidRPr="00AF67A9">
        <w:tab/>
        <w:t xml:space="preserve">«Ascent of machine learning in medicine», </w:t>
      </w:r>
      <w:r w:rsidRPr="00AF67A9">
        <w:rPr>
          <w:i/>
          <w:iCs/>
        </w:rPr>
        <w:t>Nat. Mater.</w:t>
      </w:r>
      <w:r w:rsidRPr="00AF67A9">
        <w:t>, vol. 18, n.</w:t>
      </w:r>
      <w:r w:rsidRPr="00AF67A9">
        <w:rPr>
          <w:vertAlign w:val="superscript"/>
        </w:rPr>
        <w:t>o</w:t>
      </w:r>
      <w:r w:rsidRPr="00AF67A9">
        <w:t xml:space="preserve"> 5, Art. n.</w:t>
      </w:r>
      <w:r w:rsidRPr="00AF67A9">
        <w:rPr>
          <w:vertAlign w:val="superscript"/>
        </w:rPr>
        <w:t>o</w:t>
      </w:r>
      <w:r w:rsidRPr="00AF67A9">
        <w:t xml:space="preserve"> 5, may 2019, doi: 10.1038/s41563-019-0360-1.</w:t>
      </w:r>
    </w:p>
    <w:p w14:paraId="0660BCD9" w14:textId="77777777" w:rsidR="00AF67A9" w:rsidRPr="00AF67A9" w:rsidRDefault="00AF67A9" w:rsidP="00AF67A9">
      <w:pPr>
        <w:pStyle w:val="Bibliography"/>
      </w:pPr>
      <w:r w:rsidRPr="00AF67A9">
        <w:t>[35]</w:t>
      </w:r>
      <w:r w:rsidRPr="00AF67A9">
        <w:tab/>
        <w:t xml:space="preserve">K. Kourou, T. P. Exarchos, K. P. Exarchos, M. V. Karamouzis, y D. I. Fotiadis, «Machine learning applications in cancer prognosis and prediction», </w:t>
      </w:r>
      <w:r w:rsidRPr="00AF67A9">
        <w:rPr>
          <w:i/>
          <w:iCs/>
        </w:rPr>
        <w:t>Comput. Struct. Biotechnol. J.</w:t>
      </w:r>
      <w:r w:rsidRPr="00AF67A9">
        <w:t>, vol. 13, pp. 8-17, ene. 2015, doi: 10.1016/j.csbj.2014.11.005.</w:t>
      </w:r>
    </w:p>
    <w:p w14:paraId="48398B04" w14:textId="77777777" w:rsidR="00AF67A9" w:rsidRPr="00AF67A9" w:rsidRDefault="00AF67A9" w:rsidP="00AF67A9">
      <w:pPr>
        <w:pStyle w:val="Bibliography"/>
      </w:pPr>
      <w:r w:rsidRPr="00AF67A9">
        <w:t>[36]</w:t>
      </w:r>
      <w:r w:rsidRPr="00AF67A9">
        <w:tab/>
        <w:t xml:space="preserve">J. A. M. Sidey-Gibbons y C. J. Sidey-Gibbons, «Machine learning in medicine: a practical introduction», </w:t>
      </w:r>
      <w:r w:rsidRPr="00AF67A9">
        <w:rPr>
          <w:i/>
          <w:iCs/>
        </w:rPr>
        <w:t>BMC Med. Res. Methodol.</w:t>
      </w:r>
      <w:r w:rsidRPr="00AF67A9">
        <w:t>, vol. 19, n.</w:t>
      </w:r>
      <w:r w:rsidRPr="00AF67A9">
        <w:rPr>
          <w:vertAlign w:val="superscript"/>
        </w:rPr>
        <w:t>o</w:t>
      </w:r>
      <w:r w:rsidRPr="00AF67A9">
        <w:t xml:space="preserve"> 1, p. 64, dic. 2019, doi: 10.1186/s12874-019-0681-4.</w:t>
      </w:r>
    </w:p>
    <w:p w14:paraId="6296E0CB" w14:textId="77777777" w:rsidR="00AF67A9" w:rsidRPr="00AF67A9" w:rsidRDefault="00AF67A9" w:rsidP="00AF67A9">
      <w:pPr>
        <w:pStyle w:val="Bibliography"/>
      </w:pPr>
      <w:r w:rsidRPr="00AF67A9">
        <w:t>[37]</w:t>
      </w:r>
      <w:r w:rsidRPr="00AF67A9">
        <w:tab/>
        <w:t>S. Anto, «Supervised Machine Learning Approaches for Medical Data Set Classification-A Review», ene. 2011.</w:t>
      </w:r>
    </w:p>
    <w:p w14:paraId="513AC714" w14:textId="77777777" w:rsidR="00AF67A9" w:rsidRPr="00AF67A9" w:rsidRDefault="00AF67A9" w:rsidP="00AF67A9">
      <w:pPr>
        <w:pStyle w:val="Bibliography"/>
      </w:pPr>
      <w:r w:rsidRPr="00AF67A9">
        <w:t>[38]</w:t>
      </w:r>
      <w:r w:rsidRPr="00AF67A9">
        <w:tab/>
        <w:t xml:space="preserve">S. Damilola, «A Review of Unsupervised Artificial Neural Networks with Applications», </w:t>
      </w:r>
      <w:r w:rsidRPr="00AF67A9">
        <w:rPr>
          <w:i/>
          <w:iCs/>
        </w:rPr>
        <w:t>Int. J. Comput. Appl.</w:t>
      </w:r>
      <w:r w:rsidRPr="00AF67A9">
        <w:t>, vol. 181, n.</w:t>
      </w:r>
      <w:r w:rsidRPr="00AF67A9">
        <w:rPr>
          <w:vertAlign w:val="superscript"/>
        </w:rPr>
        <w:t>o</w:t>
      </w:r>
      <w:r w:rsidRPr="00AF67A9">
        <w:t xml:space="preserve"> 40, pp. 22-26, feb. 2019, doi: 10.5120/ijca2019918425.</w:t>
      </w:r>
    </w:p>
    <w:p w14:paraId="56F4235B" w14:textId="77777777" w:rsidR="00AF67A9" w:rsidRPr="00AF67A9" w:rsidRDefault="00AF67A9" w:rsidP="00AF67A9">
      <w:pPr>
        <w:pStyle w:val="Bibliography"/>
      </w:pPr>
      <w:r w:rsidRPr="00AF67A9">
        <w:t>[39]</w:t>
      </w:r>
      <w:r w:rsidRPr="00AF67A9">
        <w:tab/>
        <w:t xml:space="preserve">S. Mutuvi, «Introduction to Machine Learning Model Evaluation», </w:t>
      </w:r>
      <w:r w:rsidRPr="00AF67A9">
        <w:rPr>
          <w:i/>
          <w:iCs/>
        </w:rPr>
        <w:t>Medium</w:t>
      </w:r>
      <w:r w:rsidRPr="00AF67A9">
        <w:t>, feb. 05, 2020. https://heartbeat.fritz.ai/introduction-to-machine-learning-model-evaluation-fa859e1b2d7f (accedido dic. 14, 2020).</w:t>
      </w:r>
    </w:p>
    <w:p w14:paraId="6EFD32C5" w14:textId="77777777" w:rsidR="00AF67A9" w:rsidRPr="00AF67A9" w:rsidRDefault="00AF67A9" w:rsidP="00AF67A9">
      <w:pPr>
        <w:pStyle w:val="Bibliography"/>
      </w:pPr>
      <w:r w:rsidRPr="00AF67A9">
        <w:t>[40]</w:t>
      </w:r>
      <w:r w:rsidRPr="00AF67A9">
        <w:tab/>
        <w:t xml:space="preserve">K. Nighania, «Various ways to evaluate a machine learning models performance», </w:t>
      </w:r>
      <w:r w:rsidRPr="00AF67A9">
        <w:rPr>
          <w:i/>
          <w:iCs/>
        </w:rPr>
        <w:t>Medium</w:t>
      </w:r>
      <w:r w:rsidRPr="00AF67A9">
        <w:t>, ene. 30, 2019. https://towardsdatascience.com/various-ways-to-evaluate-a-machine-learning-models-performance-230449055f15 (accedido dic. 14, 2020).</w:t>
      </w:r>
    </w:p>
    <w:p w14:paraId="0291B22C" w14:textId="77777777" w:rsidR="00AF67A9" w:rsidRPr="00AF67A9" w:rsidRDefault="00AF67A9" w:rsidP="00AF67A9">
      <w:pPr>
        <w:pStyle w:val="Bibliography"/>
      </w:pPr>
      <w:r w:rsidRPr="00AF67A9">
        <w:t>[41]</w:t>
      </w:r>
      <w:r w:rsidRPr="00AF67A9">
        <w:tab/>
        <w:t xml:space="preserve">D. Faggella, «Machine Learning for Medical Diagnostics - 4 Current Applications», </w:t>
      </w:r>
      <w:r w:rsidRPr="00AF67A9">
        <w:rPr>
          <w:i/>
          <w:iCs/>
        </w:rPr>
        <w:t>Emerj</w:t>
      </w:r>
      <w:r w:rsidRPr="00AF67A9">
        <w:t>. https://emerj.com/ai-sector-overviews/machine-learning-medical-diagnostics-4-current-applications/ (accedido dic. 10, 2020).</w:t>
      </w:r>
    </w:p>
    <w:p w14:paraId="2A6CE62D" w14:textId="77777777" w:rsidR="00AF67A9" w:rsidRPr="00AF67A9" w:rsidRDefault="00AF67A9" w:rsidP="00AF67A9">
      <w:pPr>
        <w:pStyle w:val="Bibliography"/>
      </w:pPr>
      <w:r w:rsidRPr="00AF67A9">
        <w:t>[42]</w:t>
      </w:r>
      <w:r w:rsidRPr="00AF67A9">
        <w:tab/>
        <w:t xml:space="preserve">«Babylon Health UK - The Online Doctor and Prescription Services App», </w:t>
      </w:r>
      <w:r w:rsidRPr="00AF67A9">
        <w:rPr>
          <w:i/>
          <w:iCs/>
        </w:rPr>
        <w:t>Babylon Health</w:t>
      </w:r>
      <w:r w:rsidRPr="00AF67A9">
        <w:t>. https://www.babylonhealth.com/ (accedido dic. 11, 2020).</w:t>
      </w:r>
    </w:p>
    <w:p w14:paraId="2EC71BED" w14:textId="77777777" w:rsidR="00AF67A9" w:rsidRPr="00AF67A9" w:rsidRDefault="00AF67A9" w:rsidP="00AF67A9">
      <w:pPr>
        <w:pStyle w:val="Bibliography"/>
      </w:pPr>
      <w:r w:rsidRPr="00AF67A9">
        <w:t>[43]</w:t>
      </w:r>
      <w:r w:rsidRPr="00AF67A9">
        <w:tab/>
        <w:t>«Better Together». https://hms.harvard.edu/news/better-together (accedido dic. 11, 2020).</w:t>
      </w:r>
    </w:p>
    <w:p w14:paraId="278719D5" w14:textId="77777777" w:rsidR="00AF67A9" w:rsidRPr="00AF67A9" w:rsidRDefault="00AF67A9" w:rsidP="00AF67A9">
      <w:pPr>
        <w:pStyle w:val="Bibliography"/>
      </w:pPr>
      <w:r w:rsidRPr="00AF67A9">
        <w:lastRenderedPageBreak/>
        <w:t>[44]</w:t>
      </w:r>
      <w:r w:rsidRPr="00AF67A9">
        <w:tab/>
        <w:t xml:space="preserve">«Face2Gene Technology - How It Works», </w:t>
      </w:r>
      <w:r w:rsidRPr="00AF67A9">
        <w:rPr>
          <w:i/>
          <w:iCs/>
        </w:rPr>
        <w:t>Face2Gene</w:t>
      </w:r>
      <w:r w:rsidRPr="00AF67A9">
        <w:t>. https://www.face2gene.com/technology-facial-recognition-feature-detection-phenotype-analysis/ (accedido dic. 11, 2020).</w:t>
      </w:r>
    </w:p>
    <w:p w14:paraId="04F6C5D7" w14:textId="77777777" w:rsidR="00AF67A9" w:rsidRPr="00AF67A9" w:rsidRDefault="00AF67A9" w:rsidP="00AF67A9">
      <w:pPr>
        <w:pStyle w:val="Bibliography"/>
      </w:pPr>
      <w:r w:rsidRPr="00AF67A9">
        <w:t>[45]</w:t>
      </w:r>
      <w:r w:rsidRPr="00AF67A9">
        <w:tab/>
        <w:t xml:space="preserve">A. Esteva </w:t>
      </w:r>
      <w:r w:rsidRPr="00AF67A9">
        <w:rPr>
          <w:i/>
          <w:iCs/>
        </w:rPr>
        <w:t>et al.</w:t>
      </w:r>
      <w:r w:rsidRPr="00AF67A9">
        <w:t xml:space="preserve">, «Dermatologist-level classification of skin cancer with deep neural networks», </w:t>
      </w:r>
      <w:r w:rsidRPr="00AF67A9">
        <w:rPr>
          <w:i/>
          <w:iCs/>
        </w:rPr>
        <w:t>Nature</w:t>
      </w:r>
      <w:r w:rsidRPr="00AF67A9">
        <w:t>, vol. 542, n.</w:t>
      </w:r>
      <w:r w:rsidRPr="00AF67A9">
        <w:rPr>
          <w:vertAlign w:val="superscript"/>
        </w:rPr>
        <w:t>o</w:t>
      </w:r>
      <w:r w:rsidRPr="00AF67A9">
        <w:t xml:space="preserve"> 7639, Art. n.</w:t>
      </w:r>
      <w:r w:rsidRPr="00AF67A9">
        <w:rPr>
          <w:vertAlign w:val="superscript"/>
        </w:rPr>
        <w:t>o</w:t>
      </w:r>
      <w:r w:rsidRPr="00AF67A9">
        <w:t xml:space="preserve"> 7639, feb. 2017, doi: 10.1038/nature21056.</w:t>
      </w:r>
    </w:p>
    <w:p w14:paraId="0A108B32" w14:textId="77777777" w:rsidR="00AF67A9" w:rsidRPr="00AF67A9" w:rsidRDefault="00AF67A9" w:rsidP="00AF67A9">
      <w:pPr>
        <w:pStyle w:val="Bibliography"/>
      </w:pPr>
      <w:r w:rsidRPr="00AF67A9">
        <w:t>[46]</w:t>
      </w:r>
      <w:r w:rsidRPr="00AF67A9">
        <w:tab/>
        <w:t xml:space="preserve">J. Valdebenito y F. Medina, «Machine learning approaches to study glioblastoma: A review of the last decade of applications», </w:t>
      </w:r>
      <w:r w:rsidRPr="00AF67A9">
        <w:rPr>
          <w:i/>
          <w:iCs/>
        </w:rPr>
        <w:t>Cancer Rep.</w:t>
      </w:r>
      <w:r w:rsidRPr="00AF67A9">
        <w:t>, vol. 2, n.</w:t>
      </w:r>
      <w:r w:rsidRPr="00AF67A9">
        <w:rPr>
          <w:vertAlign w:val="superscript"/>
        </w:rPr>
        <w:t>o</w:t>
      </w:r>
      <w:r w:rsidRPr="00AF67A9">
        <w:t xml:space="preserve"> 6, p. e1226, 2019, doi: https://doi.org/10.1002/cnr2.1226.</w:t>
      </w:r>
    </w:p>
    <w:p w14:paraId="37B8B895" w14:textId="77777777" w:rsidR="00AF67A9" w:rsidRPr="00AF67A9" w:rsidRDefault="00AF67A9" w:rsidP="00AF67A9">
      <w:pPr>
        <w:pStyle w:val="Bibliography"/>
      </w:pPr>
      <w:r w:rsidRPr="00AF67A9">
        <w:t>[47]</w:t>
      </w:r>
      <w:r w:rsidRPr="00AF67A9">
        <w:tab/>
        <w:t xml:space="preserve">H. Sotoudeh </w:t>
      </w:r>
      <w:r w:rsidRPr="00AF67A9">
        <w:rPr>
          <w:i/>
          <w:iCs/>
        </w:rPr>
        <w:t>et al.</w:t>
      </w:r>
      <w:r w:rsidRPr="00AF67A9">
        <w:t xml:space="preserve">, «Artificial Intelligence in the Management of Glioma: Era of Personalized Medicine», </w:t>
      </w:r>
      <w:r w:rsidRPr="00AF67A9">
        <w:rPr>
          <w:i/>
          <w:iCs/>
        </w:rPr>
        <w:t>Front. Oncol.</w:t>
      </w:r>
      <w:r w:rsidRPr="00AF67A9">
        <w:t>, vol. 9, 2019, doi: 10.3389/fonc.2019.00768.</w:t>
      </w:r>
    </w:p>
    <w:p w14:paraId="448E078B" w14:textId="77777777" w:rsidR="00AF67A9" w:rsidRPr="00AF67A9" w:rsidRDefault="00AF67A9" w:rsidP="00AF67A9">
      <w:pPr>
        <w:pStyle w:val="Bibliography"/>
      </w:pPr>
      <w:r w:rsidRPr="00AF67A9">
        <w:t>[48]</w:t>
      </w:r>
      <w:r w:rsidRPr="00AF67A9">
        <w:tab/>
        <w:t xml:space="preserve">Z. Qian </w:t>
      </w:r>
      <w:r w:rsidRPr="00AF67A9">
        <w:rPr>
          <w:i/>
          <w:iCs/>
        </w:rPr>
        <w:t>et al.</w:t>
      </w:r>
      <w:r w:rsidRPr="00AF67A9">
        <w:t xml:space="preserve">, «Differentiation of glioblastoma from solitary brain metastases using radiomic machine-learning classifiers», </w:t>
      </w:r>
      <w:r w:rsidRPr="00AF67A9">
        <w:rPr>
          <w:i/>
          <w:iCs/>
        </w:rPr>
        <w:t>Cancer Lett.</w:t>
      </w:r>
      <w:r w:rsidRPr="00AF67A9">
        <w:t>, vol. 451, pp. 128-135, jun. 2019, doi: 10.1016/j.canlet.2019.02.054.</w:t>
      </w:r>
    </w:p>
    <w:p w14:paraId="17C42A0D" w14:textId="77777777" w:rsidR="00AF67A9" w:rsidRPr="00AF67A9" w:rsidRDefault="00AF67A9" w:rsidP="00AF67A9">
      <w:pPr>
        <w:pStyle w:val="Bibliography"/>
      </w:pPr>
      <w:r w:rsidRPr="00AF67A9">
        <w:t>[49]</w:t>
      </w:r>
      <w:r w:rsidRPr="00AF67A9">
        <w:tab/>
        <w:t xml:space="preserve">C. Chen, X. Ou, J. Wang, W. Guo, y X. Ma, «Radiomics-Based Machine Learning in Differentiation Between Glioblastoma and Metastatic Brain Tumors», </w:t>
      </w:r>
      <w:r w:rsidRPr="00AF67A9">
        <w:rPr>
          <w:i/>
          <w:iCs/>
        </w:rPr>
        <w:t>Front. Oncol.</w:t>
      </w:r>
      <w:r w:rsidRPr="00AF67A9">
        <w:t>, vol. 9, 2019, doi: 10.3389/fonc.2019.00806.</w:t>
      </w:r>
    </w:p>
    <w:p w14:paraId="5B8E044C" w14:textId="77777777" w:rsidR="00AF67A9" w:rsidRPr="00AF67A9" w:rsidRDefault="00AF67A9" w:rsidP="00AF67A9">
      <w:pPr>
        <w:pStyle w:val="Bibliography"/>
      </w:pPr>
      <w:r w:rsidRPr="00AF67A9">
        <w:t>[50]</w:t>
      </w:r>
      <w:r w:rsidRPr="00AF67A9">
        <w:tab/>
        <w:t xml:space="preserve">S. Bae </w:t>
      </w:r>
      <w:r w:rsidRPr="00AF67A9">
        <w:rPr>
          <w:i/>
          <w:iCs/>
        </w:rPr>
        <w:t>et al.</w:t>
      </w:r>
      <w:r w:rsidRPr="00AF67A9">
        <w:t xml:space="preserve">, «Robust performance of deep learning for distinguishing glioblastoma from single brain metastasis using radiomic features: model development and validation», </w:t>
      </w:r>
      <w:r w:rsidRPr="00AF67A9">
        <w:rPr>
          <w:i/>
          <w:iCs/>
        </w:rPr>
        <w:t>Sci. Rep.</w:t>
      </w:r>
      <w:r w:rsidRPr="00AF67A9">
        <w:t>, vol. 10, n.</w:t>
      </w:r>
      <w:r w:rsidRPr="00AF67A9">
        <w:rPr>
          <w:vertAlign w:val="superscript"/>
        </w:rPr>
        <w:t>o</w:t>
      </w:r>
      <w:r w:rsidRPr="00AF67A9">
        <w:t xml:space="preserve"> 1, Art. n.</w:t>
      </w:r>
      <w:r w:rsidRPr="00AF67A9">
        <w:rPr>
          <w:vertAlign w:val="superscript"/>
        </w:rPr>
        <w:t>o</w:t>
      </w:r>
      <w:r w:rsidRPr="00AF67A9">
        <w:t xml:space="preserve"> 1, jul. 2020, doi: 10.1038/s41598-020-68980-6.</w:t>
      </w:r>
    </w:p>
    <w:p w14:paraId="7247ADB3" w14:textId="77777777" w:rsidR="00AF67A9" w:rsidRPr="00AF67A9" w:rsidRDefault="00AF67A9" w:rsidP="00AF67A9">
      <w:pPr>
        <w:pStyle w:val="Bibliography"/>
      </w:pPr>
      <w:r w:rsidRPr="00AF67A9">
        <w:t>[51]</w:t>
      </w:r>
      <w:r w:rsidRPr="00AF67A9">
        <w:tab/>
        <w:t xml:space="preserve">L. Macyszyn </w:t>
      </w:r>
      <w:r w:rsidRPr="00AF67A9">
        <w:rPr>
          <w:i/>
          <w:iCs/>
        </w:rPr>
        <w:t>et al.</w:t>
      </w:r>
      <w:r w:rsidRPr="00AF67A9">
        <w:t xml:space="preserve">, «Imaging patterns predict patient survival and molecular subtype in glioblastoma via machine learning techniques», </w:t>
      </w:r>
      <w:r w:rsidRPr="00AF67A9">
        <w:rPr>
          <w:i/>
          <w:iCs/>
        </w:rPr>
        <w:t>Neuro-Oncol.</w:t>
      </w:r>
      <w:r w:rsidRPr="00AF67A9">
        <w:t>, vol. 18, n.</w:t>
      </w:r>
      <w:r w:rsidRPr="00AF67A9">
        <w:rPr>
          <w:vertAlign w:val="superscript"/>
        </w:rPr>
        <w:t>o</w:t>
      </w:r>
      <w:r w:rsidRPr="00AF67A9">
        <w:t xml:space="preserve"> 3, pp. 417-425, jun. 2015, doi: 10.1093/neuonc/nov127.</w:t>
      </w:r>
    </w:p>
    <w:p w14:paraId="42DFA0EA" w14:textId="77777777" w:rsidR="00AF67A9" w:rsidRPr="00AF67A9" w:rsidRDefault="00AF67A9" w:rsidP="00AF67A9">
      <w:pPr>
        <w:pStyle w:val="Bibliography"/>
      </w:pPr>
      <w:r w:rsidRPr="00AF67A9">
        <w:t>[52]</w:t>
      </w:r>
      <w:r w:rsidRPr="00AF67A9">
        <w:tab/>
        <w:t xml:space="preserve">J. Jeong </w:t>
      </w:r>
      <w:r w:rsidRPr="00AF67A9">
        <w:rPr>
          <w:i/>
          <w:iCs/>
        </w:rPr>
        <w:t>et al.</w:t>
      </w:r>
      <w:r w:rsidRPr="00AF67A9">
        <w:t xml:space="preserve">, «Machine-learning based classification of glioblastoma using delta-radiomic features derived from dynamic susceptibility contrast enhanced magnetic resonance images», </w:t>
      </w:r>
      <w:r w:rsidRPr="00AF67A9">
        <w:rPr>
          <w:i/>
          <w:iCs/>
        </w:rPr>
        <w:t>Quant. Imaging Med. Surg.</w:t>
      </w:r>
      <w:r w:rsidRPr="00AF67A9">
        <w:t>, vol. 9, n.</w:t>
      </w:r>
      <w:r w:rsidRPr="00AF67A9">
        <w:rPr>
          <w:vertAlign w:val="superscript"/>
        </w:rPr>
        <w:t>o</w:t>
      </w:r>
      <w:r w:rsidRPr="00AF67A9">
        <w:t xml:space="preserve"> 7, pp. 1201-1213, jul. 2019, doi: 10.21037/qims.2019.07.01.</w:t>
      </w:r>
    </w:p>
    <w:p w14:paraId="182D18A3" w14:textId="77777777" w:rsidR="00AF67A9" w:rsidRPr="00AF67A9" w:rsidRDefault="00AF67A9" w:rsidP="00AF67A9">
      <w:pPr>
        <w:pStyle w:val="Bibliography"/>
      </w:pPr>
      <w:r w:rsidRPr="00AF67A9">
        <w:t>[53]</w:t>
      </w:r>
      <w:r w:rsidRPr="00AF67A9">
        <w:tab/>
        <w:t xml:space="preserve">K. Li-Chun Hsieh, C.-Y. Chen, y C.-M. Lo, «Quantitative glioma grading using transformed gray-scale invariant textures of MRI», </w:t>
      </w:r>
      <w:r w:rsidRPr="00AF67A9">
        <w:rPr>
          <w:i/>
          <w:iCs/>
        </w:rPr>
        <w:t>Comput. Biol. Med.</w:t>
      </w:r>
      <w:r w:rsidRPr="00AF67A9">
        <w:t>, vol. 83, pp. 102-108, abr. 2017, doi: 10.1016/j.compbiomed.2017.02.012.</w:t>
      </w:r>
    </w:p>
    <w:p w14:paraId="1516E0B6" w14:textId="77777777" w:rsidR="00AF67A9" w:rsidRPr="00AF67A9" w:rsidRDefault="00AF67A9" w:rsidP="00AF67A9">
      <w:pPr>
        <w:pStyle w:val="Bibliography"/>
      </w:pPr>
      <w:r w:rsidRPr="00AF67A9">
        <w:t>[54]</w:t>
      </w:r>
      <w:r w:rsidRPr="00AF67A9">
        <w:tab/>
        <w:t xml:space="preserve">N. J. Tustison </w:t>
      </w:r>
      <w:r w:rsidRPr="00AF67A9">
        <w:rPr>
          <w:i/>
          <w:iCs/>
        </w:rPr>
        <w:t>et al.</w:t>
      </w:r>
      <w:r w:rsidRPr="00AF67A9">
        <w:t xml:space="preserve">, «Optimal Symmetric Multimodal Templates and Concatenated Random Forests for Supervised Brain Tumor Segmentation (Simplified) with ANTsR», </w:t>
      </w:r>
      <w:r w:rsidRPr="00AF67A9">
        <w:rPr>
          <w:i/>
          <w:iCs/>
        </w:rPr>
        <w:t>Neuroinformatics</w:t>
      </w:r>
      <w:r w:rsidRPr="00AF67A9">
        <w:t>, vol. 13, n.</w:t>
      </w:r>
      <w:r w:rsidRPr="00AF67A9">
        <w:rPr>
          <w:vertAlign w:val="superscript"/>
        </w:rPr>
        <w:t>o</w:t>
      </w:r>
      <w:r w:rsidRPr="00AF67A9">
        <w:t xml:space="preserve"> 2, pp. 209-225, abr. 2015, doi: 10.1007/s12021-014-9245-2.</w:t>
      </w:r>
    </w:p>
    <w:p w14:paraId="29B76223" w14:textId="77777777" w:rsidR="00AF67A9" w:rsidRPr="00AF67A9" w:rsidRDefault="00AF67A9" w:rsidP="00AF67A9">
      <w:pPr>
        <w:pStyle w:val="Bibliography"/>
      </w:pPr>
      <w:r w:rsidRPr="00AF67A9">
        <w:t>[55]</w:t>
      </w:r>
      <w:r w:rsidRPr="00AF67A9">
        <w:tab/>
        <w:t xml:space="preserve">K. Held, E. R. Kops, B. J. Krause, W. M. Wells, R. Kikinis, y H.- Muller-Gartner, «Markov random field segmentation of brain MR images», </w:t>
      </w:r>
      <w:r w:rsidRPr="00AF67A9">
        <w:rPr>
          <w:i/>
          <w:iCs/>
        </w:rPr>
        <w:t>IEEE Trans. Med. Imaging</w:t>
      </w:r>
      <w:r w:rsidRPr="00AF67A9">
        <w:t>, vol. 16, n.</w:t>
      </w:r>
      <w:r w:rsidRPr="00AF67A9">
        <w:rPr>
          <w:vertAlign w:val="superscript"/>
        </w:rPr>
        <w:t>o</w:t>
      </w:r>
      <w:r w:rsidRPr="00AF67A9">
        <w:t xml:space="preserve"> 6, pp. 878-886, dic. 1997, doi: 10.1109/42.650883.</w:t>
      </w:r>
    </w:p>
    <w:p w14:paraId="7B3C9F25" w14:textId="77777777" w:rsidR="00AF67A9" w:rsidRPr="00AF67A9" w:rsidRDefault="00AF67A9" w:rsidP="00AF67A9">
      <w:pPr>
        <w:pStyle w:val="Bibliography"/>
      </w:pPr>
      <w:r w:rsidRPr="00AF67A9">
        <w:t>[56]</w:t>
      </w:r>
      <w:r w:rsidRPr="00AF67A9">
        <w:tab/>
        <w:t xml:space="preserve">C.-H. Lee, M. Schmidt, A. Murtha, A. Bistritz, J. Sander, y R. Greiner, «Segmenting Brain Tumors with Conditional Random Fields and Support Vector Machines», en </w:t>
      </w:r>
      <w:r w:rsidRPr="00AF67A9">
        <w:rPr>
          <w:i/>
          <w:iCs/>
        </w:rPr>
        <w:t>Computer Vision for Biomedical Image Applications</w:t>
      </w:r>
      <w:r w:rsidRPr="00AF67A9">
        <w:t>, Berlin, Heidelberg, 2005, pp. 469-478, doi: 10.1007/11569541_47.</w:t>
      </w:r>
    </w:p>
    <w:p w14:paraId="5FB244C0" w14:textId="77777777" w:rsidR="00AF67A9" w:rsidRPr="00AF67A9" w:rsidRDefault="00AF67A9" w:rsidP="00AF67A9">
      <w:pPr>
        <w:pStyle w:val="Bibliography"/>
      </w:pPr>
      <w:r w:rsidRPr="00AF67A9">
        <w:t>[57]</w:t>
      </w:r>
      <w:r w:rsidRPr="00AF67A9">
        <w:tab/>
        <w:t xml:space="preserve">D. Zikic </w:t>
      </w:r>
      <w:r w:rsidRPr="00AF67A9">
        <w:rPr>
          <w:i/>
          <w:iCs/>
        </w:rPr>
        <w:t>et al.</w:t>
      </w:r>
      <w:r w:rsidRPr="00AF67A9">
        <w:t xml:space="preserve">, «Decision Forests for Tissue-Specific Segmentation of High-Grade Gliomas in Multi-channel MR», en </w:t>
      </w:r>
      <w:r w:rsidRPr="00AF67A9">
        <w:rPr>
          <w:i/>
          <w:iCs/>
        </w:rPr>
        <w:t>Medical Image Computing and Computer-Assisted Intervention – MICCAI 2012</w:t>
      </w:r>
      <w:r w:rsidRPr="00AF67A9">
        <w:t>, Berlin, Heidelberg, 2012, pp. 369-376, doi: 10.1007/978-3-642-33454-2_46.</w:t>
      </w:r>
    </w:p>
    <w:p w14:paraId="550472C2" w14:textId="77777777" w:rsidR="00AF67A9" w:rsidRPr="00AF67A9" w:rsidRDefault="00AF67A9" w:rsidP="00AF67A9">
      <w:pPr>
        <w:pStyle w:val="Bibliography"/>
      </w:pPr>
      <w:r w:rsidRPr="00AF67A9">
        <w:lastRenderedPageBreak/>
        <w:t>[58]</w:t>
      </w:r>
      <w:r w:rsidRPr="00AF67A9">
        <w:tab/>
        <w:t xml:space="preserve">J. Lao </w:t>
      </w:r>
      <w:r w:rsidRPr="00AF67A9">
        <w:rPr>
          <w:i/>
          <w:iCs/>
        </w:rPr>
        <w:t>et al.</w:t>
      </w:r>
      <w:r w:rsidRPr="00AF67A9">
        <w:t xml:space="preserve">, «A Deep Learning-Based Radiomics Model for Prediction of Survival in Glioblastoma Multiforme», </w:t>
      </w:r>
      <w:r w:rsidRPr="00AF67A9">
        <w:rPr>
          <w:i/>
          <w:iCs/>
        </w:rPr>
        <w:t>Sci. Rep.</w:t>
      </w:r>
      <w:r w:rsidRPr="00AF67A9">
        <w:t>, vol. 7, n.</w:t>
      </w:r>
      <w:r w:rsidRPr="00AF67A9">
        <w:rPr>
          <w:vertAlign w:val="superscript"/>
        </w:rPr>
        <w:t>o</w:t>
      </w:r>
      <w:r w:rsidRPr="00AF67A9">
        <w:t xml:space="preserve"> 1, Art. n.</w:t>
      </w:r>
      <w:r w:rsidRPr="00AF67A9">
        <w:rPr>
          <w:vertAlign w:val="superscript"/>
        </w:rPr>
        <w:t>o</w:t>
      </w:r>
      <w:r w:rsidRPr="00AF67A9">
        <w:t xml:space="preserve"> 1, sep. 2017, doi: 10.1038/s41598-017-10649-8.</w:t>
      </w:r>
    </w:p>
    <w:p w14:paraId="26B363BB" w14:textId="77777777" w:rsidR="00AF67A9" w:rsidRPr="00AF67A9" w:rsidRDefault="00AF67A9" w:rsidP="00AF67A9">
      <w:pPr>
        <w:pStyle w:val="Bibliography"/>
      </w:pPr>
      <w:r w:rsidRPr="00AF67A9">
        <w:t>[59]</w:t>
      </w:r>
      <w:r w:rsidRPr="00AF67A9">
        <w:tab/>
        <w:t xml:space="preserve">G. Wang, W. Li, S. Ourselin, y T. Vercauteren, «Automatic Brain Tumor Segmentation using Cascaded Anisotropic Convolutional Neural Networks», </w:t>
      </w:r>
      <w:r w:rsidRPr="00AF67A9">
        <w:rPr>
          <w:i/>
          <w:iCs/>
        </w:rPr>
        <w:t>ArXiv170900382 Cs</w:t>
      </w:r>
      <w:r w:rsidRPr="00AF67A9">
        <w:t>, dic. 2017, doi: 10.1007/978-3-319-75238-9_16.</w:t>
      </w:r>
    </w:p>
    <w:p w14:paraId="4B05BBF3" w14:textId="77777777" w:rsidR="00AF67A9" w:rsidRPr="00AF67A9" w:rsidRDefault="00AF67A9" w:rsidP="00AF67A9">
      <w:pPr>
        <w:pStyle w:val="Bibliography"/>
      </w:pPr>
      <w:r w:rsidRPr="00AF67A9">
        <w:t>[60]</w:t>
      </w:r>
      <w:r w:rsidRPr="00AF67A9">
        <w:tab/>
        <w:t xml:space="preserve">E. Calabrese, J. E. Villanueva-Meyer, y S. Cha, «A fully automated artificial intelligence method for non-invasive, imaging-based identification of genetic alterations in glioblastomas», </w:t>
      </w:r>
      <w:r w:rsidRPr="00AF67A9">
        <w:rPr>
          <w:i/>
          <w:iCs/>
        </w:rPr>
        <w:t>Sci. Rep.</w:t>
      </w:r>
      <w:r w:rsidRPr="00AF67A9">
        <w:t>, vol. 10, n.</w:t>
      </w:r>
      <w:r w:rsidRPr="00AF67A9">
        <w:rPr>
          <w:vertAlign w:val="superscript"/>
        </w:rPr>
        <w:t>o</w:t>
      </w:r>
      <w:r w:rsidRPr="00AF67A9">
        <w:t xml:space="preserve"> 1, Art. n.</w:t>
      </w:r>
      <w:r w:rsidRPr="00AF67A9">
        <w:rPr>
          <w:vertAlign w:val="superscript"/>
        </w:rPr>
        <w:t>o</w:t>
      </w:r>
      <w:r w:rsidRPr="00AF67A9">
        <w:t xml:space="preserve"> 1, jul. 2020, doi: 10.1038/s41598-020-68857-8.</w:t>
      </w:r>
    </w:p>
    <w:p w14:paraId="360829E7" w14:textId="77777777" w:rsidR="00AF67A9" w:rsidRPr="00AF67A9" w:rsidRDefault="00AF67A9" w:rsidP="00AF67A9">
      <w:pPr>
        <w:pStyle w:val="Bibliography"/>
      </w:pPr>
      <w:r w:rsidRPr="00AF67A9">
        <w:t>[61]</w:t>
      </w:r>
      <w:r w:rsidRPr="00AF67A9">
        <w:tab/>
        <w:t>«CPTAC | Office of Cancer Clinical Proteomics Research». https://proteomics.cancer.gov/programs/cptac (accedido dic. 17, 2020).</w:t>
      </w:r>
    </w:p>
    <w:p w14:paraId="723C477A" w14:textId="77777777" w:rsidR="00AF67A9" w:rsidRPr="00AF67A9" w:rsidRDefault="00AF67A9" w:rsidP="00AF67A9">
      <w:pPr>
        <w:pStyle w:val="Bibliography"/>
      </w:pPr>
      <w:r w:rsidRPr="00AF67A9">
        <w:t>[62]</w:t>
      </w:r>
      <w:r w:rsidRPr="00AF67A9">
        <w:tab/>
        <w:t>National Cancer Institute Clinical Proteomic Tumor Analysis Consortium (CPTAC), «Radiology Data from the Clinical Proteomic Tumor Analysis Consortium Glioblastoma Multiforme [CPTAC-GBM] collection». The Cancer Imaging Archive, 2018, doi: 10.7937/K9/TCIA.2018.3RJE41Q1.</w:t>
      </w:r>
    </w:p>
    <w:p w14:paraId="0D8EF4E1" w14:textId="77777777" w:rsidR="00AF67A9" w:rsidRPr="00AF67A9" w:rsidRDefault="00AF67A9" w:rsidP="00AF67A9">
      <w:pPr>
        <w:pStyle w:val="Bibliography"/>
      </w:pPr>
      <w:r w:rsidRPr="00AF67A9">
        <w:t>[63]</w:t>
      </w:r>
      <w:r w:rsidRPr="00AF67A9">
        <w:tab/>
        <w:t xml:space="preserve">K. Clark </w:t>
      </w:r>
      <w:r w:rsidRPr="00AF67A9">
        <w:rPr>
          <w:i/>
          <w:iCs/>
        </w:rPr>
        <w:t>et al.</w:t>
      </w:r>
      <w:r w:rsidRPr="00AF67A9">
        <w:t xml:space="preserve">, «The Cancer Imaging Archive (TCIA): Maintaining and Operating a Public Information Repository», </w:t>
      </w:r>
      <w:r w:rsidRPr="00AF67A9">
        <w:rPr>
          <w:i/>
          <w:iCs/>
        </w:rPr>
        <w:t>J. Digit. Imaging</w:t>
      </w:r>
      <w:r w:rsidRPr="00AF67A9">
        <w:t>, vol. 26, n.</w:t>
      </w:r>
      <w:r w:rsidRPr="00AF67A9">
        <w:rPr>
          <w:vertAlign w:val="superscript"/>
        </w:rPr>
        <w:t>o</w:t>
      </w:r>
      <w:r w:rsidRPr="00AF67A9">
        <w:t xml:space="preserve"> 6, pp. 1045-1057, dic. 2013, doi: 10.1007/s10278-013-9622-7.</w:t>
      </w:r>
    </w:p>
    <w:p w14:paraId="40552265" w14:textId="77777777" w:rsidR="00AF67A9" w:rsidRPr="00AF67A9" w:rsidRDefault="00AF67A9" w:rsidP="00AF67A9">
      <w:pPr>
        <w:pStyle w:val="Bibliography"/>
      </w:pPr>
      <w:r w:rsidRPr="00AF67A9">
        <w:t>[64]</w:t>
      </w:r>
      <w:r w:rsidRPr="00AF67A9">
        <w:tab/>
        <w:t xml:space="preserve">K. Rehm, K. Schaper, J. Anderson, R. Woods, S. Stoltzner, y D. Rottenberg, «Putting our heads together: a consensus approach to brain/non-brain segmentation in T1-weighted MR volumes», </w:t>
      </w:r>
      <w:r w:rsidRPr="00AF67A9">
        <w:rPr>
          <w:i/>
          <w:iCs/>
        </w:rPr>
        <w:t>NeuroImage</w:t>
      </w:r>
      <w:r w:rsidRPr="00AF67A9">
        <w:t>, vol. 22, n.</w:t>
      </w:r>
      <w:r w:rsidRPr="00AF67A9">
        <w:rPr>
          <w:vertAlign w:val="superscript"/>
        </w:rPr>
        <w:t>o</w:t>
      </w:r>
      <w:r w:rsidRPr="00AF67A9">
        <w:t xml:space="preserve"> 3, pp. 1262-1270, jul. 2004, doi: 10.1016/j.neuroimage.2004.03.011.</w:t>
      </w:r>
    </w:p>
    <w:p w14:paraId="1D15618C" w14:textId="77777777" w:rsidR="00AF67A9" w:rsidRPr="00AF67A9" w:rsidRDefault="00AF67A9" w:rsidP="00AF67A9">
      <w:pPr>
        <w:pStyle w:val="Bibliography"/>
      </w:pPr>
      <w:r w:rsidRPr="00AF67A9">
        <w:t>[65]</w:t>
      </w:r>
      <w:r w:rsidRPr="00AF67A9">
        <w:tab/>
        <w:t>«Otsu Thresholding - The Lab Book Pages». http://www.labbookpages.co.uk/software/imgProc/otsuThreshold.html (accedido ene. 21, 2021).</w:t>
      </w:r>
    </w:p>
    <w:p w14:paraId="584BFE11" w14:textId="77777777" w:rsidR="00AF67A9" w:rsidRPr="00AF67A9" w:rsidRDefault="00AF67A9" w:rsidP="00AF67A9">
      <w:pPr>
        <w:pStyle w:val="Bibliography"/>
      </w:pPr>
      <w:r w:rsidRPr="00AF67A9">
        <w:t>[66]</w:t>
      </w:r>
      <w:r w:rsidRPr="00AF67A9">
        <w:tab/>
        <w:t>«Extract Brain: Extract Brain Surface (BSE) - MIPAV». https://mipav.cit.nih.gov/pubwiki/index.php/Extract_Brain:_Extract_Brain_Surface_(BSE) (accedido ene. 21, 2021).</w:t>
      </w:r>
    </w:p>
    <w:p w14:paraId="3D1B4C70" w14:textId="7BB0DA75" w:rsidR="0074433E" w:rsidRPr="00A422C2" w:rsidRDefault="00084142" w:rsidP="00291A02">
      <w:pPr>
        <w:ind w:firstLine="0"/>
        <w:rPr>
          <w:lang w:val="es-ES"/>
        </w:rPr>
      </w:pPr>
      <w:r w:rsidRPr="00A422C2">
        <w:rPr>
          <w:lang w:val="es-ES"/>
        </w:rPr>
        <w:fldChar w:fldCharType="end"/>
      </w:r>
    </w:p>
    <w:sectPr w:rsidR="0074433E" w:rsidRPr="00A422C2" w:rsidSect="00280722">
      <w:headerReference w:type="default" r:id="rId52"/>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899AAD" w14:textId="77777777" w:rsidR="00784808" w:rsidRDefault="00784808" w:rsidP="00F45C6E">
      <w:r>
        <w:separator/>
      </w:r>
    </w:p>
    <w:p w14:paraId="6AFFDCA6" w14:textId="77777777" w:rsidR="00784808" w:rsidRDefault="00784808" w:rsidP="00F45C6E"/>
    <w:p w14:paraId="74C0CB88" w14:textId="77777777" w:rsidR="00784808" w:rsidRDefault="00784808" w:rsidP="00F45C6E"/>
    <w:p w14:paraId="234D0ABB" w14:textId="77777777" w:rsidR="00784808" w:rsidRDefault="00784808"/>
  </w:endnote>
  <w:endnote w:type="continuationSeparator" w:id="0">
    <w:p w14:paraId="168C6B28" w14:textId="77777777" w:rsidR="00784808" w:rsidRDefault="00784808" w:rsidP="00F45C6E">
      <w:r>
        <w:continuationSeparator/>
      </w:r>
    </w:p>
    <w:p w14:paraId="23F7AD55" w14:textId="77777777" w:rsidR="00784808" w:rsidRDefault="00784808" w:rsidP="00F45C6E"/>
    <w:p w14:paraId="6FC15A83" w14:textId="77777777" w:rsidR="00784808" w:rsidRDefault="00784808" w:rsidP="00F45C6E"/>
    <w:p w14:paraId="67BA3C1D" w14:textId="77777777" w:rsidR="00784808" w:rsidRDefault="0078480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325407" w:rsidRDefault="00325407">
        <w:pPr>
          <w:pStyle w:val="Footer"/>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325407" w:rsidRDefault="00325407" w:rsidP="00F57220">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8E44F6" w14:textId="77777777" w:rsidR="00325407" w:rsidRDefault="00325407" w:rsidP="003F7D07">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8F5811" w14:textId="77777777" w:rsidR="00784808" w:rsidRDefault="00784808" w:rsidP="00631826">
      <w:pPr>
        <w:ind w:firstLine="0"/>
      </w:pPr>
      <w:r>
        <w:separator/>
      </w:r>
    </w:p>
  </w:footnote>
  <w:footnote w:type="continuationSeparator" w:id="0">
    <w:p w14:paraId="43454888" w14:textId="77777777" w:rsidR="00784808" w:rsidRDefault="00784808" w:rsidP="00F45C6E">
      <w:r>
        <w:continuationSeparator/>
      </w:r>
    </w:p>
    <w:p w14:paraId="53FC73CE" w14:textId="77777777" w:rsidR="00784808" w:rsidRDefault="00784808" w:rsidP="00F45C6E"/>
    <w:p w14:paraId="16F37CFB" w14:textId="77777777" w:rsidR="00784808" w:rsidRDefault="00784808" w:rsidP="00F45C6E"/>
    <w:p w14:paraId="160E662E" w14:textId="77777777" w:rsidR="00784808" w:rsidRDefault="00784808"/>
  </w:footnote>
  <w:footnote w:id="1">
    <w:p w14:paraId="602BE0B9" w14:textId="33E934C7" w:rsidR="00325407" w:rsidRPr="00315C3D" w:rsidRDefault="00325407">
      <w:pPr>
        <w:pStyle w:val="FootnoteText"/>
        <w:rPr>
          <w:lang w:val="es-ES"/>
        </w:rPr>
      </w:pPr>
      <w:r w:rsidRPr="00AA6465">
        <w:rPr>
          <w:rStyle w:val="FootnoteReference"/>
        </w:rPr>
        <w:footnoteRef/>
      </w:r>
      <w:r>
        <w:t xml:space="preserve"> </w:t>
      </w:r>
      <w:r>
        <w:rPr>
          <w:lang w:val="es-ES"/>
        </w:rPr>
        <w:t>Organización Mundial de la Salu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B9AA5" w14:textId="77777777" w:rsidR="00325407" w:rsidRPr="00DA1A0A" w:rsidRDefault="00325407" w:rsidP="00AC07D0">
    <w:pPr>
      <w:pStyle w:val="Heading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10"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325407" w:rsidRDefault="00325407" w:rsidP="00F45C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EA432" w14:textId="39C8A279" w:rsidR="00325407" w:rsidRPr="009941BC" w:rsidRDefault="00325407"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38"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2BA56EFC" w14:textId="08602803" w:rsidR="00325407" w:rsidRDefault="00325407" w:rsidP="003A275E">
    <w:pPr>
      <w:pStyle w:val="Footer"/>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07D59" w14:textId="77777777" w:rsidR="00325407" w:rsidRPr="009941BC" w:rsidRDefault="00325407" w:rsidP="00210189">
    <w:pPr>
      <w:ind w:left="1701" w:firstLine="0"/>
      <w:rPr>
        <w:lang w:val="es-ES"/>
      </w:rPr>
    </w:pPr>
    <w:r w:rsidRPr="00210189">
      <w:rPr>
        <w:rFonts w:eastAsia="Arial"/>
        <w:b/>
        <w:noProof/>
        <w:sz w:val="28"/>
        <w:szCs w:val="28"/>
        <w:lang w:val="es-ES" w:eastAsia="es-ES"/>
      </w:rPr>
      <w:drawing>
        <wp:anchor distT="0" distB="0" distL="114300" distR="114300" simplePos="0" relativeHeight="251693056" behindDoc="0" locked="0" layoutInCell="1" allowOverlap="1" wp14:anchorId="0D060FEC" wp14:editId="3C9D92F9">
          <wp:simplePos x="0" y="0"/>
          <wp:positionH relativeFrom="column">
            <wp:posOffset>-140335</wp:posOffset>
          </wp:positionH>
          <wp:positionV relativeFrom="paragraph">
            <wp:posOffset>-228600</wp:posOffset>
          </wp:positionV>
          <wp:extent cx="830580" cy="497205"/>
          <wp:effectExtent l="0" t="0" r="0" b="0"/>
          <wp:wrapSquare wrapText="bothSides"/>
          <wp:docPr id="39"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203596C7" w14:textId="77777777" w:rsidR="00325407" w:rsidRDefault="00325407" w:rsidP="003A275E">
    <w:pPr>
      <w:pStyle w:val="Footer"/>
      <w:pBdr>
        <w:top w:val="single" w:sz="4" w:space="1" w:color="D9D9D9" w:themeColor="background1" w:themeShade="D9"/>
      </w:pBdr>
      <w:tabs>
        <w:tab w:val="left" w:pos="5735"/>
      </w:tabs>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C196B6" w14:textId="4ED64F2D" w:rsidR="00325407" w:rsidRPr="009941BC" w:rsidRDefault="00325407" w:rsidP="00A178A4">
    <w:pPr>
      <w:ind w:left="3402"/>
      <w:rPr>
        <w:lang w:val="es-ES"/>
      </w:rPr>
    </w:pPr>
    <w:r w:rsidRPr="00210189">
      <w:rPr>
        <w:rFonts w:eastAsia="Arial"/>
        <w:b/>
        <w:noProof/>
        <w:sz w:val="28"/>
        <w:szCs w:val="28"/>
        <w:lang w:val="es-ES" w:eastAsia="es-ES"/>
      </w:rPr>
      <w:drawing>
        <wp:anchor distT="0" distB="0" distL="114300" distR="114300" simplePos="0" relativeHeight="251686912" behindDoc="0" locked="0" layoutInCell="1" allowOverlap="1" wp14:anchorId="3DBF8EBF" wp14:editId="78D40BED">
          <wp:simplePos x="0" y="0"/>
          <wp:positionH relativeFrom="column">
            <wp:posOffset>-140335</wp:posOffset>
          </wp:positionH>
          <wp:positionV relativeFrom="paragraph">
            <wp:posOffset>-228600</wp:posOffset>
          </wp:positionV>
          <wp:extent cx="830580" cy="497205"/>
          <wp:effectExtent l="0" t="0" r="0" b="0"/>
          <wp:wrapSquare wrapText="bothSides"/>
          <wp:docPr id="40"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5C88832E" w14:textId="77777777" w:rsidR="00325407" w:rsidRDefault="00325407" w:rsidP="003A275E">
    <w:pPr>
      <w:pStyle w:val="Footer"/>
      <w:pBdr>
        <w:top w:val="single" w:sz="4" w:space="1" w:color="D9D9D9" w:themeColor="background1" w:themeShade="D9"/>
      </w:pBdr>
      <w:tabs>
        <w:tab w:val="left" w:pos="5735"/>
      </w:tabs>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D1B00" w14:textId="3E9B45F9" w:rsidR="00325407" w:rsidRPr="009941BC" w:rsidRDefault="00325407"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11"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61819834" w14:textId="77777777" w:rsidR="00325407" w:rsidRDefault="00325407" w:rsidP="003A275E">
    <w:pPr>
      <w:pStyle w:val="Footer"/>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A9324D"/>
    <w:multiLevelType w:val="multilevel"/>
    <w:tmpl w:val="CA8625B4"/>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39E41C8"/>
    <w:multiLevelType w:val="multilevel"/>
    <w:tmpl w:val="24EA914E"/>
    <w:lvl w:ilvl="0">
      <w:start w:val="1"/>
      <w:numFmt w:val="decimal"/>
      <w:pStyle w:val="Heading1"/>
      <w:lvlText w:val="%1."/>
      <w:lvlJc w:val="left"/>
      <w:pPr>
        <w:ind w:left="502" w:hanging="360"/>
      </w:pPr>
      <w:rPr>
        <w:rFonts w:hint="default"/>
      </w:rPr>
    </w:lvl>
    <w:lvl w:ilvl="1">
      <w:start w:val="1"/>
      <w:numFmt w:val="decimal"/>
      <w:pStyle w:val="Heading2"/>
      <w:isLgl/>
      <w:lvlText w:val="%1.%2."/>
      <w:lvlJc w:val="left"/>
      <w:pPr>
        <w:ind w:left="505"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50192721"/>
    <w:multiLevelType w:val="hybridMultilevel"/>
    <w:tmpl w:val="BF7C7932"/>
    <w:lvl w:ilvl="0" w:tplc="CFF8D2F4">
      <w:start w:val="1"/>
      <w:numFmt w:val="lowerLetter"/>
      <w:pStyle w:val="Heading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58BC7E0C"/>
    <w:multiLevelType w:val="multilevel"/>
    <w:tmpl w:val="ABF67C3E"/>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8"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613F034A"/>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0" w15:restartNumberingAfterBreak="0">
    <w:nsid w:val="6D897D63"/>
    <w:multiLevelType w:val="hybridMultilevel"/>
    <w:tmpl w:val="CE16E230"/>
    <w:lvl w:ilvl="0" w:tplc="0C4AB68C">
      <w:start w:val="29"/>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1" w15:restartNumberingAfterBreak="0">
    <w:nsid w:val="70512D22"/>
    <w:multiLevelType w:val="hybridMultilevel"/>
    <w:tmpl w:val="6E1CA134"/>
    <w:lvl w:ilvl="0" w:tplc="44E80064">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2" w15:restartNumberingAfterBreak="0">
    <w:nsid w:val="73B837BC"/>
    <w:multiLevelType w:val="hybridMultilevel"/>
    <w:tmpl w:val="AB0C6DC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3" w15:restartNumberingAfterBreak="0">
    <w:nsid w:val="78592F42"/>
    <w:multiLevelType w:val="hybridMultilevel"/>
    <w:tmpl w:val="790420B6"/>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num w:numId="1">
    <w:abstractNumId w:val="5"/>
  </w:num>
  <w:num w:numId="2">
    <w:abstractNumId w:val="8"/>
  </w:num>
  <w:num w:numId="3">
    <w:abstractNumId w:val="6"/>
  </w:num>
  <w:num w:numId="4">
    <w:abstractNumId w:val="3"/>
  </w:num>
  <w:num w:numId="5">
    <w:abstractNumId w:val="4"/>
  </w:num>
  <w:num w:numId="6">
    <w:abstractNumId w:val="1"/>
  </w:num>
  <w:num w:numId="7">
    <w:abstractNumId w:val="2"/>
  </w:num>
  <w:num w:numId="8">
    <w:abstractNumId w:val="10"/>
  </w:num>
  <w:num w:numId="9">
    <w:abstractNumId w:val="0"/>
  </w:num>
  <w:num w:numId="10">
    <w:abstractNumId w:val="6"/>
    <w:lvlOverride w:ilvl="0">
      <w:startOverride w:val="1"/>
    </w:lvlOverride>
  </w:num>
  <w:num w:numId="11">
    <w:abstractNumId w:val="7"/>
  </w:num>
  <w:num w:numId="12">
    <w:abstractNumId w:val="6"/>
    <w:lvlOverride w:ilvl="0">
      <w:startOverride w:val="1"/>
    </w:lvlOverride>
  </w:num>
  <w:num w:numId="13">
    <w:abstractNumId w:val="9"/>
  </w:num>
  <w:num w:numId="14">
    <w:abstractNumId w:val="6"/>
    <w:lvlOverride w:ilvl="0">
      <w:startOverride w:val="1"/>
    </w:lvlOverride>
  </w:num>
  <w:num w:numId="15">
    <w:abstractNumId w:val="6"/>
    <w:lvlOverride w:ilvl="0">
      <w:startOverride w:val="1"/>
    </w:lvlOverride>
  </w:num>
  <w:num w:numId="16">
    <w:abstractNumId w:val="6"/>
    <w:lvlOverride w:ilvl="0">
      <w:startOverride w:val="1"/>
    </w:lvlOverride>
  </w:num>
  <w:num w:numId="17">
    <w:abstractNumId w:val="6"/>
  </w:num>
  <w:num w:numId="18">
    <w:abstractNumId w:val="6"/>
    <w:lvlOverride w:ilvl="0">
      <w:startOverride w:val="1"/>
    </w:lvlOverride>
  </w:num>
  <w:num w:numId="19">
    <w:abstractNumId w:val="13"/>
  </w:num>
  <w:num w:numId="20">
    <w:abstractNumId w:val="12"/>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6"/>
    <w:lvlOverride w:ilvl="0">
      <w:startOverride w:val="1"/>
    </w:lvlOverride>
  </w:num>
  <w:num w:numId="24">
    <w:abstractNumId w:val="6"/>
    <w:lvlOverride w:ilvl="0">
      <w:startOverride w:val="1"/>
    </w:lvlOverride>
  </w:num>
  <w:num w:numId="25">
    <w:abstractNumId w:val="6"/>
    <w:lvlOverride w:ilvl="0">
      <w:startOverride w:val="1"/>
    </w:lvlOverride>
  </w:num>
  <w:num w:numId="26">
    <w:abstractNumId w:val="1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140"/>
    <w:rsid w:val="00000203"/>
    <w:rsid w:val="0000065E"/>
    <w:rsid w:val="00000878"/>
    <w:rsid w:val="00000AF5"/>
    <w:rsid w:val="00000D2D"/>
    <w:rsid w:val="00000FD3"/>
    <w:rsid w:val="00001B22"/>
    <w:rsid w:val="00002941"/>
    <w:rsid w:val="00003210"/>
    <w:rsid w:val="000035CF"/>
    <w:rsid w:val="00003B1F"/>
    <w:rsid w:val="00004DFC"/>
    <w:rsid w:val="00004FAE"/>
    <w:rsid w:val="000056EE"/>
    <w:rsid w:val="000058FD"/>
    <w:rsid w:val="00005EE8"/>
    <w:rsid w:val="00005F31"/>
    <w:rsid w:val="000061B4"/>
    <w:rsid w:val="000062E5"/>
    <w:rsid w:val="000065EF"/>
    <w:rsid w:val="0000693B"/>
    <w:rsid w:val="00006C46"/>
    <w:rsid w:val="00006E0F"/>
    <w:rsid w:val="00006EEE"/>
    <w:rsid w:val="00007AE3"/>
    <w:rsid w:val="00007CEE"/>
    <w:rsid w:val="00011D9A"/>
    <w:rsid w:val="00012D27"/>
    <w:rsid w:val="00013320"/>
    <w:rsid w:val="000136A7"/>
    <w:rsid w:val="00013E0B"/>
    <w:rsid w:val="00013F58"/>
    <w:rsid w:val="00014181"/>
    <w:rsid w:val="000146AB"/>
    <w:rsid w:val="000156FE"/>
    <w:rsid w:val="0001645A"/>
    <w:rsid w:val="00016A5F"/>
    <w:rsid w:val="0001749F"/>
    <w:rsid w:val="000179CA"/>
    <w:rsid w:val="00017AAE"/>
    <w:rsid w:val="00017B7E"/>
    <w:rsid w:val="0002016B"/>
    <w:rsid w:val="0002044E"/>
    <w:rsid w:val="00020570"/>
    <w:rsid w:val="00020AA5"/>
    <w:rsid w:val="00021DFD"/>
    <w:rsid w:val="000223D4"/>
    <w:rsid w:val="000224DB"/>
    <w:rsid w:val="00024770"/>
    <w:rsid w:val="00024882"/>
    <w:rsid w:val="00024D27"/>
    <w:rsid w:val="00025743"/>
    <w:rsid w:val="00025B3F"/>
    <w:rsid w:val="00025B74"/>
    <w:rsid w:val="000269D4"/>
    <w:rsid w:val="00026F66"/>
    <w:rsid w:val="00027986"/>
    <w:rsid w:val="00027CC1"/>
    <w:rsid w:val="00027F9E"/>
    <w:rsid w:val="000302AF"/>
    <w:rsid w:val="00030DBB"/>
    <w:rsid w:val="0003147B"/>
    <w:rsid w:val="000315DA"/>
    <w:rsid w:val="000316DF"/>
    <w:rsid w:val="0003293B"/>
    <w:rsid w:val="00032B16"/>
    <w:rsid w:val="00032CEB"/>
    <w:rsid w:val="000333FA"/>
    <w:rsid w:val="00033DC4"/>
    <w:rsid w:val="00034E96"/>
    <w:rsid w:val="00035647"/>
    <w:rsid w:val="00036CD7"/>
    <w:rsid w:val="00036DCD"/>
    <w:rsid w:val="000371EF"/>
    <w:rsid w:val="000407DA"/>
    <w:rsid w:val="00040ACD"/>
    <w:rsid w:val="00040CD5"/>
    <w:rsid w:val="00041607"/>
    <w:rsid w:val="00042803"/>
    <w:rsid w:val="00043A6E"/>
    <w:rsid w:val="00043DC4"/>
    <w:rsid w:val="00043E12"/>
    <w:rsid w:val="000446A6"/>
    <w:rsid w:val="000446B0"/>
    <w:rsid w:val="00044EFE"/>
    <w:rsid w:val="00044F56"/>
    <w:rsid w:val="000450EE"/>
    <w:rsid w:val="000457B3"/>
    <w:rsid w:val="000459E5"/>
    <w:rsid w:val="00045A78"/>
    <w:rsid w:val="00045DE2"/>
    <w:rsid w:val="00046456"/>
    <w:rsid w:val="0004662F"/>
    <w:rsid w:val="000470F3"/>
    <w:rsid w:val="00047BA8"/>
    <w:rsid w:val="00050682"/>
    <w:rsid w:val="00052A92"/>
    <w:rsid w:val="0005360C"/>
    <w:rsid w:val="0005447B"/>
    <w:rsid w:val="000545BD"/>
    <w:rsid w:val="00054708"/>
    <w:rsid w:val="0005483D"/>
    <w:rsid w:val="00054AB7"/>
    <w:rsid w:val="000555EA"/>
    <w:rsid w:val="00056C5A"/>
    <w:rsid w:val="00056FEB"/>
    <w:rsid w:val="0005768E"/>
    <w:rsid w:val="00057820"/>
    <w:rsid w:val="000603E1"/>
    <w:rsid w:val="000604AD"/>
    <w:rsid w:val="000609F1"/>
    <w:rsid w:val="00060A80"/>
    <w:rsid w:val="00060CC4"/>
    <w:rsid w:val="00061579"/>
    <w:rsid w:val="00061B4C"/>
    <w:rsid w:val="00061B81"/>
    <w:rsid w:val="00061EA7"/>
    <w:rsid w:val="00061F91"/>
    <w:rsid w:val="00061FDF"/>
    <w:rsid w:val="00062781"/>
    <w:rsid w:val="00062D80"/>
    <w:rsid w:val="00062F5F"/>
    <w:rsid w:val="000637B2"/>
    <w:rsid w:val="00063B6E"/>
    <w:rsid w:val="00063F45"/>
    <w:rsid w:val="0006422E"/>
    <w:rsid w:val="000645CA"/>
    <w:rsid w:val="000655B1"/>
    <w:rsid w:val="000667CA"/>
    <w:rsid w:val="00067824"/>
    <w:rsid w:val="00067F12"/>
    <w:rsid w:val="0007045A"/>
    <w:rsid w:val="00070D97"/>
    <w:rsid w:val="000715A8"/>
    <w:rsid w:val="00071A80"/>
    <w:rsid w:val="000726E9"/>
    <w:rsid w:val="0007374C"/>
    <w:rsid w:val="000740F9"/>
    <w:rsid w:val="0007410B"/>
    <w:rsid w:val="000743A5"/>
    <w:rsid w:val="000743EE"/>
    <w:rsid w:val="00074739"/>
    <w:rsid w:val="0007480F"/>
    <w:rsid w:val="00074C65"/>
    <w:rsid w:val="00074EA0"/>
    <w:rsid w:val="00075AE7"/>
    <w:rsid w:val="00077E7C"/>
    <w:rsid w:val="00077EDB"/>
    <w:rsid w:val="000809DC"/>
    <w:rsid w:val="00080C17"/>
    <w:rsid w:val="000824FD"/>
    <w:rsid w:val="000833C3"/>
    <w:rsid w:val="00083412"/>
    <w:rsid w:val="00083605"/>
    <w:rsid w:val="000836DE"/>
    <w:rsid w:val="00084142"/>
    <w:rsid w:val="00084342"/>
    <w:rsid w:val="000843E6"/>
    <w:rsid w:val="00084856"/>
    <w:rsid w:val="000855DF"/>
    <w:rsid w:val="00085655"/>
    <w:rsid w:val="00086364"/>
    <w:rsid w:val="000865D2"/>
    <w:rsid w:val="00087223"/>
    <w:rsid w:val="0008746B"/>
    <w:rsid w:val="00087F19"/>
    <w:rsid w:val="000900C2"/>
    <w:rsid w:val="00090C4D"/>
    <w:rsid w:val="00090EFE"/>
    <w:rsid w:val="0009123E"/>
    <w:rsid w:val="00092489"/>
    <w:rsid w:val="00092529"/>
    <w:rsid w:val="000926E0"/>
    <w:rsid w:val="000929E8"/>
    <w:rsid w:val="00092B0C"/>
    <w:rsid w:val="00093074"/>
    <w:rsid w:val="0009382E"/>
    <w:rsid w:val="00093C42"/>
    <w:rsid w:val="00094A5B"/>
    <w:rsid w:val="00095AF9"/>
    <w:rsid w:val="00095D90"/>
    <w:rsid w:val="00095DA1"/>
    <w:rsid w:val="00096034"/>
    <w:rsid w:val="000961F1"/>
    <w:rsid w:val="000965C9"/>
    <w:rsid w:val="00096772"/>
    <w:rsid w:val="00096BEE"/>
    <w:rsid w:val="00097006"/>
    <w:rsid w:val="000970F1"/>
    <w:rsid w:val="000974BE"/>
    <w:rsid w:val="000A04CE"/>
    <w:rsid w:val="000A0B10"/>
    <w:rsid w:val="000A0E2D"/>
    <w:rsid w:val="000A1636"/>
    <w:rsid w:val="000A1E3F"/>
    <w:rsid w:val="000A25AA"/>
    <w:rsid w:val="000A3145"/>
    <w:rsid w:val="000A37E2"/>
    <w:rsid w:val="000A443C"/>
    <w:rsid w:val="000A6C12"/>
    <w:rsid w:val="000A74DA"/>
    <w:rsid w:val="000A79E6"/>
    <w:rsid w:val="000B03DF"/>
    <w:rsid w:val="000B0B25"/>
    <w:rsid w:val="000B0D1E"/>
    <w:rsid w:val="000B127F"/>
    <w:rsid w:val="000B2C3F"/>
    <w:rsid w:val="000B33D4"/>
    <w:rsid w:val="000B3631"/>
    <w:rsid w:val="000B376A"/>
    <w:rsid w:val="000B43D6"/>
    <w:rsid w:val="000B464A"/>
    <w:rsid w:val="000B4BA2"/>
    <w:rsid w:val="000B4C11"/>
    <w:rsid w:val="000B5591"/>
    <w:rsid w:val="000B5DD9"/>
    <w:rsid w:val="000B5E64"/>
    <w:rsid w:val="000B5F6A"/>
    <w:rsid w:val="000B6509"/>
    <w:rsid w:val="000B6994"/>
    <w:rsid w:val="000B6D8E"/>
    <w:rsid w:val="000B76FB"/>
    <w:rsid w:val="000B7DE8"/>
    <w:rsid w:val="000B7E72"/>
    <w:rsid w:val="000C0139"/>
    <w:rsid w:val="000C018E"/>
    <w:rsid w:val="000C280C"/>
    <w:rsid w:val="000C3A94"/>
    <w:rsid w:val="000C4103"/>
    <w:rsid w:val="000C42F1"/>
    <w:rsid w:val="000C4345"/>
    <w:rsid w:val="000C4D16"/>
    <w:rsid w:val="000C5119"/>
    <w:rsid w:val="000C6429"/>
    <w:rsid w:val="000C66EF"/>
    <w:rsid w:val="000C70BE"/>
    <w:rsid w:val="000C71E6"/>
    <w:rsid w:val="000C733C"/>
    <w:rsid w:val="000C787E"/>
    <w:rsid w:val="000D0400"/>
    <w:rsid w:val="000D09AC"/>
    <w:rsid w:val="000D0BF2"/>
    <w:rsid w:val="000D0C18"/>
    <w:rsid w:val="000D14EB"/>
    <w:rsid w:val="000D154A"/>
    <w:rsid w:val="000D1D36"/>
    <w:rsid w:val="000D1DF2"/>
    <w:rsid w:val="000D2E46"/>
    <w:rsid w:val="000D307D"/>
    <w:rsid w:val="000D3676"/>
    <w:rsid w:val="000D39AB"/>
    <w:rsid w:val="000D44C2"/>
    <w:rsid w:val="000D4511"/>
    <w:rsid w:val="000D4585"/>
    <w:rsid w:val="000D5112"/>
    <w:rsid w:val="000D57EE"/>
    <w:rsid w:val="000D67F7"/>
    <w:rsid w:val="000D6C0D"/>
    <w:rsid w:val="000D73A8"/>
    <w:rsid w:val="000D76CE"/>
    <w:rsid w:val="000D785D"/>
    <w:rsid w:val="000D7BFF"/>
    <w:rsid w:val="000D7E98"/>
    <w:rsid w:val="000D7EB8"/>
    <w:rsid w:val="000E00F9"/>
    <w:rsid w:val="000E01EC"/>
    <w:rsid w:val="000E04FD"/>
    <w:rsid w:val="000E1097"/>
    <w:rsid w:val="000E120A"/>
    <w:rsid w:val="000E2073"/>
    <w:rsid w:val="000E2B22"/>
    <w:rsid w:val="000E2CAC"/>
    <w:rsid w:val="000E31FD"/>
    <w:rsid w:val="000E3B6A"/>
    <w:rsid w:val="000E4538"/>
    <w:rsid w:val="000E46C5"/>
    <w:rsid w:val="000E4942"/>
    <w:rsid w:val="000E4946"/>
    <w:rsid w:val="000E533D"/>
    <w:rsid w:val="000E6A8A"/>
    <w:rsid w:val="000E6C29"/>
    <w:rsid w:val="000E6CA0"/>
    <w:rsid w:val="000E781A"/>
    <w:rsid w:val="000E7BBA"/>
    <w:rsid w:val="000F04B5"/>
    <w:rsid w:val="000F0B9F"/>
    <w:rsid w:val="000F1C37"/>
    <w:rsid w:val="000F2657"/>
    <w:rsid w:val="000F3263"/>
    <w:rsid w:val="000F41EB"/>
    <w:rsid w:val="000F6293"/>
    <w:rsid w:val="000F63FC"/>
    <w:rsid w:val="000F6515"/>
    <w:rsid w:val="000F6FC1"/>
    <w:rsid w:val="000F716F"/>
    <w:rsid w:val="000F793E"/>
    <w:rsid w:val="000F7AA1"/>
    <w:rsid w:val="000F7F7A"/>
    <w:rsid w:val="000F7FF2"/>
    <w:rsid w:val="001002E7"/>
    <w:rsid w:val="001004D4"/>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47F"/>
    <w:rsid w:val="00106506"/>
    <w:rsid w:val="001067BA"/>
    <w:rsid w:val="00106A36"/>
    <w:rsid w:val="00106E00"/>
    <w:rsid w:val="00107C69"/>
    <w:rsid w:val="001101A5"/>
    <w:rsid w:val="00111345"/>
    <w:rsid w:val="001113C6"/>
    <w:rsid w:val="00111AA8"/>
    <w:rsid w:val="00111EB2"/>
    <w:rsid w:val="00112391"/>
    <w:rsid w:val="0011411A"/>
    <w:rsid w:val="0011563F"/>
    <w:rsid w:val="00115707"/>
    <w:rsid w:val="001157D8"/>
    <w:rsid w:val="00115FAF"/>
    <w:rsid w:val="00115FC8"/>
    <w:rsid w:val="001163FB"/>
    <w:rsid w:val="001171F5"/>
    <w:rsid w:val="001174A6"/>
    <w:rsid w:val="00117CFA"/>
    <w:rsid w:val="001200BC"/>
    <w:rsid w:val="00120185"/>
    <w:rsid w:val="001205FF"/>
    <w:rsid w:val="001206FD"/>
    <w:rsid w:val="0012080A"/>
    <w:rsid w:val="00120BE7"/>
    <w:rsid w:val="00120D1C"/>
    <w:rsid w:val="00121379"/>
    <w:rsid w:val="00122AC3"/>
    <w:rsid w:val="00123024"/>
    <w:rsid w:val="001232AB"/>
    <w:rsid w:val="001239C6"/>
    <w:rsid w:val="0012445F"/>
    <w:rsid w:val="00124860"/>
    <w:rsid w:val="00125655"/>
    <w:rsid w:val="00125FF4"/>
    <w:rsid w:val="0012670B"/>
    <w:rsid w:val="00126BD4"/>
    <w:rsid w:val="00126EB2"/>
    <w:rsid w:val="001270B9"/>
    <w:rsid w:val="001271AA"/>
    <w:rsid w:val="0012729A"/>
    <w:rsid w:val="001279FC"/>
    <w:rsid w:val="00131730"/>
    <w:rsid w:val="0013237E"/>
    <w:rsid w:val="0013289E"/>
    <w:rsid w:val="001328D6"/>
    <w:rsid w:val="001328DC"/>
    <w:rsid w:val="00132A33"/>
    <w:rsid w:val="00132B9B"/>
    <w:rsid w:val="00132BCA"/>
    <w:rsid w:val="00132F51"/>
    <w:rsid w:val="00133C96"/>
    <w:rsid w:val="00134CB3"/>
    <w:rsid w:val="00135202"/>
    <w:rsid w:val="00135661"/>
    <w:rsid w:val="00135D16"/>
    <w:rsid w:val="00136F23"/>
    <w:rsid w:val="00137514"/>
    <w:rsid w:val="00137C50"/>
    <w:rsid w:val="001402DE"/>
    <w:rsid w:val="00140EFA"/>
    <w:rsid w:val="00141704"/>
    <w:rsid w:val="00141F0D"/>
    <w:rsid w:val="00142290"/>
    <w:rsid w:val="00142768"/>
    <w:rsid w:val="00142B2F"/>
    <w:rsid w:val="00142CF3"/>
    <w:rsid w:val="00142D4E"/>
    <w:rsid w:val="0014351E"/>
    <w:rsid w:val="001440E0"/>
    <w:rsid w:val="00144675"/>
    <w:rsid w:val="00144983"/>
    <w:rsid w:val="00144B35"/>
    <w:rsid w:val="00144CB9"/>
    <w:rsid w:val="001452A8"/>
    <w:rsid w:val="00145849"/>
    <w:rsid w:val="00145882"/>
    <w:rsid w:val="00145AA3"/>
    <w:rsid w:val="00146019"/>
    <w:rsid w:val="00146351"/>
    <w:rsid w:val="00146889"/>
    <w:rsid w:val="00147062"/>
    <w:rsid w:val="0015108B"/>
    <w:rsid w:val="00151281"/>
    <w:rsid w:val="001516A4"/>
    <w:rsid w:val="00151E91"/>
    <w:rsid w:val="00152A55"/>
    <w:rsid w:val="00153572"/>
    <w:rsid w:val="00153975"/>
    <w:rsid w:val="00153C00"/>
    <w:rsid w:val="0015447B"/>
    <w:rsid w:val="001559B5"/>
    <w:rsid w:val="00155AE8"/>
    <w:rsid w:val="00155D7C"/>
    <w:rsid w:val="00156760"/>
    <w:rsid w:val="001568B3"/>
    <w:rsid w:val="00156D79"/>
    <w:rsid w:val="00157360"/>
    <w:rsid w:val="0015787C"/>
    <w:rsid w:val="0016003D"/>
    <w:rsid w:val="001609CF"/>
    <w:rsid w:val="00160A90"/>
    <w:rsid w:val="00160DC7"/>
    <w:rsid w:val="00161060"/>
    <w:rsid w:val="001626AC"/>
    <w:rsid w:val="00162DE6"/>
    <w:rsid w:val="001631BC"/>
    <w:rsid w:val="001632D2"/>
    <w:rsid w:val="00163AFF"/>
    <w:rsid w:val="00163C2A"/>
    <w:rsid w:val="001641F1"/>
    <w:rsid w:val="00164694"/>
    <w:rsid w:val="00164C78"/>
    <w:rsid w:val="00164D86"/>
    <w:rsid w:val="001651D9"/>
    <w:rsid w:val="00166117"/>
    <w:rsid w:val="001668CB"/>
    <w:rsid w:val="00166BD8"/>
    <w:rsid w:val="001672D1"/>
    <w:rsid w:val="00167F27"/>
    <w:rsid w:val="00170A33"/>
    <w:rsid w:val="0017190F"/>
    <w:rsid w:val="00172A52"/>
    <w:rsid w:val="00173EED"/>
    <w:rsid w:val="00173FD7"/>
    <w:rsid w:val="001748BD"/>
    <w:rsid w:val="00174A57"/>
    <w:rsid w:val="00174B2F"/>
    <w:rsid w:val="00174C5B"/>
    <w:rsid w:val="00174C8E"/>
    <w:rsid w:val="00174D49"/>
    <w:rsid w:val="00175C4C"/>
    <w:rsid w:val="001763DC"/>
    <w:rsid w:val="001772D6"/>
    <w:rsid w:val="00177855"/>
    <w:rsid w:val="0018029C"/>
    <w:rsid w:val="001802EF"/>
    <w:rsid w:val="00180E29"/>
    <w:rsid w:val="00181499"/>
    <w:rsid w:val="00182438"/>
    <w:rsid w:val="00184503"/>
    <w:rsid w:val="00184C41"/>
    <w:rsid w:val="001869B9"/>
    <w:rsid w:val="00186B8F"/>
    <w:rsid w:val="00186E76"/>
    <w:rsid w:val="00186F05"/>
    <w:rsid w:val="0019036C"/>
    <w:rsid w:val="001912CB"/>
    <w:rsid w:val="00191C65"/>
    <w:rsid w:val="00192476"/>
    <w:rsid w:val="001927D0"/>
    <w:rsid w:val="00192A20"/>
    <w:rsid w:val="001935FE"/>
    <w:rsid w:val="001945F0"/>
    <w:rsid w:val="001946F9"/>
    <w:rsid w:val="001950CB"/>
    <w:rsid w:val="00195C46"/>
    <w:rsid w:val="00195C8A"/>
    <w:rsid w:val="00195F46"/>
    <w:rsid w:val="00196575"/>
    <w:rsid w:val="0019658B"/>
    <w:rsid w:val="00197531"/>
    <w:rsid w:val="0019778E"/>
    <w:rsid w:val="00197CF6"/>
    <w:rsid w:val="001A1002"/>
    <w:rsid w:val="001A18AA"/>
    <w:rsid w:val="001A2452"/>
    <w:rsid w:val="001A3121"/>
    <w:rsid w:val="001A33A2"/>
    <w:rsid w:val="001A37A6"/>
    <w:rsid w:val="001A4148"/>
    <w:rsid w:val="001A4AE9"/>
    <w:rsid w:val="001A4CDD"/>
    <w:rsid w:val="001A50AB"/>
    <w:rsid w:val="001A5CCB"/>
    <w:rsid w:val="001A70CC"/>
    <w:rsid w:val="001A74E1"/>
    <w:rsid w:val="001B04DB"/>
    <w:rsid w:val="001B117F"/>
    <w:rsid w:val="001B1BF8"/>
    <w:rsid w:val="001B1D9A"/>
    <w:rsid w:val="001B2287"/>
    <w:rsid w:val="001B3CF4"/>
    <w:rsid w:val="001B3E4B"/>
    <w:rsid w:val="001B408E"/>
    <w:rsid w:val="001B417E"/>
    <w:rsid w:val="001B43BB"/>
    <w:rsid w:val="001B46E8"/>
    <w:rsid w:val="001B4818"/>
    <w:rsid w:val="001B4F50"/>
    <w:rsid w:val="001B4FBB"/>
    <w:rsid w:val="001B7AB1"/>
    <w:rsid w:val="001B7DB9"/>
    <w:rsid w:val="001C00FE"/>
    <w:rsid w:val="001C05DC"/>
    <w:rsid w:val="001C0943"/>
    <w:rsid w:val="001C1085"/>
    <w:rsid w:val="001C152B"/>
    <w:rsid w:val="001C24D7"/>
    <w:rsid w:val="001C2BD3"/>
    <w:rsid w:val="001C3637"/>
    <w:rsid w:val="001C42E3"/>
    <w:rsid w:val="001C45D2"/>
    <w:rsid w:val="001C4924"/>
    <w:rsid w:val="001C4A6A"/>
    <w:rsid w:val="001C5243"/>
    <w:rsid w:val="001C564D"/>
    <w:rsid w:val="001C6838"/>
    <w:rsid w:val="001C6B0C"/>
    <w:rsid w:val="001C7298"/>
    <w:rsid w:val="001C7BA0"/>
    <w:rsid w:val="001D012E"/>
    <w:rsid w:val="001D0B66"/>
    <w:rsid w:val="001D0FAC"/>
    <w:rsid w:val="001D106D"/>
    <w:rsid w:val="001D14F8"/>
    <w:rsid w:val="001D19EE"/>
    <w:rsid w:val="001D1D1D"/>
    <w:rsid w:val="001D1FC2"/>
    <w:rsid w:val="001D2505"/>
    <w:rsid w:val="001D295D"/>
    <w:rsid w:val="001D3659"/>
    <w:rsid w:val="001D543A"/>
    <w:rsid w:val="001D567B"/>
    <w:rsid w:val="001D5841"/>
    <w:rsid w:val="001D5969"/>
    <w:rsid w:val="001D5CC3"/>
    <w:rsid w:val="001D6937"/>
    <w:rsid w:val="001D6E1C"/>
    <w:rsid w:val="001D6E55"/>
    <w:rsid w:val="001D70D0"/>
    <w:rsid w:val="001D7323"/>
    <w:rsid w:val="001D74A1"/>
    <w:rsid w:val="001D7738"/>
    <w:rsid w:val="001D79F1"/>
    <w:rsid w:val="001D7EC0"/>
    <w:rsid w:val="001E25A9"/>
    <w:rsid w:val="001E2DB5"/>
    <w:rsid w:val="001E372F"/>
    <w:rsid w:val="001E3CD0"/>
    <w:rsid w:val="001E3D8D"/>
    <w:rsid w:val="001E4E48"/>
    <w:rsid w:val="001E575A"/>
    <w:rsid w:val="001E57CE"/>
    <w:rsid w:val="001E5C6B"/>
    <w:rsid w:val="001E6141"/>
    <w:rsid w:val="001E65C3"/>
    <w:rsid w:val="001E66B4"/>
    <w:rsid w:val="001E66D7"/>
    <w:rsid w:val="001E6A07"/>
    <w:rsid w:val="001E7853"/>
    <w:rsid w:val="001E7F6E"/>
    <w:rsid w:val="001F00EB"/>
    <w:rsid w:val="001F0112"/>
    <w:rsid w:val="001F0286"/>
    <w:rsid w:val="001F078A"/>
    <w:rsid w:val="001F0FE1"/>
    <w:rsid w:val="001F1380"/>
    <w:rsid w:val="001F1589"/>
    <w:rsid w:val="001F159C"/>
    <w:rsid w:val="001F2BEB"/>
    <w:rsid w:val="001F2C1F"/>
    <w:rsid w:val="001F33BF"/>
    <w:rsid w:val="001F4FD2"/>
    <w:rsid w:val="001F518D"/>
    <w:rsid w:val="001F5C5A"/>
    <w:rsid w:val="001F5D85"/>
    <w:rsid w:val="001F5F4E"/>
    <w:rsid w:val="001F6C2E"/>
    <w:rsid w:val="001F6E7B"/>
    <w:rsid w:val="001F71DB"/>
    <w:rsid w:val="001F7D3B"/>
    <w:rsid w:val="001F7E62"/>
    <w:rsid w:val="002002DF"/>
    <w:rsid w:val="00201558"/>
    <w:rsid w:val="00201BCE"/>
    <w:rsid w:val="00202399"/>
    <w:rsid w:val="00202CC8"/>
    <w:rsid w:val="00203069"/>
    <w:rsid w:val="002033B3"/>
    <w:rsid w:val="002041F9"/>
    <w:rsid w:val="002042FE"/>
    <w:rsid w:val="0020467C"/>
    <w:rsid w:val="00204A85"/>
    <w:rsid w:val="00204B18"/>
    <w:rsid w:val="0020531B"/>
    <w:rsid w:val="00205B3E"/>
    <w:rsid w:val="002067BD"/>
    <w:rsid w:val="00206B3A"/>
    <w:rsid w:val="00206EE2"/>
    <w:rsid w:val="0020710A"/>
    <w:rsid w:val="00207153"/>
    <w:rsid w:val="00207713"/>
    <w:rsid w:val="00207DCD"/>
    <w:rsid w:val="0021000B"/>
    <w:rsid w:val="00210189"/>
    <w:rsid w:val="0021082F"/>
    <w:rsid w:val="002108FC"/>
    <w:rsid w:val="00211299"/>
    <w:rsid w:val="002123EF"/>
    <w:rsid w:val="002124F5"/>
    <w:rsid w:val="002131F2"/>
    <w:rsid w:val="00213B0D"/>
    <w:rsid w:val="00213DD9"/>
    <w:rsid w:val="002140A9"/>
    <w:rsid w:val="00214B6F"/>
    <w:rsid w:val="0021533B"/>
    <w:rsid w:val="00215E08"/>
    <w:rsid w:val="00216191"/>
    <w:rsid w:val="002164FF"/>
    <w:rsid w:val="00216A5B"/>
    <w:rsid w:val="002201CB"/>
    <w:rsid w:val="00220549"/>
    <w:rsid w:val="00220CE0"/>
    <w:rsid w:val="00220D94"/>
    <w:rsid w:val="00220E8E"/>
    <w:rsid w:val="00220FD2"/>
    <w:rsid w:val="002219F0"/>
    <w:rsid w:val="00221DB3"/>
    <w:rsid w:val="002221EF"/>
    <w:rsid w:val="00222A13"/>
    <w:rsid w:val="00222D8C"/>
    <w:rsid w:val="00223825"/>
    <w:rsid w:val="0022398B"/>
    <w:rsid w:val="00225240"/>
    <w:rsid w:val="00225488"/>
    <w:rsid w:val="0022619C"/>
    <w:rsid w:val="0022722F"/>
    <w:rsid w:val="00227553"/>
    <w:rsid w:val="00227B03"/>
    <w:rsid w:val="00230164"/>
    <w:rsid w:val="00230CC4"/>
    <w:rsid w:val="00230F22"/>
    <w:rsid w:val="0023156C"/>
    <w:rsid w:val="00231C27"/>
    <w:rsid w:val="0023243E"/>
    <w:rsid w:val="002324C5"/>
    <w:rsid w:val="002327E6"/>
    <w:rsid w:val="00232B1E"/>
    <w:rsid w:val="00232F63"/>
    <w:rsid w:val="002331EE"/>
    <w:rsid w:val="0023323C"/>
    <w:rsid w:val="00233704"/>
    <w:rsid w:val="002337AA"/>
    <w:rsid w:val="00233977"/>
    <w:rsid w:val="00234A07"/>
    <w:rsid w:val="00234AD0"/>
    <w:rsid w:val="00234FB2"/>
    <w:rsid w:val="002355FA"/>
    <w:rsid w:val="0023581E"/>
    <w:rsid w:val="00235B43"/>
    <w:rsid w:val="002361E6"/>
    <w:rsid w:val="002365FA"/>
    <w:rsid w:val="002369D1"/>
    <w:rsid w:val="00236C09"/>
    <w:rsid w:val="002371B0"/>
    <w:rsid w:val="00237312"/>
    <w:rsid w:val="002376C2"/>
    <w:rsid w:val="0024015B"/>
    <w:rsid w:val="00240EC3"/>
    <w:rsid w:val="00241067"/>
    <w:rsid w:val="0024189A"/>
    <w:rsid w:val="00241F76"/>
    <w:rsid w:val="00242C2A"/>
    <w:rsid w:val="00242E34"/>
    <w:rsid w:val="00244D88"/>
    <w:rsid w:val="00244ECB"/>
    <w:rsid w:val="00245B17"/>
    <w:rsid w:val="00245BE6"/>
    <w:rsid w:val="00245F1E"/>
    <w:rsid w:val="00246567"/>
    <w:rsid w:val="002473B7"/>
    <w:rsid w:val="00247409"/>
    <w:rsid w:val="00247955"/>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1BD"/>
    <w:rsid w:val="00255FEF"/>
    <w:rsid w:val="0025622F"/>
    <w:rsid w:val="002567AB"/>
    <w:rsid w:val="002567F5"/>
    <w:rsid w:val="00256BB1"/>
    <w:rsid w:val="00257279"/>
    <w:rsid w:val="00257663"/>
    <w:rsid w:val="00257727"/>
    <w:rsid w:val="00257B93"/>
    <w:rsid w:val="002606D5"/>
    <w:rsid w:val="0026108E"/>
    <w:rsid w:val="002616FB"/>
    <w:rsid w:val="00262017"/>
    <w:rsid w:val="002637C4"/>
    <w:rsid w:val="002659A4"/>
    <w:rsid w:val="00266E33"/>
    <w:rsid w:val="00267272"/>
    <w:rsid w:val="0026770B"/>
    <w:rsid w:val="0027002F"/>
    <w:rsid w:val="002708F7"/>
    <w:rsid w:val="00270E96"/>
    <w:rsid w:val="00271BC1"/>
    <w:rsid w:val="00271DC2"/>
    <w:rsid w:val="00272651"/>
    <w:rsid w:val="002728C9"/>
    <w:rsid w:val="00272C5F"/>
    <w:rsid w:val="00272E21"/>
    <w:rsid w:val="002732AA"/>
    <w:rsid w:val="00274D4A"/>
    <w:rsid w:val="00274DF7"/>
    <w:rsid w:val="002753E9"/>
    <w:rsid w:val="002770F6"/>
    <w:rsid w:val="002772D6"/>
    <w:rsid w:val="0027757E"/>
    <w:rsid w:val="00277994"/>
    <w:rsid w:val="00277B71"/>
    <w:rsid w:val="002800C3"/>
    <w:rsid w:val="00280722"/>
    <w:rsid w:val="00280824"/>
    <w:rsid w:val="00281016"/>
    <w:rsid w:val="00281598"/>
    <w:rsid w:val="002825E7"/>
    <w:rsid w:val="00282FE4"/>
    <w:rsid w:val="002832E1"/>
    <w:rsid w:val="002838F4"/>
    <w:rsid w:val="00283993"/>
    <w:rsid w:val="002845BB"/>
    <w:rsid w:val="002845FD"/>
    <w:rsid w:val="00284D2B"/>
    <w:rsid w:val="00284EAF"/>
    <w:rsid w:val="00286D12"/>
    <w:rsid w:val="00286FE0"/>
    <w:rsid w:val="00287918"/>
    <w:rsid w:val="00287A89"/>
    <w:rsid w:val="00287D4C"/>
    <w:rsid w:val="002907DD"/>
    <w:rsid w:val="00290B37"/>
    <w:rsid w:val="0029140C"/>
    <w:rsid w:val="00291A02"/>
    <w:rsid w:val="00291FF4"/>
    <w:rsid w:val="00292602"/>
    <w:rsid w:val="00293B50"/>
    <w:rsid w:val="002943ED"/>
    <w:rsid w:val="00294DFA"/>
    <w:rsid w:val="0029524B"/>
    <w:rsid w:val="00295509"/>
    <w:rsid w:val="00295636"/>
    <w:rsid w:val="00295F21"/>
    <w:rsid w:val="00296072"/>
    <w:rsid w:val="002962EA"/>
    <w:rsid w:val="002970C4"/>
    <w:rsid w:val="00297E7A"/>
    <w:rsid w:val="00297EF6"/>
    <w:rsid w:val="002A09F3"/>
    <w:rsid w:val="002A18B2"/>
    <w:rsid w:val="002A1E80"/>
    <w:rsid w:val="002A2A2C"/>
    <w:rsid w:val="002A2EC9"/>
    <w:rsid w:val="002A3E85"/>
    <w:rsid w:val="002A430B"/>
    <w:rsid w:val="002A5B02"/>
    <w:rsid w:val="002A5C55"/>
    <w:rsid w:val="002A5E06"/>
    <w:rsid w:val="002A632D"/>
    <w:rsid w:val="002A6404"/>
    <w:rsid w:val="002A678B"/>
    <w:rsid w:val="002A6BAC"/>
    <w:rsid w:val="002A71F9"/>
    <w:rsid w:val="002A7511"/>
    <w:rsid w:val="002A7A26"/>
    <w:rsid w:val="002A7BBE"/>
    <w:rsid w:val="002A7D9A"/>
    <w:rsid w:val="002B0C14"/>
    <w:rsid w:val="002B0E94"/>
    <w:rsid w:val="002B1A0A"/>
    <w:rsid w:val="002B2C9F"/>
    <w:rsid w:val="002B2D5B"/>
    <w:rsid w:val="002B36A1"/>
    <w:rsid w:val="002B400A"/>
    <w:rsid w:val="002B4B2D"/>
    <w:rsid w:val="002B606C"/>
    <w:rsid w:val="002B632F"/>
    <w:rsid w:val="002B6F30"/>
    <w:rsid w:val="002B7062"/>
    <w:rsid w:val="002B741A"/>
    <w:rsid w:val="002C02D5"/>
    <w:rsid w:val="002C0329"/>
    <w:rsid w:val="002C0F1C"/>
    <w:rsid w:val="002C163B"/>
    <w:rsid w:val="002C2B05"/>
    <w:rsid w:val="002C2B96"/>
    <w:rsid w:val="002C2FA9"/>
    <w:rsid w:val="002C34F5"/>
    <w:rsid w:val="002C3598"/>
    <w:rsid w:val="002C3875"/>
    <w:rsid w:val="002C3BFA"/>
    <w:rsid w:val="002C40C6"/>
    <w:rsid w:val="002C41F7"/>
    <w:rsid w:val="002C4892"/>
    <w:rsid w:val="002C4DE1"/>
    <w:rsid w:val="002C4E60"/>
    <w:rsid w:val="002C4F00"/>
    <w:rsid w:val="002C58D7"/>
    <w:rsid w:val="002C5CA3"/>
    <w:rsid w:val="002C6CE2"/>
    <w:rsid w:val="002C713B"/>
    <w:rsid w:val="002D0B8A"/>
    <w:rsid w:val="002D1057"/>
    <w:rsid w:val="002D2FC6"/>
    <w:rsid w:val="002D385B"/>
    <w:rsid w:val="002D3A26"/>
    <w:rsid w:val="002D4AD3"/>
    <w:rsid w:val="002D5231"/>
    <w:rsid w:val="002D5E1C"/>
    <w:rsid w:val="002D5F44"/>
    <w:rsid w:val="002D61BD"/>
    <w:rsid w:val="002D6450"/>
    <w:rsid w:val="002D6AED"/>
    <w:rsid w:val="002D6C5D"/>
    <w:rsid w:val="002D7BB7"/>
    <w:rsid w:val="002D7FEA"/>
    <w:rsid w:val="002E1113"/>
    <w:rsid w:val="002E23CC"/>
    <w:rsid w:val="002E25A2"/>
    <w:rsid w:val="002E3365"/>
    <w:rsid w:val="002E3659"/>
    <w:rsid w:val="002E3827"/>
    <w:rsid w:val="002E3CCB"/>
    <w:rsid w:val="002E4A2B"/>
    <w:rsid w:val="002E534A"/>
    <w:rsid w:val="002E6585"/>
    <w:rsid w:val="002E66FD"/>
    <w:rsid w:val="002E6956"/>
    <w:rsid w:val="002E70F6"/>
    <w:rsid w:val="002E783D"/>
    <w:rsid w:val="002E785A"/>
    <w:rsid w:val="002E7C45"/>
    <w:rsid w:val="002E7D95"/>
    <w:rsid w:val="002E7DB9"/>
    <w:rsid w:val="002F0975"/>
    <w:rsid w:val="002F0BD9"/>
    <w:rsid w:val="002F0E15"/>
    <w:rsid w:val="002F0EB7"/>
    <w:rsid w:val="002F1044"/>
    <w:rsid w:val="002F1089"/>
    <w:rsid w:val="002F1310"/>
    <w:rsid w:val="002F1BB6"/>
    <w:rsid w:val="002F1CAC"/>
    <w:rsid w:val="002F2209"/>
    <w:rsid w:val="002F2693"/>
    <w:rsid w:val="002F28D8"/>
    <w:rsid w:val="002F30F8"/>
    <w:rsid w:val="002F3116"/>
    <w:rsid w:val="002F3196"/>
    <w:rsid w:val="002F39D5"/>
    <w:rsid w:val="002F435B"/>
    <w:rsid w:val="002F508C"/>
    <w:rsid w:val="002F584C"/>
    <w:rsid w:val="002F60EA"/>
    <w:rsid w:val="002F6B9A"/>
    <w:rsid w:val="002F6C28"/>
    <w:rsid w:val="002F6DAF"/>
    <w:rsid w:val="002F7244"/>
    <w:rsid w:val="002F7402"/>
    <w:rsid w:val="00300AF0"/>
    <w:rsid w:val="00300E76"/>
    <w:rsid w:val="0030212E"/>
    <w:rsid w:val="00303984"/>
    <w:rsid w:val="003042C2"/>
    <w:rsid w:val="003044B0"/>
    <w:rsid w:val="00305392"/>
    <w:rsid w:val="003054B4"/>
    <w:rsid w:val="00305856"/>
    <w:rsid w:val="00305897"/>
    <w:rsid w:val="00305C5B"/>
    <w:rsid w:val="003063BF"/>
    <w:rsid w:val="0030794F"/>
    <w:rsid w:val="00310EC2"/>
    <w:rsid w:val="00310EE5"/>
    <w:rsid w:val="00310FEB"/>
    <w:rsid w:val="0031134E"/>
    <w:rsid w:val="00311533"/>
    <w:rsid w:val="003122E4"/>
    <w:rsid w:val="0031283C"/>
    <w:rsid w:val="003129F6"/>
    <w:rsid w:val="00312FAC"/>
    <w:rsid w:val="00313225"/>
    <w:rsid w:val="00313436"/>
    <w:rsid w:val="00313C56"/>
    <w:rsid w:val="00313CD0"/>
    <w:rsid w:val="0031457E"/>
    <w:rsid w:val="003152C8"/>
    <w:rsid w:val="003157DA"/>
    <w:rsid w:val="00315830"/>
    <w:rsid w:val="00315BD9"/>
    <w:rsid w:val="00315C3D"/>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CC9"/>
    <w:rsid w:val="00321E77"/>
    <w:rsid w:val="003223D6"/>
    <w:rsid w:val="00323267"/>
    <w:rsid w:val="00324E4E"/>
    <w:rsid w:val="00325349"/>
    <w:rsid w:val="00325407"/>
    <w:rsid w:val="00325C65"/>
    <w:rsid w:val="003264FB"/>
    <w:rsid w:val="00326754"/>
    <w:rsid w:val="00327245"/>
    <w:rsid w:val="0033018D"/>
    <w:rsid w:val="003308F1"/>
    <w:rsid w:val="003309C5"/>
    <w:rsid w:val="003310E7"/>
    <w:rsid w:val="003316D9"/>
    <w:rsid w:val="00331B94"/>
    <w:rsid w:val="003328B5"/>
    <w:rsid w:val="00332CD7"/>
    <w:rsid w:val="00332D86"/>
    <w:rsid w:val="003331FA"/>
    <w:rsid w:val="00333645"/>
    <w:rsid w:val="00333770"/>
    <w:rsid w:val="00333A28"/>
    <w:rsid w:val="0033436E"/>
    <w:rsid w:val="003343A1"/>
    <w:rsid w:val="00334904"/>
    <w:rsid w:val="0033497E"/>
    <w:rsid w:val="00334BC0"/>
    <w:rsid w:val="00334E6C"/>
    <w:rsid w:val="00335CAC"/>
    <w:rsid w:val="0033675B"/>
    <w:rsid w:val="003373CB"/>
    <w:rsid w:val="00337625"/>
    <w:rsid w:val="00337743"/>
    <w:rsid w:val="00337BA6"/>
    <w:rsid w:val="00340C18"/>
    <w:rsid w:val="00340D36"/>
    <w:rsid w:val="00341029"/>
    <w:rsid w:val="003413BC"/>
    <w:rsid w:val="00343382"/>
    <w:rsid w:val="00343BCF"/>
    <w:rsid w:val="00345509"/>
    <w:rsid w:val="0034578D"/>
    <w:rsid w:val="00347989"/>
    <w:rsid w:val="00347AC3"/>
    <w:rsid w:val="00347B2A"/>
    <w:rsid w:val="0035089C"/>
    <w:rsid w:val="00351679"/>
    <w:rsid w:val="00351853"/>
    <w:rsid w:val="00351E85"/>
    <w:rsid w:val="0035283A"/>
    <w:rsid w:val="00352B18"/>
    <w:rsid w:val="00352D8F"/>
    <w:rsid w:val="00352E31"/>
    <w:rsid w:val="0035362A"/>
    <w:rsid w:val="00353853"/>
    <w:rsid w:val="00353923"/>
    <w:rsid w:val="00353C6C"/>
    <w:rsid w:val="00355654"/>
    <w:rsid w:val="003556E6"/>
    <w:rsid w:val="00355C8A"/>
    <w:rsid w:val="00355DD4"/>
    <w:rsid w:val="00355E3B"/>
    <w:rsid w:val="003568FC"/>
    <w:rsid w:val="003576B4"/>
    <w:rsid w:val="00357D38"/>
    <w:rsid w:val="003604EF"/>
    <w:rsid w:val="00360EA1"/>
    <w:rsid w:val="00360FFE"/>
    <w:rsid w:val="00361347"/>
    <w:rsid w:val="00361532"/>
    <w:rsid w:val="0036163A"/>
    <w:rsid w:val="00361ED8"/>
    <w:rsid w:val="00362B48"/>
    <w:rsid w:val="00363261"/>
    <w:rsid w:val="0036386E"/>
    <w:rsid w:val="003643E6"/>
    <w:rsid w:val="0036448B"/>
    <w:rsid w:val="003648DE"/>
    <w:rsid w:val="00364F4B"/>
    <w:rsid w:val="00365124"/>
    <w:rsid w:val="003651E5"/>
    <w:rsid w:val="00365E08"/>
    <w:rsid w:val="003675AE"/>
    <w:rsid w:val="00367D44"/>
    <w:rsid w:val="00370009"/>
    <w:rsid w:val="00370402"/>
    <w:rsid w:val="003704A0"/>
    <w:rsid w:val="00371350"/>
    <w:rsid w:val="00371ACC"/>
    <w:rsid w:val="00371D92"/>
    <w:rsid w:val="003720DF"/>
    <w:rsid w:val="00372A72"/>
    <w:rsid w:val="00372D07"/>
    <w:rsid w:val="00372DA3"/>
    <w:rsid w:val="00372DFF"/>
    <w:rsid w:val="003730C1"/>
    <w:rsid w:val="00373740"/>
    <w:rsid w:val="00373AE7"/>
    <w:rsid w:val="00374133"/>
    <w:rsid w:val="00374F89"/>
    <w:rsid w:val="003750DC"/>
    <w:rsid w:val="00375BF5"/>
    <w:rsid w:val="00376360"/>
    <w:rsid w:val="00376A80"/>
    <w:rsid w:val="00376B78"/>
    <w:rsid w:val="00377A76"/>
    <w:rsid w:val="00380236"/>
    <w:rsid w:val="00380BB8"/>
    <w:rsid w:val="00380FF8"/>
    <w:rsid w:val="00381E77"/>
    <w:rsid w:val="00381E87"/>
    <w:rsid w:val="00382027"/>
    <w:rsid w:val="0038300A"/>
    <w:rsid w:val="00383A18"/>
    <w:rsid w:val="00383D66"/>
    <w:rsid w:val="00383ED0"/>
    <w:rsid w:val="00383EDF"/>
    <w:rsid w:val="0038637B"/>
    <w:rsid w:val="00386A2C"/>
    <w:rsid w:val="00386E09"/>
    <w:rsid w:val="003875FF"/>
    <w:rsid w:val="003901E0"/>
    <w:rsid w:val="003902D6"/>
    <w:rsid w:val="0039038C"/>
    <w:rsid w:val="00390430"/>
    <w:rsid w:val="00390626"/>
    <w:rsid w:val="003910A3"/>
    <w:rsid w:val="00391272"/>
    <w:rsid w:val="0039128C"/>
    <w:rsid w:val="00391A2A"/>
    <w:rsid w:val="00391DC3"/>
    <w:rsid w:val="00391FDE"/>
    <w:rsid w:val="003923CB"/>
    <w:rsid w:val="003933D1"/>
    <w:rsid w:val="00393555"/>
    <w:rsid w:val="00393BA8"/>
    <w:rsid w:val="00394063"/>
    <w:rsid w:val="003943C8"/>
    <w:rsid w:val="0039461F"/>
    <w:rsid w:val="00394EE7"/>
    <w:rsid w:val="003953D7"/>
    <w:rsid w:val="003957D8"/>
    <w:rsid w:val="003962CB"/>
    <w:rsid w:val="0039673B"/>
    <w:rsid w:val="003A0D28"/>
    <w:rsid w:val="003A0F56"/>
    <w:rsid w:val="003A106B"/>
    <w:rsid w:val="003A1875"/>
    <w:rsid w:val="003A21F6"/>
    <w:rsid w:val="003A2408"/>
    <w:rsid w:val="003A275E"/>
    <w:rsid w:val="003A2FC9"/>
    <w:rsid w:val="003A33ED"/>
    <w:rsid w:val="003A3C8C"/>
    <w:rsid w:val="003A3FB7"/>
    <w:rsid w:val="003A4695"/>
    <w:rsid w:val="003A5355"/>
    <w:rsid w:val="003A5555"/>
    <w:rsid w:val="003A55C3"/>
    <w:rsid w:val="003A6696"/>
    <w:rsid w:val="003A6D39"/>
    <w:rsid w:val="003A6E20"/>
    <w:rsid w:val="003A73CF"/>
    <w:rsid w:val="003B13A9"/>
    <w:rsid w:val="003B1939"/>
    <w:rsid w:val="003B3143"/>
    <w:rsid w:val="003B3266"/>
    <w:rsid w:val="003B42F5"/>
    <w:rsid w:val="003B472F"/>
    <w:rsid w:val="003B4C3A"/>
    <w:rsid w:val="003B4ECE"/>
    <w:rsid w:val="003B5A1D"/>
    <w:rsid w:val="003B5B62"/>
    <w:rsid w:val="003B6091"/>
    <w:rsid w:val="003B60A6"/>
    <w:rsid w:val="003B6B73"/>
    <w:rsid w:val="003B6C2A"/>
    <w:rsid w:val="003B6D42"/>
    <w:rsid w:val="003C05DA"/>
    <w:rsid w:val="003C090B"/>
    <w:rsid w:val="003C12E1"/>
    <w:rsid w:val="003C19C1"/>
    <w:rsid w:val="003C1B4B"/>
    <w:rsid w:val="003C2D19"/>
    <w:rsid w:val="003C30EE"/>
    <w:rsid w:val="003C33E4"/>
    <w:rsid w:val="003C345A"/>
    <w:rsid w:val="003C3A21"/>
    <w:rsid w:val="003C4078"/>
    <w:rsid w:val="003C4D42"/>
    <w:rsid w:val="003C4F6D"/>
    <w:rsid w:val="003C4FBE"/>
    <w:rsid w:val="003C60B0"/>
    <w:rsid w:val="003C6E24"/>
    <w:rsid w:val="003C6E82"/>
    <w:rsid w:val="003C7888"/>
    <w:rsid w:val="003C7B68"/>
    <w:rsid w:val="003D0E40"/>
    <w:rsid w:val="003D1B28"/>
    <w:rsid w:val="003D1C29"/>
    <w:rsid w:val="003D254A"/>
    <w:rsid w:val="003D254F"/>
    <w:rsid w:val="003D306F"/>
    <w:rsid w:val="003D4D92"/>
    <w:rsid w:val="003D51B8"/>
    <w:rsid w:val="003D5592"/>
    <w:rsid w:val="003D615E"/>
    <w:rsid w:val="003D660B"/>
    <w:rsid w:val="003D6D07"/>
    <w:rsid w:val="003D7455"/>
    <w:rsid w:val="003E1B1C"/>
    <w:rsid w:val="003E1BF5"/>
    <w:rsid w:val="003E24D8"/>
    <w:rsid w:val="003E25A4"/>
    <w:rsid w:val="003E2865"/>
    <w:rsid w:val="003E2B2A"/>
    <w:rsid w:val="003E2E48"/>
    <w:rsid w:val="003E31E2"/>
    <w:rsid w:val="003E444B"/>
    <w:rsid w:val="003E44BF"/>
    <w:rsid w:val="003E4A8C"/>
    <w:rsid w:val="003E4EE6"/>
    <w:rsid w:val="003E5677"/>
    <w:rsid w:val="003E580B"/>
    <w:rsid w:val="003E5A0D"/>
    <w:rsid w:val="003E763E"/>
    <w:rsid w:val="003F014E"/>
    <w:rsid w:val="003F0648"/>
    <w:rsid w:val="003F08E9"/>
    <w:rsid w:val="003F0A64"/>
    <w:rsid w:val="003F1153"/>
    <w:rsid w:val="003F19DF"/>
    <w:rsid w:val="003F1C69"/>
    <w:rsid w:val="003F2435"/>
    <w:rsid w:val="003F2CEF"/>
    <w:rsid w:val="003F2EB0"/>
    <w:rsid w:val="003F397A"/>
    <w:rsid w:val="003F4125"/>
    <w:rsid w:val="003F4C2D"/>
    <w:rsid w:val="003F4C6B"/>
    <w:rsid w:val="003F610B"/>
    <w:rsid w:val="003F6174"/>
    <w:rsid w:val="003F64DB"/>
    <w:rsid w:val="003F6938"/>
    <w:rsid w:val="003F6AED"/>
    <w:rsid w:val="003F71B6"/>
    <w:rsid w:val="003F73A3"/>
    <w:rsid w:val="003F7D07"/>
    <w:rsid w:val="003F7E22"/>
    <w:rsid w:val="004001E9"/>
    <w:rsid w:val="00400E32"/>
    <w:rsid w:val="0040125A"/>
    <w:rsid w:val="004017D6"/>
    <w:rsid w:val="00401A1A"/>
    <w:rsid w:val="00401A58"/>
    <w:rsid w:val="00401BB8"/>
    <w:rsid w:val="00402391"/>
    <w:rsid w:val="004025C0"/>
    <w:rsid w:val="00402920"/>
    <w:rsid w:val="00402ADC"/>
    <w:rsid w:val="00403598"/>
    <w:rsid w:val="00403669"/>
    <w:rsid w:val="004040CF"/>
    <w:rsid w:val="0040415B"/>
    <w:rsid w:val="004041B8"/>
    <w:rsid w:val="00405406"/>
    <w:rsid w:val="004055CE"/>
    <w:rsid w:val="004057E9"/>
    <w:rsid w:val="00405E7C"/>
    <w:rsid w:val="0040635B"/>
    <w:rsid w:val="0040639C"/>
    <w:rsid w:val="0040734F"/>
    <w:rsid w:val="004101A9"/>
    <w:rsid w:val="0041038B"/>
    <w:rsid w:val="0041046D"/>
    <w:rsid w:val="00411B29"/>
    <w:rsid w:val="00412C9D"/>
    <w:rsid w:val="00412E2B"/>
    <w:rsid w:val="00413005"/>
    <w:rsid w:val="0041454C"/>
    <w:rsid w:val="0041497D"/>
    <w:rsid w:val="00414CE0"/>
    <w:rsid w:val="00415233"/>
    <w:rsid w:val="004156FF"/>
    <w:rsid w:val="00415EE7"/>
    <w:rsid w:val="0041673F"/>
    <w:rsid w:val="0041761F"/>
    <w:rsid w:val="00417687"/>
    <w:rsid w:val="004202CB"/>
    <w:rsid w:val="00420321"/>
    <w:rsid w:val="004205A2"/>
    <w:rsid w:val="00421092"/>
    <w:rsid w:val="004211A0"/>
    <w:rsid w:val="00421EFB"/>
    <w:rsid w:val="00422BD2"/>
    <w:rsid w:val="00422C65"/>
    <w:rsid w:val="00424053"/>
    <w:rsid w:val="004242CA"/>
    <w:rsid w:val="00424A46"/>
    <w:rsid w:val="00424E7B"/>
    <w:rsid w:val="0042572B"/>
    <w:rsid w:val="004264E0"/>
    <w:rsid w:val="0042650F"/>
    <w:rsid w:val="004265D5"/>
    <w:rsid w:val="0042687B"/>
    <w:rsid w:val="00427F5D"/>
    <w:rsid w:val="00430BB6"/>
    <w:rsid w:val="004321BB"/>
    <w:rsid w:val="004325D8"/>
    <w:rsid w:val="00432BE0"/>
    <w:rsid w:val="00432C84"/>
    <w:rsid w:val="00432FF0"/>
    <w:rsid w:val="004331B5"/>
    <w:rsid w:val="004333D1"/>
    <w:rsid w:val="00433AED"/>
    <w:rsid w:val="00433B62"/>
    <w:rsid w:val="004342C7"/>
    <w:rsid w:val="004344C0"/>
    <w:rsid w:val="0043577E"/>
    <w:rsid w:val="0043593D"/>
    <w:rsid w:val="00435CA0"/>
    <w:rsid w:val="00436200"/>
    <w:rsid w:val="00436C9C"/>
    <w:rsid w:val="00436FC5"/>
    <w:rsid w:val="00437396"/>
    <w:rsid w:val="004374CC"/>
    <w:rsid w:val="00437535"/>
    <w:rsid w:val="004378B5"/>
    <w:rsid w:val="00437E9E"/>
    <w:rsid w:val="00441B01"/>
    <w:rsid w:val="00442B15"/>
    <w:rsid w:val="00442B36"/>
    <w:rsid w:val="004438AE"/>
    <w:rsid w:val="00443F83"/>
    <w:rsid w:val="00444A66"/>
    <w:rsid w:val="0044538A"/>
    <w:rsid w:val="00445BAC"/>
    <w:rsid w:val="00445ED4"/>
    <w:rsid w:val="00447103"/>
    <w:rsid w:val="00447E36"/>
    <w:rsid w:val="00447E58"/>
    <w:rsid w:val="004505BF"/>
    <w:rsid w:val="004516F2"/>
    <w:rsid w:val="004517B2"/>
    <w:rsid w:val="00451CED"/>
    <w:rsid w:val="00451FD0"/>
    <w:rsid w:val="00452576"/>
    <w:rsid w:val="004527BD"/>
    <w:rsid w:val="00452BEC"/>
    <w:rsid w:val="00452D9A"/>
    <w:rsid w:val="004530D8"/>
    <w:rsid w:val="00453564"/>
    <w:rsid w:val="004539DC"/>
    <w:rsid w:val="00453EB5"/>
    <w:rsid w:val="00454071"/>
    <w:rsid w:val="00454135"/>
    <w:rsid w:val="0045465E"/>
    <w:rsid w:val="0045493F"/>
    <w:rsid w:val="00454DF1"/>
    <w:rsid w:val="004550CC"/>
    <w:rsid w:val="004553F9"/>
    <w:rsid w:val="0045553B"/>
    <w:rsid w:val="004556A4"/>
    <w:rsid w:val="004558C3"/>
    <w:rsid w:val="0045629E"/>
    <w:rsid w:val="00456D4C"/>
    <w:rsid w:val="004574E4"/>
    <w:rsid w:val="004579B0"/>
    <w:rsid w:val="00457B9C"/>
    <w:rsid w:val="00457F79"/>
    <w:rsid w:val="0046015D"/>
    <w:rsid w:val="00460276"/>
    <w:rsid w:val="004603FF"/>
    <w:rsid w:val="00460429"/>
    <w:rsid w:val="00460AC7"/>
    <w:rsid w:val="00460F53"/>
    <w:rsid w:val="0046115C"/>
    <w:rsid w:val="004615B3"/>
    <w:rsid w:val="0046214E"/>
    <w:rsid w:val="004622D6"/>
    <w:rsid w:val="00462401"/>
    <w:rsid w:val="00462C9F"/>
    <w:rsid w:val="00462FBE"/>
    <w:rsid w:val="0046354E"/>
    <w:rsid w:val="00463625"/>
    <w:rsid w:val="00464019"/>
    <w:rsid w:val="004644D2"/>
    <w:rsid w:val="00464831"/>
    <w:rsid w:val="004650F2"/>
    <w:rsid w:val="00465B6D"/>
    <w:rsid w:val="0046670D"/>
    <w:rsid w:val="0046759B"/>
    <w:rsid w:val="00467B74"/>
    <w:rsid w:val="004706BE"/>
    <w:rsid w:val="00470A13"/>
    <w:rsid w:val="00470C8A"/>
    <w:rsid w:val="00471343"/>
    <w:rsid w:val="0047187B"/>
    <w:rsid w:val="00471AB8"/>
    <w:rsid w:val="00471C68"/>
    <w:rsid w:val="00471E45"/>
    <w:rsid w:val="00472A23"/>
    <w:rsid w:val="00472CAF"/>
    <w:rsid w:val="00472DA6"/>
    <w:rsid w:val="004732BB"/>
    <w:rsid w:val="00473F62"/>
    <w:rsid w:val="00474322"/>
    <w:rsid w:val="00474895"/>
    <w:rsid w:val="00474A1E"/>
    <w:rsid w:val="00474D72"/>
    <w:rsid w:val="00474F4B"/>
    <w:rsid w:val="00475575"/>
    <w:rsid w:val="00475B2B"/>
    <w:rsid w:val="00475D69"/>
    <w:rsid w:val="00475DC0"/>
    <w:rsid w:val="00475E44"/>
    <w:rsid w:val="00476072"/>
    <w:rsid w:val="00476733"/>
    <w:rsid w:val="00476D90"/>
    <w:rsid w:val="00477D50"/>
    <w:rsid w:val="00477F41"/>
    <w:rsid w:val="00480219"/>
    <w:rsid w:val="00480817"/>
    <w:rsid w:val="00480D85"/>
    <w:rsid w:val="00480DE2"/>
    <w:rsid w:val="004817DC"/>
    <w:rsid w:val="00481974"/>
    <w:rsid w:val="004819DA"/>
    <w:rsid w:val="00482320"/>
    <w:rsid w:val="00483881"/>
    <w:rsid w:val="00483B25"/>
    <w:rsid w:val="00484466"/>
    <w:rsid w:val="00485CFB"/>
    <w:rsid w:val="00485F40"/>
    <w:rsid w:val="0048674F"/>
    <w:rsid w:val="00486EB4"/>
    <w:rsid w:val="00487229"/>
    <w:rsid w:val="00487BA7"/>
    <w:rsid w:val="00487C27"/>
    <w:rsid w:val="0049055A"/>
    <w:rsid w:val="00490E18"/>
    <w:rsid w:val="00491346"/>
    <w:rsid w:val="00491D42"/>
    <w:rsid w:val="0049278B"/>
    <w:rsid w:val="004931B7"/>
    <w:rsid w:val="00493491"/>
    <w:rsid w:val="00493CD5"/>
    <w:rsid w:val="004941E7"/>
    <w:rsid w:val="0049427A"/>
    <w:rsid w:val="00495355"/>
    <w:rsid w:val="00495AD5"/>
    <w:rsid w:val="00495BFB"/>
    <w:rsid w:val="00495C25"/>
    <w:rsid w:val="004967B9"/>
    <w:rsid w:val="00496EF6"/>
    <w:rsid w:val="00497CF8"/>
    <w:rsid w:val="00497D73"/>
    <w:rsid w:val="004A0260"/>
    <w:rsid w:val="004A048E"/>
    <w:rsid w:val="004A0980"/>
    <w:rsid w:val="004A0D89"/>
    <w:rsid w:val="004A254F"/>
    <w:rsid w:val="004A2C18"/>
    <w:rsid w:val="004A2C3B"/>
    <w:rsid w:val="004A3C8F"/>
    <w:rsid w:val="004A3D0D"/>
    <w:rsid w:val="004A4686"/>
    <w:rsid w:val="004A51E5"/>
    <w:rsid w:val="004A5B19"/>
    <w:rsid w:val="004A688A"/>
    <w:rsid w:val="004A6C28"/>
    <w:rsid w:val="004A730C"/>
    <w:rsid w:val="004A7361"/>
    <w:rsid w:val="004A7376"/>
    <w:rsid w:val="004A7720"/>
    <w:rsid w:val="004A7931"/>
    <w:rsid w:val="004A7E0D"/>
    <w:rsid w:val="004A7F63"/>
    <w:rsid w:val="004B0F6A"/>
    <w:rsid w:val="004B1020"/>
    <w:rsid w:val="004B10C4"/>
    <w:rsid w:val="004B1289"/>
    <w:rsid w:val="004B17FD"/>
    <w:rsid w:val="004B2CFE"/>
    <w:rsid w:val="004B2D5E"/>
    <w:rsid w:val="004B3450"/>
    <w:rsid w:val="004B45CA"/>
    <w:rsid w:val="004B49F4"/>
    <w:rsid w:val="004B4BC3"/>
    <w:rsid w:val="004B4E5F"/>
    <w:rsid w:val="004B4FAA"/>
    <w:rsid w:val="004B4FC4"/>
    <w:rsid w:val="004B5053"/>
    <w:rsid w:val="004B50C6"/>
    <w:rsid w:val="004B50EF"/>
    <w:rsid w:val="004B5B55"/>
    <w:rsid w:val="004B6A44"/>
    <w:rsid w:val="004B6FD9"/>
    <w:rsid w:val="004B735F"/>
    <w:rsid w:val="004B7687"/>
    <w:rsid w:val="004B7D41"/>
    <w:rsid w:val="004B7ED4"/>
    <w:rsid w:val="004C09B0"/>
    <w:rsid w:val="004C16D8"/>
    <w:rsid w:val="004C2296"/>
    <w:rsid w:val="004C34E4"/>
    <w:rsid w:val="004C3A81"/>
    <w:rsid w:val="004C4073"/>
    <w:rsid w:val="004C4210"/>
    <w:rsid w:val="004C4298"/>
    <w:rsid w:val="004C4464"/>
    <w:rsid w:val="004C53FB"/>
    <w:rsid w:val="004C5A8C"/>
    <w:rsid w:val="004C5E5B"/>
    <w:rsid w:val="004C6362"/>
    <w:rsid w:val="004C6510"/>
    <w:rsid w:val="004D0247"/>
    <w:rsid w:val="004D08C9"/>
    <w:rsid w:val="004D0C21"/>
    <w:rsid w:val="004D0F2B"/>
    <w:rsid w:val="004D202B"/>
    <w:rsid w:val="004D207C"/>
    <w:rsid w:val="004D23F0"/>
    <w:rsid w:val="004D43F6"/>
    <w:rsid w:val="004D5077"/>
    <w:rsid w:val="004D534C"/>
    <w:rsid w:val="004D5567"/>
    <w:rsid w:val="004D56CE"/>
    <w:rsid w:val="004D5989"/>
    <w:rsid w:val="004D5EBA"/>
    <w:rsid w:val="004D6775"/>
    <w:rsid w:val="004D6E6B"/>
    <w:rsid w:val="004D7007"/>
    <w:rsid w:val="004D701F"/>
    <w:rsid w:val="004D72FF"/>
    <w:rsid w:val="004D742C"/>
    <w:rsid w:val="004D7CF4"/>
    <w:rsid w:val="004D7E21"/>
    <w:rsid w:val="004E1839"/>
    <w:rsid w:val="004E1C63"/>
    <w:rsid w:val="004E1FCA"/>
    <w:rsid w:val="004E2172"/>
    <w:rsid w:val="004E22B3"/>
    <w:rsid w:val="004E2603"/>
    <w:rsid w:val="004E2803"/>
    <w:rsid w:val="004E2C18"/>
    <w:rsid w:val="004E2C6E"/>
    <w:rsid w:val="004E2F5C"/>
    <w:rsid w:val="004E3069"/>
    <w:rsid w:val="004E3471"/>
    <w:rsid w:val="004E3819"/>
    <w:rsid w:val="004E381C"/>
    <w:rsid w:val="004E3B9A"/>
    <w:rsid w:val="004E50C5"/>
    <w:rsid w:val="004E50FA"/>
    <w:rsid w:val="004E54F3"/>
    <w:rsid w:val="004E591C"/>
    <w:rsid w:val="004E64F0"/>
    <w:rsid w:val="004E70B9"/>
    <w:rsid w:val="004E73DC"/>
    <w:rsid w:val="004E76B1"/>
    <w:rsid w:val="004E7709"/>
    <w:rsid w:val="004E7E75"/>
    <w:rsid w:val="004F00DB"/>
    <w:rsid w:val="004F0256"/>
    <w:rsid w:val="004F02F6"/>
    <w:rsid w:val="004F04AB"/>
    <w:rsid w:val="004F0600"/>
    <w:rsid w:val="004F0B8C"/>
    <w:rsid w:val="004F0DE2"/>
    <w:rsid w:val="004F1073"/>
    <w:rsid w:val="004F1DA6"/>
    <w:rsid w:val="004F27DB"/>
    <w:rsid w:val="004F2D08"/>
    <w:rsid w:val="004F37C4"/>
    <w:rsid w:val="004F384D"/>
    <w:rsid w:val="004F3932"/>
    <w:rsid w:val="004F3D76"/>
    <w:rsid w:val="004F3E86"/>
    <w:rsid w:val="004F4E6D"/>
    <w:rsid w:val="004F56C2"/>
    <w:rsid w:val="004F67B4"/>
    <w:rsid w:val="004F69A2"/>
    <w:rsid w:val="004F6C47"/>
    <w:rsid w:val="004F72BE"/>
    <w:rsid w:val="004F773E"/>
    <w:rsid w:val="0050086B"/>
    <w:rsid w:val="005013DB"/>
    <w:rsid w:val="005016E0"/>
    <w:rsid w:val="005017D0"/>
    <w:rsid w:val="00501AF1"/>
    <w:rsid w:val="00502038"/>
    <w:rsid w:val="00502066"/>
    <w:rsid w:val="0050248D"/>
    <w:rsid w:val="00502DDA"/>
    <w:rsid w:val="00502F40"/>
    <w:rsid w:val="00503356"/>
    <w:rsid w:val="00504194"/>
    <w:rsid w:val="00504DE3"/>
    <w:rsid w:val="00504FE1"/>
    <w:rsid w:val="00505897"/>
    <w:rsid w:val="00505F0F"/>
    <w:rsid w:val="00506C50"/>
    <w:rsid w:val="00507936"/>
    <w:rsid w:val="005107DD"/>
    <w:rsid w:val="005108BC"/>
    <w:rsid w:val="00510B26"/>
    <w:rsid w:val="00510D8B"/>
    <w:rsid w:val="005117DA"/>
    <w:rsid w:val="00511E8F"/>
    <w:rsid w:val="005131D5"/>
    <w:rsid w:val="00513458"/>
    <w:rsid w:val="00513B02"/>
    <w:rsid w:val="0051438D"/>
    <w:rsid w:val="0051477F"/>
    <w:rsid w:val="005151CD"/>
    <w:rsid w:val="00515206"/>
    <w:rsid w:val="005155CF"/>
    <w:rsid w:val="00515E74"/>
    <w:rsid w:val="005168A6"/>
    <w:rsid w:val="0051707E"/>
    <w:rsid w:val="00517D9C"/>
    <w:rsid w:val="0052004D"/>
    <w:rsid w:val="00520683"/>
    <w:rsid w:val="00520EB0"/>
    <w:rsid w:val="0052126E"/>
    <w:rsid w:val="005215C2"/>
    <w:rsid w:val="00521815"/>
    <w:rsid w:val="00521F05"/>
    <w:rsid w:val="005220DF"/>
    <w:rsid w:val="00522268"/>
    <w:rsid w:val="00522F7C"/>
    <w:rsid w:val="00523926"/>
    <w:rsid w:val="005240C9"/>
    <w:rsid w:val="00525001"/>
    <w:rsid w:val="0052526F"/>
    <w:rsid w:val="00525756"/>
    <w:rsid w:val="00525A93"/>
    <w:rsid w:val="005260A1"/>
    <w:rsid w:val="005261FC"/>
    <w:rsid w:val="005264B9"/>
    <w:rsid w:val="005268CB"/>
    <w:rsid w:val="00526E47"/>
    <w:rsid w:val="005277F0"/>
    <w:rsid w:val="0053006E"/>
    <w:rsid w:val="00530237"/>
    <w:rsid w:val="00530C02"/>
    <w:rsid w:val="00531AC4"/>
    <w:rsid w:val="005321E1"/>
    <w:rsid w:val="005321F9"/>
    <w:rsid w:val="005326CF"/>
    <w:rsid w:val="00533A58"/>
    <w:rsid w:val="00533E2F"/>
    <w:rsid w:val="00533E91"/>
    <w:rsid w:val="0053417C"/>
    <w:rsid w:val="005345E5"/>
    <w:rsid w:val="00535150"/>
    <w:rsid w:val="005352C2"/>
    <w:rsid w:val="005358AE"/>
    <w:rsid w:val="00535BC1"/>
    <w:rsid w:val="005366F1"/>
    <w:rsid w:val="005367B3"/>
    <w:rsid w:val="005369BE"/>
    <w:rsid w:val="00537237"/>
    <w:rsid w:val="005375DC"/>
    <w:rsid w:val="00540AD8"/>
    <w:rsid w:val="005428E5"/>
    <w:rsid w:val="005428F3"/>
    <w:rsid w:val="00542CBC"/>
    <w:rsid w:val="00543066"/>
    <w:rsid w:val="00543BC0"/>
    <w:rsid w:val="0054435F"/>
    <w:rsid w:val="00546049"/>
    <w:rsid w:val="0054687E"/>
    <w:rsid w:val="0054702B"/>
    <w:rsid w:val="0054708C"/>
    <w:rsid w:val="00547CE2"/>
    <w:rsid w:val="00550918"/>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E38"/>
    <w:rsid w:val="00560C29"/>
    <w:rsid w:val="00560DED"/>
    <w:rsid w:val="0056138D"/>
    <w:rsid w:val="00561DC4"/>
    <w:rsid w:val="005624B6"/>
    <w:rsid w:val="005632E6"/>
    <w:rsid w:val="005635E7"/>
    <w:rsid w:val="00563D22"/>
    <w:rsid w:val="005646FC"/>
    <w:rsid w:val="00564B6B"/>
    <w:rsid w:val="00564DE6"/>
    <w:rsid w:val="00564F34"/>
    <w:rsid w:val="00565041"/>
    <w:rsid w:val="00565293"/>
    <w:rsid w:val="005661ED"/>
    <w:rsid w:val="0056670E"/>
    <w:rsid w:val="0056677F"/>
    <w:rsid w:val="00566E2E"/>
    <w:rsid w:val="00566F04"/>
    <w:rsid w:val="005670DB"/>
    <w:rsid w:val="00570760"/>
    <w:rsid w:val="00571321"/>
    <w:rsid w:val="00571BCA"/>
    <w:rsid w:val="00571EC9"/>
    <w:rsid w:val="00572083"/>
    <w:rsid w:val="00572EA7"/>
    <w:rsid w:val="0057362F"/>
    <w:rsid w:val="005740D6"/>
    <w:rsid w:val="005744EE"/>
    <w:rsid w:val="00574A9B"/>
    <w:rsid w:val="00574E7A"/>
    <w:rsid w:val="00575F11"/>
    <w:rsid w:val="005763E0"/>
    <w:rsid w:val="00576710"/>
    <w:rsid w:val="00576EF0"/>
    <w:rsid w:val="005770D7"/>
    <w:rsid w:val="005773B5"/>
    <w:rsid w:val="0057789A"/>
    <w:rsid w:val="005778E1"/>
    <w:rsid w:val="005778FC"/>
    <w:rsid w:val="005779A3"/>
    <w:rsid w:val="005779A9"/>
    <w:rsid w:val="00577B9F"/>
    <w:rsid w:val="0058079F"/>
    <w:rsid w:val="0058085D"/>
    <w:rsid w:val="00580984"/>
    <w:rsid w:val="0058133C"/>
    <w:rsid w:val="0058199D"/>
    <w:rsid w:val="00581E8D"/>
    <w:rsid w:val="00582817"/>
    <w:rsid w:val="00582EBA"/>
    <w:rsid w:val="00583434"/>
    <w:rsid w:val="00583931"/>
    <w:rsid w:val="00583A29"/>
    <w:rsid w:val="00584408"/>
    <w:rsid w:val="00584A41"/>
    <w:rsid w:val="005856B3"/>
    <w:rsid w:val="00585743"/>
    <w:rsid w:val="005869CB"/>
    <w:rsid w:val="00587403"/>
    <w:rsid w:val="00587B6D"/>
    <w:rsid w:val="005908B6"/>
    <w:rsid w:val="00590C8E"/>
    <w:rsid w:val="0059102C"/>
    <w:rsid w:val="00591129"/>
    <w:rsid w:val="00591174"/>
    <w:rsid w:val="00591D47"/>
    <w:rsid w:val="00592439"/>
    <w:rsid w:val="00592D8D"/>
    <w:rsid w:val="00594A0F"/>
    <w:rsid w:val="00594A9D"/>
    <w:rsid w:val="00594BB0"/>
    <w:rsid w:val="00595408"/>
    <w:rsid w:val="00595B6A"/>
    <w:rsid w:val="00596021"/>
    <w:rsid w:val="005964BB"/>
    <w:rsid w:val="0059681A"/>
    <w:rsid w:val="0059696C"/>
    <w:rsid w:val="00597D09"/>
    <w:rsid w:val="005A023E"/>
    <w:rsid w:val="005A0286"/>
    <w:rsid w:val="005A0967"/>
    <w:rsid w:val="005A0DF1"/>
    <w:rsid w:val="005A126F"/>
    <w:rsid w:val="005A14F3"/>
    <w:rsid w:val="005A15F1"/>
    <w:rsid w:val="005A21B4"/>
    <w:rsid w:val="005A2490"/>
    <w:rsid w:val="005A2911"/>
    <w:rsid w:val="005A2FE9"/>
    <w:rsid w:val="005A301C"/>
    <w:rsid w:val="005A422F"/>
    <w:rsid w:val="005A4B82"/>
    <w:rsid w:val="005A50F0"/>
    <w:rsid w:val="005A6219"/>
    <w:rsid w:val="005A6789"/>
    <w:rsid w:val="005A7CF9"/>
    <w:rsid w:val="005B007F"/>
    <w:rsid w:val="005B013D"/>
    <w:rsid w:val="005B0617"/>
    <w:rsid w:val="005B0835"/>
    <w:rsid w:val="005B0A43"/>
    <w:rsid w:val="005B1926"/>
    <w:rsid w:val="005B1939"/>
    <w:rsid w:val="005B1FE7"/>
    <w:rsid w:val="005B27A7"/>
    <w:rsid w:val="005B29B1"/>
    <w:rsid w:val="005B4321"/>
    <w:rsid w:val="005B44F6"/>
    <w:rsid w:val="005B475E"/>
    <w:rsid w:val="005B4FD7"/>
    <w:rsid w:val="005B572A"/>
    <w:rsid w:val="005B591C"/>
    <w:rsid w:val="005B6CDF"/>
    <w:rsid w:val="005B6F00"/>
    <w:rsid w:val="005C0166"/>
    <w:rsid w:val="005C0880"/>
    <w:rsid w:val="005C0B90"/>
    <w:rsid w:val="005C0C98"/>
    <w:rsid w:val="005C1CEA"/>
    <w:rsid w:val="005C1F04"/>
    <w:rsid w:val="005C385E"/>
    <w:rsid w:val="005C40A0"/>
    <w:rsid w:val="005C40E1"/>
    <w:rsid w:val="005C4BF7"/>
    <w:rsid w:val="005C4D58"/>
    <w:rsid w:val="005C590F"/>
    <w:rsid w:val="005C5B1F"/>
    <w:rsid w:val="005C645E"/>
    <w:rsid w:val="005C6F8A"/>
    <w:rsid w:val="005C70B3"/>
    <w:rsid w:val="005C7244"/>
    <w:rsid w:val="005C776B"/>
    <w:rsid w:val="005C7AF9"/>
    <w:rsid w:val="005D03B7"/>
    <w:rsid w:val="005D0CAA"/>
    <w:rsid w:val="005D10F2"/>
    <w:rsid w:val="005D13E3"/>
    <w:rsid w:val="005D1E00"/>
    <w:rsid w:val="005D24A3"/>
    <w:rsid w:val="005D2512"/>
    <w:rsid w:val="005D2D9F"/>
    <w:rsid w:val="005D337B"/>
    <w:rsid w:val="005D3875"/>
    <w:rsid w:val="005D3D69"/>
    <w:rsid w:val="005D50BC"/>
    <w:rsid w:val="005D5197"/>
    <w:rsid w:val="005D5A4F"/>
    <w:rsid w:val="005D5ACD"/>
    <w:rsid w:val="005D6C8B"/>
    <w:rsid w:val="005D7339"/>
    <w:rsid w:val="005E07BA"/>
    <w:rsid w:val="005E08CA"/>
    <w:rsid w:val="005E1960"/>
    <w:rsid w:val="005E26E7"/>
    <w:rsid w:val="005E325A"/>
    <w:rsid w:val="005E37DD"/>
    <w:rsid w:val="005E39FB"/>
    <w:rsid w:val="005E3E8F"/>
    <w:rsid w:val="005E42A5"/>
    <w:rsid w:val="005E48EE"/>
    <w:rsid w:val="005E531E"/>
    <w:rsid w:val="005E5568"/>
    <w:rsid w:val="005E588B"/>
    <w:rsid w:val="005E5BB9"/>
    <w:rsid w:val="005E6CB0"/>
    <w:rsid w:val="005E6FC8"/>
    <w:rsid w:val="005E6FCC"/>
    <w:rsid w:val="005E7ACF"/>
    <w:rsid w:val="005F04B1"/>
    <w:rsid w:val="005F0EED"/>
    <w:rsid w:val="005F0FE3"/>
    <w:rsid w:val="005F18FF"/>
    <w:rsid w:val="005F1C7E"/>
    <w:rsid w:val="005F2196"/>
    <w:rsid w:val="005F229B"/>
    <w:rsid w:val="005F24FB"/>
    <w:rsid w:val="005F2650"/>
    <w:rsid w:val="005F4A99"/>
    <w:rsid w:val="005F53BA"/>
    <w:rsid w:val="005F5AB9"/>
    <w:rsid w:val="005F5CC2"/>
    <w:rsid w:val="005F5F81"/>
    <w:rsid w:val="005F65D8"/>
    <w:rsid w:val="005F6EC9"/>
    <w:rsid w:val="005F79AC"/>
    <w:rsid w:val="006000A3"/>
    <w:rsid w:val="0060072F"/>
    <w:rsid w:val="00600825"/>
    <w:rsid w:val="00600CB0"/>
    <w:rsid w:val="00600EE6"/>
    <w:rsid w:val="0060119D"/>
    <w:rsid w:val="0060195A"/>
    <w:rsid w:val="00601B49"/>
    <w:rsid w:val="00602489"/>
    <w:rsid w:val="006027C2"/>
    <w:rsid w:val="006027D9"/>
    <w:rsid w:val="00603832"/>
    <w:rsid w:val="006051A8"/>
    <w:rsid w:val="006056F1"/>
    <w:rsid w:val="00605E73"/>
    <w:rsid w:val="006063E3"/>
    <w:rsid w:val="00607F8A"/>
    <w:rsid w:val="006101D5"/>
    <w:rsid w:val="00611178"/>
    <w:rsid w:val="00611802"/>
    <w:rsid w:val="00611C28"/>
    <w:rsid w:val="00612D64"/>
    <w:rsid w:val="00612D81"/>
    <w:rsid w:val="00613140"/>
    <w:rsid w:val="006131F0"/>
    <w:rsid w:val="0061358C"/>
    <w:rsid w:val="0061366C"/>
    <w:rsid w:val="00613692"/>
    <w:rsid w:val="006136B5"/>
    <w:rsid w:val="006136EE"/>
    <w:rsid w:val="00613FC3"/>
    <w:rsid w:val="00614A6F"/>
    <w:rsid w:val="0061514A"/>
    <w:rsid w:val="00615C7D"/>
    <w:rsid w:val="00616D9A"/>
    <w:rsid w:val="0061700E"/>
    <w:rsid w:val="006176F6"/>
    <w:rsid w:val="00617A20"/>
    <w:rsid w:val="0062032E"/>
    <w:rsid w:val="00620BBD"/>
    <w:rsid w:val="00620C34"/>
    <w:rsid w:val="00620D6D"/>
    <w:rsid w:val="00620F4C"/>
    <w:rsid w:val="00621921"/>
    <w:rsid w:val="00622153"/>
    <w:rsid w:val="00622178"/>
    <w:rsid w:val="00622217"/>
    <w:rsid w:val="00622255"/>
    <w:rsid w:val="006229EE"/>
    <w:rsid w:val="00622FD4"/>
    <w:rsid w:val="006234A5"/>
    <w:rsid w:val="006235CE"/>
    <w:rsid w:val="00623C59"/>
    <w:rsid w:val="00624111"/>
    <w:rsid w:val="0062505F"/>
    <w:rsid w:val="0062545B"/>
    <w:rsid w:val="00625817"/>
    <w:rsid w:val="0062680F"/>
    <w:rsid w:val="00626C6F"/>
    <w:rsid w:val="00626C99"/>
    <w:rsid w:val="00626DF1"/>
    <w:rsid w:val="006272BA"/>
    <w:rsid w:val="00627E80"/>
    <w:rsid w:val="0063001F"/>
    <w:rsid w:val="006305C1"/>
    <w:rsid w:val="0063064A"/>
    <w:rsid w:val="00630785"/>
    <w:rsid w:val="006309D5"/>
    <w:rsid w:val="00631826"/>
    <w:rsid w:val="0063182F"/>
    <w:rsid w:val="00631A2F"/>
    <w:rsid w:val="006321AF"/>
    <w:rsid w:val="0063495F"/>
    <w:rsid w:val="00635069"/>
    <w:rsid w:val="006350B6"/>
    <w:rsid w:val="00636FF4"/>
    <w:rsid w:val="00637AB2"/>
    <w:rsid w:val="00637B5C"/>
    <w:rsid w:val="006402B8"/>
    <w:rsid w:val="00640527"/>
    <w:rsid w:val="006407B4"/>
    <w:rsid w:val="00640F0C"/>
    <w:rsid w:val="006416FA"/>
    <w:rsid w:val="00642191"/>
    <w:rsid w:val="006424E4"/>
    <w:rsid w:val="00642BD7"/>
    <w:rsid w:val="0064350F"/>
    <w:rsid w:val="00643954"/>
    <w:rsid w:val="00644193"/>
    <w:rsid w:val="00644643"/>
    <w:rsid w:val="00644C30"/>
    <w:rsid w:val="006454BA"/>
    <w:rsid w:val="0064597D"/>
    <w:rsid w:val="00645D54"/>
    <w:rsid w:val="00645EC5"/>
    <w:rsid w:val="006460AB"/>
    <w:rsid w:val="00646D91"/>
    <w:rsid w:val="006470F2"/>
    <w:rsid w:val="00647E87"/>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BC4"/>
    <w:rsid w:val="00656D60"/>
    <w:rsid w:val="00657B1B"/>
    <w:rsid w:val="0066006D"/>
    <w:rsid w:val="00661374"/>
    <w:rsid w:val="00661710"/>
    <w:rsid w:val="00661A1E"/>
    <w:rsid w:val="00661BD5"/>
    <w:rsid w:val="00661D99"/>
    <w:rsid w:val="006622B6"/>
    <w:rsid w:val="006627F9"/>
    <w:rsid w:val="00662E8F"/>
    <w:rsid w:val="0066364B"/>
    <w:rsid w:val="00663EB2"/>
    <w:rsid w:val="00663EBF"/>
    <w:rsid w:val="00664267"/>
    <w:rsid w:val="00664B28"/>
    <w:rsid w:val="00664CB1"/>
    <w:rsid w:val="00665EA6"/>
    <w:rsid w:val="00666176"/>
    <w:rsid w:val="00666887"/>
    <w:rsid w:val="006669BE"/>
    <w:rsid w:val="00666BCE"/>
    <w:rsid w:val="00667B95"/>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25C"/>
    <w:rsid w:val="00675DE2"/>
    <w:rsid w:val="00675DFA"/>
    <w:rsid w:val="00676B75"/>
    <w:rsid w:val="00677879"/>
    <w:rsid w:val="00677AA6"/>
    <w:rsid w:val="00680843"/>
    <w:rsid w:val="00680A93"/>
    <w:rsid w:val="00681757"/>
    <w:rsid w:val="0068185D"/>
    <w:rsid w:val="00681F17"/>
    <w:rsid w:val="0068234D"/>
    <w:rsid w:val="00683727"/>
    <w:rsid w:val="00683D23"/>
    <w:rsid w:val="0068452A"/>
    <w:rsid w:val="00684B12"/>
    <w:rsid w:val="00685168"/>
    <w:rsid w:val="00685F4A"/>
    <w:rsid w:val="006862B2"/>
    <w:rsid w:val="0068725A"/>
    <w:rsid w:val="00687C2A"/>
    <w:rsid w:val="00690372"/>
    <w:rsid w:val="00690480"/>
    <w:rsid w:val="006909CD"/>
    <w:rsid w:val="006910C9"/>
    <w:rsid w:val="00691834"/>
    <w:rsid w:val="0069213C"/>
    <w:rsid w:val="00692AEB"/>
    <w:rsid w:val="00692C9C"/>
    <w:rsid w:val="00693146"/>
    <w:rsid w:val="006937D2"/>
    <w:rsid w:val="00693D5A"/>
    <w:rsid w:val="00694C03"/>
    <w:rsid w:val="00695ACB"/>
    <w:rsid w:val="00695B69"/>
    <w:rsid w:val="00696364"/>
    <w:rsid w:val="00697B0D"/>
    <w:rsid w:val="00697C13"/>
    <w:rsid w:val="006A0247"/>
    <w:rsid w:val="006A0AC5"/>
    <w:rsid w:val="006A0B00"/>
    <w:rsid w:val="006A0CB6"/>
    <w:rsid w:val="006A1F53"/>
    <w:rsid w:val="006A2041"/>
    <w:rsid w:val="006A3E7C"/>
    <w:rsid w:val="006A43A9"/>
    <w:rsid w:val="006A5274"/>
    <w:rsid w:val="006A6093"/>
    <w:rsid w:val="006A6277"/>
    <w:rsid w:val="006A739E"/>
    <w:rsid w:val="006A79B4"/>
    <w:rsid w:val="006A79E0"/>
    <w:rsid w:val="006B01A2"/>
    <w:rsid w:val="006B0C24"/>
    <w:rsid w:val="006B1038"/>
    <w:rsid w:val="006B27A7"/>
    <w:rsid w:val="006B2952"/>
    <w:rsid w:val="006B2C06"/>
    <w:rsid w:val="006B4344"/>
    <w:rsid w:val="006B4528"/>
    <w:rsid w:val="006B4B03"/>
    <w:rsid w:val="006B4E96"/>
    <w:rsid w:val="006B705F"/>
    <w:rsid w:val="006B74B2"/>
    <w:rsid w:val="006B7987"/>
    <w:rsid w:val="006C0C83"/>
    <w:rsid w:val="006C1047"/>
    <w:rsid w:val="006C25B6"/>
    <w:rsid w:val="006C29FD"/>
    <w:rsid w:val="006C37D8"/>
    <w:rsid w:val="006C3833"/>
    <w:rsid w:val="006C3CC0"/>
    <w:rsid w:val="006C47D2"/>
    <w:rsid w:val="006C53F5"/>
    <w:rsid w:val="006C554B"/>
    <w:rsid w:val="006C6526"/>
    <w:rsid w:val="006C6BDE"/>
    <w:rsid w:val="006C7893"/>
    <w:rsid w:val="006C78DC"/>
    <w:rsid w:val="006C7905"/>
    <w:rsid w:val="006C7913"/>
    <w:rsid w:val="006C7DF9"/>
    <w:rsid w:val="006D0593"/>
    <w:rsid w:val="006D0B4F"/>
    <w:rsid w:val="006D0F9C"/>
    <w:rsid w:val="006D2508"/>
    <w:rsid w:val="006D26A6"/>
    <w:rsid w:val="006D28AA"/>
    <w:rsid w:val="006D3909"/>
    <w:rsid w:val="006D3C9D"/>
    <w:rsid w:val="006D423A"/>
    <w:rsid w:val="006D4B2E"/>
    <w:rsid w:val="006D4E96"/>
    <w:rsid w:val="006D573A"/>
    <w:rsid w:val="006D5850"/>
    <w:rsid w:val="006D6A89"/>
    <w:rsid w:val="006D6B63"/>
    <w:rsid w:val="006D7C17"/>
    <w:rsid w:val="006D7C8B"/>
    <w:rsid w:val="006D7EAE"/>
    <w:rsid w:val="006E024C"/>
    <w:rsid w:val="006E0644"/>
    <w:rsid w:val="006E0651"/>
    <w:rsid w:val="006E1FE5"/>
    <w:rsid w:val="006E2660"/>
    <w:rsid w:val="006E293D"/>
    <w:rsid w:val="006E2CF4"/>
    <w:rsid w:val="006E367C"/>
    <w:rsid w:val="006E3857"/>
    <w:rsid w:val="006E3F57"/>
    <w:rsid w:val="006E3F85"/>
    <w:rsid w:val="006E5170"/>
    <w:rsid w:val="006E54D0"/>
    <w:rsid w:val="006E5772"/>
    <w:rsid w:val="006E6649"/>
    <w:rsid w:val="006E7399"/>
    <w:rsid w:val="006E7998"/>
    <w:rsid w:val="006F05AB"/>
    <w:rsid w:val="006F13D5"/>
    <w:rsid w:val="006F1423"/>
    <w:rsid w:val="006F152A"/>
    <w:rsid w:val="006F1865"/>
    <w:rsid w:val="006F1D30"/>
    <w:rsid w:val="006F2B1C"/>
    <w:rsid w:val="006F2B61"/>
    <w:rsid w:val="006F31A8"/>
    <w:rsid w:val="006F329E"/>
    <w:rsid w:val="006F375F"/>
    <w:rsid w:val="006F41AB"/>
    <w:rsid w:val="006F41BE"/>
    <w:rsid w:val="006F45C9"/>
    <w:rsid w:val="006F475F"/>
    <w:rsid w:val="006F47F8"/>
    <w:rsid w:val="006F5F93"/>
    <w:rsid w:val="006F6BBF"/>
    <w:rsid w:val="006F6C82"/>
    <w:rsid w:val="006F6F2A"/>
    <w:rsid w:val="006F760A"/>
    <w:rsid w:val="006F7780"/>
    <w:rsid w:val="006F7856"/>
    <w:rsid w:val="006F7B8B"/>
    <w:rsid w:val="007001FA"/>
    <w:rsid w:val="0070090D"/>
    <w:rsid w:val="007010C8"/>
    <w:rsid w:val="0070111B"/>
    <w:rsid w:val="0070208F"/>
    <w:rsid w:val="0070268C"/>
    <w:rsid w:val="00702770"/>
    <w:rsid w:val="00702ED8"/>
    <w:rsid w:val="00702F37"/>
    <w:rsid w:val="00703593"/>
    <w:rsid w:val="00703B40"/>
    <w:rsid w:val="00703E50"/>
    <w:rsid w:val="007041D0"/>
    <w:rsid w:val="00704374"/>
    <w:rsid w:val="00705018"/>
    <w:rsid w:val="007056AD"/>
    <w:rsid w:val="00705BB4"/>
    <w:rsid w:val="007060BB"/>
    <w:rsid w:val="00706978"/>
    <w:rsid w:val="00706A5F"/>
    <w:rsid w:val="00706EDF"/>
    <w:rsid w:val="00707100"/>
    <w:rsid w:val="00710029"/>
    <w:rsid w:val="00710190"/>
    <w:rsid w:val="00710F57"/>
    <w:rsid w:val="007111B6"/>
    <w:rsid w:val="007112C8"/>
    <w:rsid w:val="007113A0"/>
    <w:rsid w:val="007114D1"/>
    <w:rsid w:val="0071175E"/>
    <w:rsid w:val="00711AB1"/>
    <w:rsid w:val="00712850"/>
    <w:rsid w:val="00712C91"/>
    <w:rsid w:val="007132D1"/>
    <w:rsid w:val="00713AC0"/>
    <w:rsid w:val="00713C3C"/>
    <w:rsid w:val="00714983"/>
    <w:rsid w:val="0071574C"/>
    <w:rsid w:val="00715D83"/>
    <w:rsid w:val="0071602E"/>
    <w:rsid w:val="00716151"/>
    <w:rsid w:val="00716515"/>
    <w:rsid w:val="007168E7"/>
    <w:rsid w:val="00716AA1"/>
    <w:rsid w:val="00717733"/>
    <w:rsid w:val="00717E00"/>
    <w:rsid w:val="0072006B"/>
    <w:rsid w:val="00720477"/>
    <w:rsid w:val="007204A1"/>
    <w:rsid w:val="007206B2"/>
    <w:rsid w:val="00721524"/>
    <w:rsid w:val="007215E4"/>
    <w:rsid w:val="00721938"/>
    <w:rsid w:val="00723351"/>
    <w:rsid w:val="007235B8"/>
    <w:rsid w:val="00723816"/>
    <w:rsid w:val="00723C49"/>
    <w:rsid w:val="00723DD9"/>
    <w:rsid w:val="00724094"/>
    <w:rsid w:val="00724A53"/>
    <w:rsid w:val="00724C32"/>
    <w:rsid w:val="00725012"/>
    <w:rsid w:val="00725240"/>
    <w:rsid w:val="0072528D"/>
    <w:rsid w:val="00726752"/>
    <w:rsid w:val="007268C5"/>
    <w:rsid w:val="00730188"/>
    <w:rsid w:val="00730292"/>
    <w:rsid w:val="007303E6"/>
    <w:rsid w:val="0073053F"/>
    <w:rsid w:val="00730E36"/>
    <w:rsid w:val="0073170B"/>
    <w:rsid w:val="00731B00"/>
    <w:rsid w:val="0073211F"/>
    <w:rsid w:val="00732158"/>
    <w:rsid w:val="00732201"/>
    <w:rsid w:val="00732BE0"/>
    <w:rsid w:val="00732FB5"/>
    <w:rsid w:val="007330CE"/>
    <w:rsid w:val="007337D6"/>
    <w:rsid w:val="0073429A"/>
    <w:rsid w:val="00734FF3"/>
    <w:rsid w:val="00735422"/>
    <w:rsid w:val="007356E3"/>
    <w:rsid w:val="00735915"/>
    <w:rsid w:val="00736054"/>
    <w:rsid w:val="00736BC1"/>
    <w:rsid w:val="00736CBF"/>
    <w:rsid w:val="00740A91"/>
    <w:rsid w:val="007416C1"/>
    <w:rsid w:val="007419C5"/>
    <w:rsid w:val="00741AC9"/>
    <w:rsid w:val="007420E4"/>
    <w:rsid w:val="0074303A"/>
    <w:rsid w:val="007432B9"/>
    <w:rsid w:val="00743ADA"/>
    <w:rsid w:val="00743D96"/>
    <w:rsid w:val="0074433E"/>
    <w:rsid w:val="00744781"/>
    <w:rsid w:val="007456C5"/>
    <w:rsid w:val="00745A12"/>
    <w:rsid w:val="0074608B"/>
    <w:rsid w:val="007478E3"/>
    <w:rsid w:val="00747A61"/>
    <w:rsid w:val="00747BAE"/>
    <w:rsid w:val="007500EB"/>
    <w:rsid w:val="00750301"/>
    <w:rsid w:val="00750EEB"/>
    <w:rsid w:val="0075150E"/>
    <w:rsid w:val="00751560"/>
    <w:rsid w:val="00751905"/>
    <w:rsid w:val="00751D81"/>
    <w:rsid w:val="007521B4"/>
    <w:rsid w:val="00752CEA"/>
    <w:rsid w:val="00754050"/>
    <w:rsid w:val="007541AF"/>
    <w:rsid w:val="007545D8"/>
    <w:rsid w:val="0075523B"/>
    <w:rsid w:val="00755C3E"/>
    <w:rsid w:val="00755DA0"/>
    <w:rsid w:val="007569AD"/>
    <w:rsid w:val="00756A70"/>
    <w:rsid w:val="00756D31"/>
    <w:rsid w:val="00757935"/>
    <w:rsid w:val="00757D17"/>
    <w:rsid w:val="00760318"/>
    <w:rsid w:val="007611B2"/>
    <w:rsid w:val="0076188A"/>
    <w:rsid w:val="00761C16"/>
    <w:rsid w:val="00761C78"/>
    <w:rsid w:val="00762312"/>
    <w:rsid w:val="00762439"/>
    <w:rsid w:val="00762498"/>
    <w:rsid w:val="007625C7"/>
    <w:rsid w:val="00762B0A"/>
    <w:rsid w:val="00763531"/>
    <w:rsid w:val="00763A85"/>
    <w:rsid w:val="007648F5"/>
    <w:rsid w:val="00764938"/>
    <w:rsid w:val="00764E72"/>
    <w:rsid w:val="00764EC7"/>
    <w:rsid w:val="00765B23"/>
    <w:rsid w:val="00766108"/>
    <w:rsid w:val="0076683C"/>
    <w:rsid w:val="007672D9"/>
    <w:rsid w:val="0076752D"/>
    <w:rsid w:val="0076773B"/>
    <w:rsid w:val="007706B9"/>
    <w:rsid w:val="0077094F"/>
    <w:rsid w:val="00770BD2"/>
    <w:rsid w:val="00770C22"/>
    <w:rsid w:val="00770D16"/>
    <w:rsid w:val="00771575"/>
    <w:rsid w:val="00771AFC"/>
    <w:rsid w:val="00772408"/>
    <w:rsid w:val="00772E1E"/>
    <w:rsid w:val="0077368C"/>
    <w:rsid w:val="00773D19"/>
    <w:rsid w:val="007740A0"/>
    <w:rsid w:val="0077426B"/>
    <w:rsid w:val="007747AD"/>
    <w:rsid w:val="00775050"/>
    <w:rsid w:val="00775073"/>
    <w:rsid w:val="00775434"/>
    <w:rsid w:val="007761E4"/>
    <w:rsid w:val="007768CA"/>
    <w:rsid w:val="00777776"/>
    <w:rsid w:val="007808B5"/>
    <w:rsid w:val="00780A00"/>
    <w:rsid w:val="00780B64"/>
    <w:rsid w:val="00780EB8"/>
    <w:rsid w:val="0078120B"/>
    <w:rsid w:val="00781E99"/>
    <w:rsid w:val="007821C7"/>
    <w:rsid w:val="0078253E"/>
    <w:rsid w:val="007829AF"/>
    <w:rsid w:val="00782E3D"/>
    <w:rsid w:val="0078301F"/>
    <w:rsid w:val="00783381"/>
    <w:rsid w:val="00783481"/>
    <w:rsid w:val="007836B1"/>
    <w:rsid w:val="00783C50"/>
    <w:rsid w:val="00783DDB"/>
    <w:rsid w:val="007840FA"/>
    <w:rsid w:val="00784808"/>
    <w:rsid w:val="00785361"/>
    <w:rsid w:val="007854E2"/>
    <w:rsid w:val="00785518"/>
    <w:rsid w:val="007857F0"/>
    <w:rsid w:val="00785A00"/>
    <w:rsid w:val="0078624A"/>
    <w:rsid w:val="007865B3"/>
    <w:rsid w:val="007866B9"/>
    <w:rsid w:val="007867E5"/>
    <w:rsid w:val="00786C43"/>
    <w:rsid w:val="00786CE4"/>
    <w:rsid w:val="00787529"/>
    <w:rsid w:val="00787587"/>
    <w:rsid w:val="00792CD1"/>
    <w:rsid w:val="0079332B"/>
    <w:rsid w:val="00793C10"/>
    <w:rsid w:val="0079417F"/>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9F"/>
    <w:rsid w:val="007A1F88"/>
    <w:rsid w:val="007A20D4"/>
    <w:rsid w:val="007A21AD"/>
    <w:rsid w:val="007A3545"/>
    <w:rsid w:val="007A379D"/>
    <w:rsid w:val="007A385E"/>
    <w:rsid w:val="007A41C4"/>
    <w:rsid w:val="007A45CF"/>
    <w:rsid w:val="007A4F06"/>
    <w:rsid w:val="007A60EE"/>
    <w:rsid w:val="007A6342"/>
    <w:rsid w:val="007A636A"/>
    <w:rsid w:val="007A6374"/>
    <w:rsid w:val="007A6815"/>
    <w:rsid w:val="007A6B1C"/>
    <w:rsid w:val="007A77EF"/>
    <w:rsid w:val="007B07E8"/>
    <w:rsid w:val="007B11D3"/>
    <w:rsid w:val="007B13B7"/>
    <w:rsid w:val="007B1A09"/>
    <w:rsid w:val="007B212E"/>
    <w:rsid w:val="007B22DA"/>
    <w:rsid w:val="007B2343"/>
    <w:rsid w:val="007B2B1D"/>
    <w:rsid w:val="007B3B90"/>
    <w:rsid w:val="007B3DE9"/>
    <w:rsid w:val="007B44AB"/>
    <w:rsid w:val="007B4804"/>
    <w:rsid w:val="007B4862"/>
    <w:rsid w:val="007B4CDB"/>
    <w:rsid w:val="007B50C8"/>
    <w:rsid w:val="007B6085"/>
    <w:rsid w:val="007B6345"/>
    <w:rsid w:val="007B6D10"/>
    <w:rsid w:val="007B7578"/>
    <w:rsid w:val="007B7886"/>
    <w:rsid w:val="007B7BF9"/>
    <w:rsid w:val="007B7F6B"/>
    <w:rsid w:val="007C0C9B"/>
    <w:rsid w:val="007C12C3"/>
    <w:rsid w:val="007C1819"/>
    <w:rsid w:val="007C19BA"/>
    <w:rsid w:val="007C235A"/>
    <w:rsid w:val="007C2C27"/>
    <w:rsid w:val="007C3711"/>
    <w:rsid w:val="007C3899"/>
    <w:rsid w:val="007C3DC7"/>
    <w:rsid w:val="007C425C"/>
    <w:rsid w:val="007C5323"/>
    <w:rsid w:val="007C5900"/>
    <w:rsid w:val="007C5949"/>
    <w:rsid w:val="007C5E50"/>
    <w:rsid w:val="007C65CD"/>
    <w:rsid w:val="007C6F1F"/>
    <w:rsid w:val="007C7199"/>
    <w:rsid w:val="007C754D"/>
    <w:rsid w:val="007C7D7C"/>
    <w:rsid w:val="007D00C5"/>
    <w:rsid w:val="007D035C"/>
    <w:rsid w:val="007D06C7"/>
    <w:rsid w:val="007D16E9"/>
    <w:rsid w:val="007D190E"/>
    <w:rsid w:val="007D1981"/>
    <w:rsid w:val="007D2235"/>
    <w:rsid w:val="007D2255"/>
    <w:rsid w:val="007D2B4F"/>
    <w:rsid w:val="007D2DDA"/>
    <w:rsid w:val="007D31D7"/>
    <w:rsid w:val="007D32CA"/>
    <w:rsid w:val="007D3613"/>
    <w:rsid w:val="007D39B7"/>
    <w:rsid w:val="007D46CF"/>
    <w:rsid w:val="007D49A8"/>
    <w:rsid w:val="007D4D5A"/>
    <w:rsid w:val="007D4DA6"/>
    <w:rsid w:val="007D5153"/>
    <w:rsid w:val="007D5880"/>
    <w:rsid w:val="007D59AA"/>
    <w:rsid w:val="007D667C"/>
    <w:rsid w:val="007D7718"/>
    <w:rsid w:val="007D7848"/>
    <w:rsid w:val="007D78B1"/>
    <w:rsid w:val="007D798D"/>
    <w:rsid w:val="007D79C2"/>
    <w:rsid w:val="007D7C9E"/>
    <w:rsid w:val="007E0731"/>
    <w:rsid w:val="007E07E9"/>
    <w:rsid w:val="007E0881"/>
    <w:rsid w:val="007E0A4F"/>
    <w:rsid w:val="007E1799"/>
    <w:rsid w:val="007E1FD3"/>
    <w:rsid w:val="007E2266"/>
    <w:rsid w:val="007E26FF"/>
    <w:rsid w:val="007E2C86"/>
    <w:rsid w:val="007E3DC6"/>
    <w:rsid w:val="007E4EB5"/>
    <w:rsid w:val="007E5598"/>
    <w:rsid w:val="007E5848"/>
    <w:rsid w:val="007E6517"/>
    <w:rsid w:val="007E6968"/>
    <w:rsid w:val="007E7455"/>
    <w:rsid w:val="007E76B8"/>
    <w:rsid w:val="007E7746"/>
    <w:rsid w:val="007E7970"/>
    <w:rsid w:val="007F0436"/>
    <w:rsid w:val="007F0BF2"/>
    <w:rsid w:val="007F11F7"/>
    <w:rsid w:val="007F19EF"/>
    <w:rsid w:val="007F1E77"/>
    <w:rsid w:val="007F28B2"/>
    <w:rsid w:val="007F29A6"/>
    <w:rsid w:val="007F2BFF"/>
    <w:rsid w:val="007F2D29"/>
    <w:rsid w:val="007F3311"/>
    <w:rsid w:val="007F336D"/>
    <w:rsid w:val="007F3472"/>
    <w:rsid w:val="007F3A85"/>
    <w:rsid w:val="007F45CA"/>
    <w:rsid w:val="007F5F7C"/>
    <w:rsid w:val="007F66FA"/>
    <w:rsid w:val="007F6923"/>
    <w:rsid w:val="007F6AB1"/>
    <w:rsid w:val="007F7430"/>
    <w:rsid w:val="007F7581"/>
    <w:rsid w:val="007F7A09"/>
    <w:rsid w:val="007F7C20"/>
    <w:rsid w:val="007F7EFE"/>
    <w:rsid w:val="00800BD9"/>
    <w:rsid w:val="00800F4D"/>
    <w:rsid w:val="00801014"/>
    <w:rsid w:val="00801640"/>
    <w:rsid w:val="00802A4D"/>
    <w:rsid w:val="0080339E"/>
    <w:rsid w:val="00803F74"/>
    <w:rsid w:val="00803F80"/>
    <w:rsid w:val="00804DB1"/>
    <w:rsid w:val="0080531B"/>
    <w:rsid w:val="00805514"/>
    <w:rsid w:val="0080554B"/>
    <w:rsid w:val="00805566"/>
    <w:rsid w:val="008060A6"/>
    <w:rsid w:val="00806876"/>
    <w:rsid w:val="00807297"/>
    <w:rsid w:val="00807348"/>
    <w:rsid w:val="008073BE"/>
    <w:rsid w:val="00807CFF"/>
    <w:rsid w:val="00807E72"/>
    <w:rsid w:val="00810981"/>
    <w:rsid w:val="00810BF1"/>
    <w:rsid w:val="00810DFA"/>
    <w:rsid w:val="008110CB"/>
    <w:rsid w:val="00812611"/>
    <w:rsid w:val="008143A3"/>
    <w:rsid w:val="00814CC6"/>
    <w:rsid w:val="00815105"/>
    <w:rsid w:val="00815119"/>
    <w:rsid w:val="008159A9"/>
    <w:rsid w:val="0081629A"/>
    <w:rsid w:val="008167D5"/>
    <w:rsid w:val="0081692F"/>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5695"/>
    <w:rsid w:val="00826B87"/>
    <w:rsid w:val="00827949"/>
    <w:rsid w:val="00827FF0"/>
    <w:rsid w:val="00830071"/>
    <w:rsid w:val="008305BF"/>
    <w:rsid w:val="00830D08"/>
    <w:rsid w:val="00831590"/>
    <w:rsid w:val="00831BD2"/>
    <w:rsid w:val="00831E69"/>
    <w:rsid w:val="00832E81"/>
    <w:rsid w:val="00833891"/>
    <w:rsid w:val="00833D4C"/>
    <w:rsid w:val="0083456F"/>
    <w:rsid w:val="00835470"/>
    <w:rsid w:val="008364B4"/>
    <w:rsid w:val="0083674E"/>
    <w:rsid w:val="00836A02"/>
    <w:rsid w:val="00836B0C"/>
    <w:rsid w:val="008371E1"/>
    <w:rsid w:val="0083734A"/>
    <w:rsid w:val="0083742D"/>
    <w:rsid w:val="00840035"/>
    <w:rsid w:val="008401C7"/>
    <w:rsid w:val="00840B42"/>
    <w:rsid w:val="00840FD7"/>
    <w:rsid w:val="008413E3"/>
    <w:rsid w:val="00842213"/>
    <w:rsid w:val="00842ECC"/>
    <w:rsid w:val="00842FEB"/>
    <w:rsid w:val="00843243"/>
    <w:rsid w:val="008437AD"/>
    <w:rsid w:val="00843A71"/>
    <w:rsid w:val="00843ED6"/>
    <w:rsid w:val="008441CF"/>
    <w:rsid w:val="00844C97"/>
    <w:rsid w:val="008450AE"/>
    <w:rsid w:val="0084548A"/>
    <w:rsid w:val="0084562B"/>
    <w:rsid w:val="00846124"/>
    <w:rsid w:val="00846FD9"/>
    <w:rsid w:val="008501AA"/>
    <w:rsid w:val="00850BE3"/>
    <w:rsid w:val="00851173"/>
    <w:rsid w:val="008513DA"/>
    <w:rsid w:val="008515F4"/>
    <w:rsid w:val="00851AB6"/>
    <w:rsid w:val="00852568"/>
    <w:rsid w:val="00852C0E"/>
    <w:rsid w:val="00853124"/>
    <w:rsid w:val="0085472D"/>
    <w:rsid w:val="00854753"/>
    <w:rsid w:val="00854CD5"/>
    <w:rsid w:val="008555B2"/>
    <w:rsid w:val="00855C94"/>
    <w:rsid w:val="00856427"/>
    <w:rsid w:val="008565E9"/>
    <w:rsid w:val="00856A95"/>
    <w:rsid w:val="00856F60"/>
    <w:rsid w:val="00857542"/>
    <w:rsid w:val="00860040"/>
    <w:rsid w:val="008601B5"/>
    <w:rsid w:val="00860284"/>
    <w:rsid w:val="00860A60"/>
    <w:rsid w:val="0086112D"/>
    <w:rsid w:val="008618D5"/>
    <w:rsid w:val="0086198F"/>
    <w:rsid w:val="00861B51"/>
    <w:rsid w:val="00861D8A"/>
    <w:rsid w:val="008627C2"/>
    <w:rsid w:val="0086305E"/>
    <w:rsid w:val="008630FE"/>
    <w:rsid w:val="008632AC"/>
    <w:rsid w:val="00864F86"/>
    <w:rsid w:val="008650E3"/>
    <w:rsid w:val="0086571F"/>
    <w:rsid w:val="00865A7C"/>
    <w:rsid w:val="00865B84"/>
    <w:rsid w:val="008665CB"/>
    <w:rsid w:val="00866E0C"/>
    <w:rsid w:val="0086748E"/>
    <w:rsid w:val="00867863"/>
    <w:rsid w:val="0086786F"/>
    <w:rsid w:val="00867AA1"/>
    <w:rsid w:val="0087093C"/>
    <w:rsid w:val="00870C21"/>
    <w:rsid w:val="00871568"/>
    <w:rsid w:val="0087177F"/>
    <w:rsid w:val="008726ED"/>
    <w:rsid w:val="008730F2"/>
    <w:rsid w:val="008736AC"/>
    <w:rsid w:val="00873A96"/>
    <w:rsid w:val="00873DAA"/>
    <w:rsid w:val="00874212"/>
    <w:rsid w:val="00875051"/>
    <w:rsid w:val="00875D54"/>
    <w:rsid w:val="0087663C"/>
    <w:rsid w:val="008767CD"/>
    <w:rsid w:val="00876C60"/>
    <w:rsid w:val="00877B54"/>
    <w:rsid w:val="00880EE0"/>
    <w:rsid w:val="008812E4"/>
    <w:rsid w:val="00882037"/>
    <w:rsid w:val="008824F2"/>
    <w:rsid w:val="0088259C"/>
    <w:rsid w:val="00882CB6"/>
    <w:rsid w:val="00882DC3"/>
    <w:rsid w:val="00882FBE"/>
    <w:rsid w:val="0088388C"/>
    <w:rsid w:val="0088491D"/>
    <w:rsid w:val="00884D64"/>
    <w:rsid w:val="0088512F"/>
    <w:rsid w:val="008855E9"/>
    <w:rsid w:val="00885DDB"/>
    <w:rsid w:val="008861C7"/>
    <w:rsid w:val="00886254"/>
    <w:rsid w:val="0088631C"/>
    <w:rsid w:val="00886F45"/>
    <w:rsid w:val="00886F7A"/>
    <w:rsid w:val="0088791C"/>
    <w:rsid w:val="00890201"/>
    <w:rsid w:val="00891567"/>
    <w:rsid w:val="00891CFD"/>
    <w:rsid w:val="00892285"/>
    <w:rsid w:val="008928A7"/>
    <w:rsid w:val="008929FB"/>
    <w:rsid w:val="00892BDC"/>
    <w:rsid w:val="00892C6D"/>
    <w:rsid w:val="0089398B"/>
    <w:rsid w:val="00893AA7"/>
    <w:rsid w:val="00893F8A"/>
    <w:rsid w:val="00894037"/>
    <w:rsid w:val="008943C0"/>
    <w:rsid w:val="00894671"/>
    <w:rsid w:val="00894702"/>
    <w:rsid w:val="0089551C"/>
    <w:rsid w:val="00895807"/>
    <w:rsid w:val="00897584"/>
    <w:rsid w:val="00897E11"/>
    <w:rsid w:val="008A12A5"/>
    <w:rsid w:val="008A1554"/>
    <w:rsid w:val="008A2080"/>
    <w:rsid w:val="008A20C7"/>
    <w:rsid w:val="008A2A7E"/>
    <w:rsid w:val="008A3370"/>
    <w:rsid w:val="008A4D9F"/>
    <w:rsid w:val="008A53B8"/>
    <w:rsid w:val="008A58C8"/>
    <w:rsid w:val="008A5D46"/>
    <w:rsid w:val="008A65D3"/>
    <w:rsid w:val="008A70B7"/>
    <w:rsid w:val="008A748A"/>
    <w:rsid w:val="008A7CF2"/>
    <w:rsid w:val="008A7DE1"/>
    <w:rsid w:val="008A7DFE"/>
    <w:rsid w:val="008B005C"/>
    <w:rsid w:val="008B1038"/>
    <w:rsid w:val="008B1926"/>
    <w:rsid w:val="008B1BE9"/>
    <w:rsid w:val="008B1D41"/>
    <w:rsid w:val="008B23F8"/>
    <w:rsid w:val="008B3A76"/>
    <w:rsid w:val="008B3E8F"/>
    <w:rsid w:val="008B54BB"/>
    <w:rsid w:val="008B5D9D"/>
    <w:rsid w:val="008B5E96"/>
    <w:rsid w:val="008B6A0C"/>
    <w:rsid w:val="008B6D0F"/>
    <w:rsid w:val="008B71E6"/>
    <w:rsid w:val="008B72C3"/>
    <w:rsid w:val="008B74FF"/>
    <w:rsid w:val="008B7DAE"/>
    <w:rsid w:val="008C0733"/>
    <w:rsid w:val="008C0DF4"/>
    <w:rsid w:val="008C11FA"/>
    <w:rsid w:val="008C23E3"/>
    <w:rsid w:val="008C23F0"/>
    <w:rsid w:val="008C2535"/>
    <w:rsid w:val="008C2792"/>
    <w:rsid w:val="008C2C9F"/>
    <w:rsid w:val="008C3424"/>
    <w:rsid w:val="008C3890"/>
    <w:rsid w:val="008C3D7D"/>
    <w:rsid w:val="008C4657"/>
    <w:rsid w:val="008C487B"/>
    <w:rsid w:val="008C5710"/>
    <w:rsid w:val="008C5E56"/>
    <w:rsid w:val="008C6DA9"/>
    <w:rsid w:val="008C6FE9"/>
    <w:rsid w:val="008C7ED7"/>
    <w:rsid w:val="008C7F5E"/>
    <w:rsid w:val="008D0D98"/>
    <w:rsid w:val="008D0F63"/>
    <w:rsid w:val="008D0FCC"/>
    <w:rsid w:val="008D2800"/>
    <w:rsid w:val="008D2A92"/>
    <w:rsid w:val="008D312D"/>
    <w:rsid w:val="008D36C2"/>
    <w:rsid w:val="008D36F0"/>
    <w:rsid w:val="008D3F08"/>
    <w:rsid w:val="008D4124"/>
    <w:rsid w:val="008D4875"/>
    <w:rsid w:val="008D4DC9"/>
    <w:rsid w:val="008D50F5"/>
    <w:rsid w:val="008D51DB"/>
    <w:rsid w:val="008D58E8"/>
    <w:rsid w:val="008D6C2C"/>
    <w:rsid w:val="008D7068"/>
    <w:rsid w:val="008D72C6"/>
    <w:rsid w:val="008D76DA"/>
    <w:rsid w:val="008D7784"/>
    <w:rsid w:val="008E0513"/>
    <w:rsid w:val="008E07BC"/>
    <w:rsid w:val="008E0918"/>
    <w:rsid w:val="008E0FE1"/>
    <w:rsid w:val="008E168D"/>
    <w:rsid w:val="008E195F"/>
    <w:rsid w:val="008E1B6B"/>
    <w:rsid w:val="008E2521"/>
    <w:rsid w:val="008E322E"/>
    <w:rsid w:val="008E3FFA"/>
    <w:rsid w:val="008E41BD"/>
    <w:rsid w:val="008E455B"/>
    <w:rsid w:val="008E4824"/>
    <w:rsid w:val="008E4888"/>
    <w:rsid w:val="008E48ED"/>
    <w:rsid w:val="008E4910"/>
    <w:rsid w:val="008E522B"/>
    <w:rsid w:val="008E727B"/>
    <w:rsid w:val="008E733B"/>
    <w:rsid w:val="008E7649"/>
    <w:rsid w:val="008F01EB"/>
    <w:rsid w:val="008F0346"/>
    <w:rsid w:val="008F0586"/>
    <w:rsid w:val="008F0B47"/>
    <w:rsid w:val="008F162B"/>
    <w:rsid w:val="008F238F"/>
    <w:rsid w:val="008F25A9"/>
    <w:rsid w:val="008F3A1D"/>
    <w:rsid w:val="008F3BD0"/>
    <w:rsid w:val="008F3C1A"/>
    <w:rsid w:val="008F40E2"/>
    <w:rsid w:val="008F43E4"/>
    <w:rsid w:val="008F46E6"/>
    <w:rsid w:val="008F4B30"/>
    <w:rsid w:val="008F5E46"/>
    <w:rsid w:val="008F6A8F"/>
    <w:rsid w:val="008F736E"/>
    <w:rsid w:val="008F7B69"/>
    <w:rsid w:val="008F7BA4"/>
    <w:rsid w:val="00900111"/>
    <w:rsid w:val="009001E1"/>
    <w:rsid w:val="00901000"/>
    <w:rsid w:val="00901266"/>
    <w:rsid w:val="00901319"/>
    <w:rsid w:val="00901562"/>
    <w:rsid w:val="00901FFB"/>
    <w:rsid w:val="0090301F"/>
    <w:rsid w:val="00903F20"/>
    <w:rsid w:val="00904A0B"/>
    <w:rsid w:val="00904A22"/>
    <w:rsid w:val="00904BE7"/>
    <w:rsid w:val="00904F19"/>
    <w:rsid w:val="00905B40"/>
    <w:rsid w:val="0090647F"/>
    <w:rsid w:val="00906D20"/>
    <w:rsid w:val="0090775F"/>
    <w:rsid w:val="00907EF9"/>
    <w:rsid w:val="00910B5C"/>
    <w:rsid w:val="0091189F"/>
    <w:rsid w:val="00911BA3"/>
    <w:rsid w:val="00911BD0"/>
    <w:rsid w:val="0091200C"/>
    <w:rsid w:val="00912314"/>
    <w:rsid w:val="0091268A"/>
    <w:rsid w:val="00912788"/>
    <w:rsid w:val="00912A64"/>
    <w:rsid w:val="00912E3C"/>
    <w:rsid w:val="00913565"/>
    <w:rsid w:val="00914348"/>
    <w:rsid w:val="00914E31"/>
    <w:rsid w:val="00915710"/>
    <w:rsid w:val="00915AA9"/>
    <w:rsid w:val="00915E5E"/>
    <w:rsid w:val="009162C2"/>
    <w:rsid w:val="009166EA"/>
    <w:rsid w:val="00917051"/>
    <w:rsid w:val="009208B7"/>
    <w:rsid w:val="009216F1"/>
    <w:rsid w:val="0092188A"/>
    <w:rsid w:val="00921E2D"/>
    <w:rsid w:val="009222D7"/>
    <w:rsid w:val="0092254C"/>
    <w:rsid w:val="00923762"/>
    <w:rsid w:val="00923FD2"/>
    <w:rsid w:val="00924641"/>
    <w:rsid w:val="0092485F"/>
    <w:rsid w:val="00924A49"/>
    <w:rsid w:val="00924C57"/>
    <w:rsid w:val="009253B5"/>
    <w:rsid w:val="009253E5"/>
    <w:rsid w:val="00925508"/>
    <w:rsid w:val="0092698C"/>
    <w:rsid w:val="00926F74"/>
    <w:rsid w:val="00927478"/>
    <w:rsid w:val="00927663"/>
    <w:rsid w:val="009305A5"/>
    <w:rsid w:val="00930A6F"/>
    <w:rsid w:val="009310C7"/>
    <w:rsid w:val="00931C4B"/>
    <w:rsid w:val="009321ED"/>
    <w:rsid w:val="009328B3"/>
    <w:rsid w:val="00932AB2"/>
    <w:rsid w:val="00932DA7"/>
    <w:rsid w:val="00933209"/>
    <w:rsid w:val="009335F3"/>
    <w:rsid w:val="0093389E"/>
    <w:rsid w:val="00933CA3"/>
    <w:rsid w:val="00933CD1"/>
    <w:rsid w:val="00933D81"/>
    <w:rsid w:val="00936C42"/>
    <w:rsid w:val="009403A5"/>
    <w:rsid w:val="0094060B"/>
    <w:rsid w:val="00940C03"/>
    <w:rsid w:val="0094192A"/>
    <w:rsid w:val="009420A5"/>
    <w:rsid w:val="009435F5"/>
    <w:rsid w:val="00943A84"/>
    <w:rsid w:val="00944DB8"/>
    <w:rsid w:val="009457E5"/>
    <w:rsid w:val="00945D96"/>
    <w:rsid w:val="0094613A"/>
    <w:rsid w:val="00946141"/>
    <w:rsid w:val="009463FC"/>
    <w:rsid w:val="0094640F"/>
    <w:rsid w:val="00946687"/>
    <w:rsid w:val="0094687F"/>
    <w:rsid w:val="0094698D"/>
    <w:rsid w:val="00946B49"/>
    <w:rsid w:val="0095093C"/>
    <w:rsid w:val="009519CB"/>
    <w:rsid w:val="009529F7"/>
    <w:rsid w:val="009531D1"/>
    <w:rsid w:val="009546E9"/>
    <w:rsid w:val="00954903"/>
    <w:rsid w:val="00955244"/>
    <w:rsid w:val="0095526A"/>
    <w:rsid w:val="00955946"/>
    <w:rsid w:val="00955BDF"/>
    <w:rsid w:val="00955CDB"/>
    <w:rsid w:val="00956226"/>
    <w:rsid w:val="0095702C"/>
    <w:rsid w:val="009576DD"/>
    <w:rsid w:val="009577B7"/>
    <w:rsid w:val="00960028"/>
    <w:rsid w:val="00960CBE"/>
    <w:rsid w:val="00961804"/>
    <w:rsid w:val="00962740"/>
    <w:rsid w:val="009627DB"/>
    <w:rsid w:val="00962805"/>
    <w:rsid w:val="0096324E"/>
    <w:rsid w:val="00963386"/>
    <w:rsid w:val="00963993"/>
    <w:rsid w:val="00964CBE"/>
    <w:rsid w:val="00964DC2"/>
    <w:rsid w:val="009650C0"/>
    <w:rsid w:val="009656B6"/>
    <w:rsid w:val="009663ED"/>
    <w:rsid w:val="009664EB"/>
    <w:rsid w:val="009667C9"/>
    <w:rsid w:val="009674B1"/>
    <w:rsid w:val="00967818"/>
    <w:rsid w:val="00970389"/>
    <w:rsid w:val="00970799"/>
    <w:rsid w:val="009709B1"/>
    <w:rsid w:val="00970AA0"/>
    <w:rsid w:val="0097101E"/>
    <w:rsid w:val="00971742"/>
    <w:rsid w:val="0097194E"/>
    <w:rsid w:val="00971A55"/>
    <w:rsid w:val="00972D5F"/>
    <w:rsid w:val="00973E1F"/>
    <w:rsid w:val="00973F1A"/>
    <w:rsid w:val="009740A2"/>
    <w:rsid w:val="0097529E"/>
    <w:rsid w:val="00975BC5"/>
    <w:rsid w:val="00975E03"/>
    <w:rsid w:val="00975ED5"/>
    <w:rsid w:val="00976E21"/>
    <w:rsid w:val="00976F46"/>
    <w:rsid w:val="00977334"/>
    <w:rsid w:val="009773B3"/>
    <w:rsid w:val="009775A4"/>
    <w:rsid w:val="00981066"/>
    <w:rsid w:val="009811A5"/>
    <w:rsid w:val="00981408"/>
    <w:rsid w:val="00981C67"/>
    <w:rsid w:val="009824A8"/>
    <w:rsid w:val="0098256F"/>
    <w:rsid w:val="00982A62"/>
    <w:rsid w:val="00982C72"/>
    <w:rsid w:val="00983106"/>
    <w:rsid w:val="00983C87"/>
    <w:rsid w:val="00983FFB"/>
    <w:rsid w:val="0098412E"/>
    <w:rsid w:val="00984993"/>
    <w:rsid w:val="00984FE6"/>
    <w:rsid w:val="00985311"/>
    <w:rsid w:val="00985429"/>
    <w:rsid w:val="00985CC5"/>
    <w:rsid w:val="00985F35"/>
    <w:rsid w:val="00986121"/>
    <w:rsid w:val="00987FBF"/>
    <w:rsid w:val="00990333"/>
    <w:rsid w:val="00990443"/>
    <w:rsid w:val="0099060A"/>
    <w:rsid w:val="00991AAA"/>
    <w:rsid w:val="00991FF9"/>
    <w:rsid w:val="0099209B"/>
    <w:rsid w:val="009921EE"/>
    <w:rsid w:val="009923BE"/>
    <w:rsid w:val="009924F7"/>
    <w:rsid w:val="009925A3"/>
    <w:rsid w:val="00992655"/>
    <w:rsid w:val="00992800"/>
    <w:rsid w:val="0099282F"/>
    <w:rsid w:val="009930A0"/>
    <w:rsid w:val="00993E54"/>
    <w:rsid w:val="009941BC"/>
    <w:rsid w:val="00994512"/>
    <w:rsid w:val="0099490E"/>
    <w:rsid w:val="00994D48"/>
    <w:rsid w:val="0099548B"/>
    <w:rsid w:val="009956E4"/>
    <w:rsid w:val="00995DDB"/>
    <w:rsid w:val="00995EF6"/>
    <w:rsid w:val="00997020"/>
    <w:rsid w:val="0099712B"/>
    <w:rsid w:val="009A022C"/>
    <w:rsid w:val="009A02D0"/>
    <w:rsid w:val="009A0B7E"/>
    <w:rsid w:val="009A0C8E"/>
    <w:rsid w:val="009A102E"/>
    <w:rsid w:val="009A148F"/>
    <w:rsid w:val="009A1EFA"/>
    <w:rsid w:val="009A2585"/>
    <w:rsid w:val="009A296F"/>
    <w:rsid w:val="009A29C2"/>
    <w:rsid w:val="009A2A58"/>
    <w:rsid w:val="009A32E7"/>
    <w:rsid w:val="009A368F"/>
    <w:rsid w:val="009A382D"/>
    <w:rsid w:val="009A41BC"/>
    <w:rsid w:val="009A47CB"/>
    <w:rsid w:val="009A4EBB"/>
    <w:rsid w:val="009A54A8"/>
    <w:rsid w:val="009A5D52"/>
    <w:rsid w:val="009A7181"/>
    <w:rsid w:val="009A73F6"/>
    <w:rsid w:val="009A76CA"/>
    <w:rsid w:val="009A7996"/>
    <w:rsid w:val="009A7EAF"/>
    <w:rsid w:val="009B0712"/>
    <w:rsid w:val="009B0ECD"/>
    <w:rsid w:val="009B0EFE"/>
    <w:rsid w:val="009B14C1"/>
    <w:rsid w:val="009B2708"/>
    <w:rsid w:val="009B3D2E"/>
    <w:rsid w:val="009B457D"/>
    <w:rsid w:val="009B54F9"/>
    <w:rsid w:val="009B69A7"/>
    <w:rsid w:val="009B6BFA"/>
    <w:rsid w:val="009B6D48"/>
    <w:rsid w:val="009B6E37"/>
    <w:rsid w:val="009B7164"/>
    <w:rsid w:val="009B7451"/>
    <w:rsid w:val="009B7975"/>
    <w:rsid w:val="009C105A"/>
    <w:rsid w:val="009C12A8"/>
    <w:rsid w:val="009C18AD"/>
    <w:rsid w:val="009C1981"/>
    <w:rsid w:val="009C199A"/>
    <w:rsid w:val="009C1A8A"/>
    <w:rsid w:val="009C2A82"/>
    <w:rsid w:val="009C3DF0"/>
    <w:rsid w:val="009C5799"/>
    <w:rsid w:val="009C63DC"/>
    <w:rsid w:val="009C6FC1"/>
    <w:rsid w:val="009C747F"/>
    <w:rsid w:val="009C7F2F"/>
    <w:rsid w:val="009D0039"/>
    <w:rsid w:val="009D00FC"/>
    <w:rsid w:val="009D0E38"/>
    <w:rsid w:val="009D14F9"/>
    <w:rsid w:val="009D1561"/>
    <w:rsid w:val="009D1CD6"/>
    <w:rsid w:val="009D2938"/>
    <w:rsid w:val="009D2A87"/>
    <w:rsid w:val="009D300F"/>
    <w:rsid w:val="009D3E7D"/>
    <w:rsid w:val="009D3FFE"/>
    <w:rsid w:val="009D4079"/>
    <w:rsid w:val="009D40DA"/>
    <w:rsid w:val="009D5079"/>
    <w:rsid w:val="009D5858"/>
    <w:rsid w:val="009D5C24"/>
    <w:rsid w:val="009D65C7"/>
    <w:rsid w:val="009D682B"/>
    <w:rsid w:val="009D6A6A"/>
    <w:rsid w:val="009D7D33"/>
    <w:rsid w:val="009E0877"/>
    <w:rsid w:val="009E20FE"/>
    <w:rsid w:val="009E21C2"/>
    <w:rsid w:val="009E2A20"/>
    <w:rsid w:val="009E3D51"/>
    <w:rsid w:val="009E4BE8"/>
    <w:rsid w:val="009E51F1"/>
    <w:rsid w:val="009E5AB9"/>
    <w:rsid w:val="009E5B85"/>
    <w:rsid w:val="009E7043"/>
    <w:rsid w:val="009E7327"/>
    <w:rsid w:val="009E7C9A"/>
    <w:rsid w:val="009E7F80"/>
    <w:rsid w:val="009F090B"/>
    <w:rsid w:val="009F3941"/>
    <w:rsid w:val="009F4060"/>
    <w:rsid w:val="009F4A20"/>
    <w:rsid w:val="009F4C0C"/>
    <w:rsid w:val="009F5A51"/>
    <w:rsid w:val="009F5CC2"/>
    <w:rsid w:val="009F64D7"/>
    <w:rsid w:val="009F66BB"/>
    <w:rsid w:val="009F741F"/>
    <w:rsid w:val="009F7BF0"/>
    <w:rsid w:val="00A00FF4"/>
    <w:rsid w:val="00A01287"/>
    <w:rsid w:val="00A01A09"/>
    <w:rsid w:val="00A02607"/>
    <w:rsid w:val="00A035F0"/>
    <w:rsid w:val="00A03884"/>
    <w:rsid w:val="00A041B1"/>
    <w:rsid w:val="00A044FC"/>
    <w:rsid w:val="00A0470D"/>
    <w:rsid w:val="00A0475A"/>
    <w:rsid w:val="00A0501B"/>
    <w:rsid w:val="00A057C5"/>
    <w:rsid w:val="00A05A27"/>
    <w:rsid w:val="00A05D4C"/>
    <w:rsid w:val="00A0615B"/>
    <w:rsid w:val="00A06839"/>
    <w:rsid w:val="00A06E1E"/>
    <w:rsid w:val="00A07487"/>
    <w:rsid w:val="00A07D0F"/>
    <w:rsid w:val="00A07F39"/>
    <w:rsid w:val="00A07F3A"/>
    <w:rsid w:val="00A1026B"/>
    <w:rsid w:val="00A102A4"/>
    <w:rsid w:val="00A10622"/>
    <w:rsid w:val="00A108D8"/>
    <w:rsid w:val="00A10E4D"/>
    <w:rsid w:val="00A1108B"/>
    <w:rsid w:val="00A11BC1"/>
    <w:rsid w:val="00A11CC3"/>
    <w:rsid w:val="00A1290A"/>
    <w:rsid w:val="00A12A11"/>
    <w:rsid w:val="00A136B4"/>
    <w:rsid w:val="00A13901"/>
    <w:rsid w:val="00A13F6D"/>
    <w:rsid w:val="00A140A5"/>
    <w:rsid w:val="00A14191"/>
    <w:rsid w:val="00A14247"/>
    <w:rsid w:val="00A14362"/>
    <w:rsid w:val="00A14F4E"/>
    <w:rsid w:val="00A15330"/>
    <w:rsid w:val="00A154CA"/>
    <w:rsid w:val="00A15A34"/>
    <w:rsid w:val="00A16180"/>
    <w:rsid w:val="00A16326"/>
    <w:rsid w:val="00A16509"/>
    <w:rsid w:val="00A16527"/>
    <w:rsid w:val="00A16755"/>
    <w:rsid w:val="00A16806"/>
    <w:rsid w:val="00A17417"/>
    <w:rsid w:val="00A1778F"/>
    <w:rsid w:val="00A178A4"/>
    <w:rsid w:val="00A20240"/>
    <w:rsid w:val="00A20B34"/>
    <w:rsid w:val="00A221CB"/>
    <w:rsid w:val="00A22B0E"/>
    <w:rsid w:val="00A23020"/>
    <w:rsid w:val="00A23128"/>
    <w:rsid w:val="00A23531"/>
    <w:rsid w:val="00A23714"/>
    <w:rsid w:val="00A23B33"/>
    <w:rsid w:val="00A23BBE"/>
    <w:rsid w:val="00A24AAC"/>
    <w:rsid w:val="00A24CE6"/>
    <w:rsid w:val="00A24D98"/>
    <w:rsid w:val="00A2645C"/>
    <w:rsid w:val="00A265A3"/>
    <w:rsid w:val="00A265C3"/>
    <w:rsid w:val="00A26DE0"/>
    <w:rsid w:val="00A2782D"/>
    <w:rsid w:val="00A30598"/>
    <w:rsid w:val="00A30CFC"/>
    <w:rsid w:val="00A30D51"/>
    <w:rsid w:val="00A31789"/>
    <w:rsid w:val="00A325F1"/>
    <w:rsid w:val="00A32E7C"/>
    <w:rsid w:val="00A32EA2"/>
    <w:rsid w:val="00A342FB"/>
    <w:rsid w:val="00A34AC3"/>
    <w:rsid w:val="00A3526B"/>
    <w:rsid w:val="00A354AF"/>
    <w:rsid w:val="00A35BD6"/>
    <w:rsid w:val="00A36573"/>
    <w:rsid w:val="00A373E8"/>
    <w:rsid w:val="00A41EE4"/>
    <w:rsid w:val="00A41F0B"/>
    <w:rsid w:val="00A422C2"/>
    <w:rsid w:val="00A423B4"/>
    <w:rsid w:val="00A426C2"/>
    <w:rsid w:val="00A42A36"/>
    <w:rsid w:val="00A42C6D"/>
    <w:rsid w:val="00A43D31"/>
    <w:rsid w:val="00A43E5C"/>
    <w:rsid w:val="00A44D39"/>
    <w:rsid w:val="00A44FA7"/>
    <w:rsid w:val="00A45958"/>
    <w:rsid w:val="00A45C30"/>
    <w:rsid w:val="00A46881"/>
    <w:rsid w:val="00A46CB4"/>
    <w:rsid w:val="00A47355"/>
    <w:rsid w:val="00A5020C"/>
    <w:rsid w:val="00A50402"/>
    <w:rsid w:val="00A506BB"/>
    <w:rsid w:val="00A51CD1"/>
    <w:rsid w:val="00A520C6"/>
    <w:rsid w:val="00A528C7"/>
    <w:rsid w:val="00A53E6C"/>
    <w:rsid w:val="00A54B1D"/>
    <w:rsid w:val="00A55085"/>
    <w:rsid w:val="00A555AA"/>
    <w:rsid w:val="00A557F0"/>
    <w:rsid w:val="00A55F37"/>
    <w:rsid w:val="00A55F54"/>
    <w:rsid w:val="00A574AC"/>
    <w:rsid w:val="00A5782E"/>
    <w:rsid w:val="00A60167"/>
    <w:rsid w:val="00A601E2"/>
    <w:rsid w:val="00A602B8"/>
    <w:rsid w:val="00A61B9C"/>
    <w:rsid w:val="00A62E15"/>
    <w:rsid w:val="00A63000"/>
    <w:rsid w:val="00A6352F"/>
    <w:rsid w:val="00A63763"/>
    <w:rsid w:val="00A637ED"/>
    <w:rsid w:val="00A63BC4"/>
    <w:rsid w:val="00A64C82"/>
    <w:rsid w:val="00A64FCB"/>
    <w:rsid w:val="00A65B75"/>
    <w:rsid w:val="00A65F6D"/>
    <w:rsid w:val="00A66616"/>
    <w:rsid w:val="00A672EF"/>
    <w:rsid w:val="00A67858"/>
    <w:rsid w:val="00A678BF"/>
    <w:rsid w:val="00A67E2B"/>
    <w:rsid w:val="00A70056"/>
    <w:rsid w:val="00A70ECF"/>
    <w:rsid w:val="00A716C4"/>
    <w:rsid w:val="00A7174E"/>
    <w:rsid w:val="00A71FEF"/>
    <w:rsid w:val="00A72B4F"/>
    <w:rsid w:val="00A7306A"/>
    <w:rsid w:val="00A738A3"/>
    <w:rsid w:val="00A73A18"/>
    <w:rsid w:val="00A74DAD"/>
    <w:rsid w:val="00A760B4"/>
    <w:rsid w:val="00A76FAD"/>
    <w:rsid w:val="00A77A25"/>
    <w:rsid w:val="00A77E0A"/>
    <w:rsid w:val="00A8038B"/>
    <w:rsid w:val="00A80696"/>
    <w:rsid w:val="00A80C8B"/>
    <w:rsid w:val="00A80E49"/>
    <w:rsid w:val="00A81636"/>
    <w:rsid w:val="00A818A8"/>
    <w:rsid w:val="00A81C0D"/>
    <w:rsid w:val="00A82D78"/>
    <w:rsid w:val="00A82DF2"/>
    <w:rsid w:val="00A82F05"/>
    <w:rsid w:val="00A83243"/>
    <w:rsid w:val="00A8363C"/>
    <w:rsid w:val="00A836E7"/>
    <w:rsid w:val="00A839B5"/>
    <w:rsid w:val="00A83C87"/>
    <w:rsid w:val="00A84938"/>
    <w:rsid w:val="00A8518A"/>
    <w:rsid w:val="00A85687"/>
    <w:rsid w:val="00A85701"/>
    <w:rsid w:val="00A85E3D"/>
    <w:rsid w:val="00A86059"/>
    <w:rsid w:val="00A86585"/>
    <w:rsid w:val="00A86C83"/>
    <w:rsid w:val="00A86DF6"/>
    <w:rsid w:val="00A86E23"/>
    <w:rsid w:val="00A874F5"/>
    <w:rsid w:val="00A87B4A"/>
    <w:rsid w:val="00A87DC7"/>
    <w:rsid w:val="00A87F73"/>
    <w:rsid w:val="00A90014"/>
    <w:rsid w:val="00A90C5A"/>
    <w:rsid w:val="00A90C74"/>
    <w:rsid w:val="00A90F8E"/>
    <w:rsid w:val="00A91293"/>
    <w:rsid w:val="00A91585"/>
    <w:rsid w:val="00A91C5E"/>
    <w:rsid w:val="00A92B0F"/>
    <w:rsid w:val="00A92EB0"/>
    <w:rsid w:val="00A93198"/>
    <w:rsid w:val="00A94630"/>
    <w:rsid w:val="00A94E4C"/>
    <w:rsid w:val="00A955EE"/>
    <w:rsid w:val="00A95808"/>
    <w:rsid w:val="00A95AF4"/>
    <w:rsid w:val="00A961D8"/>
    <w:rsid w:val="00A962E5"/>
    <w:rsid w:val="00A963DA"/>
    <w:rsid w:val="00A96C53"/>
    <w:rsid w:val="00A96C76"/>
    <w:rsid w:val="00A96D22"/>
    <w:rsid w:val="00A9757F"/>
    <w:rsid w:val="00A97E85"/>
    <w:rsid w:val="00AA05AF"/>
    <w:rsid w:val="00AA07F4"/>
    <w:rsid w:val="00AA0F7A"/>
    <w:rsid w:val="00AA2709"/>
    <w:rsid w:val="00AA2A4F"/>
    <w:rsid w:val="00AA33B0"/>
    <w:rsid w:val="00AA376C"/>
    <w:rsid w:val="00AA3E86"/>
    <w:rsid w:val="00AA4EF5"/>
    <w:rsid w:val="00AA54E1"/>
    <w:rsid w:val="00AA5FF6"/>
    <w:rsid w:val="00AA6465"/>
    <w:rsid w:val="00AA653B"/>
    <w:rsid w:val="00AA6BE3"/>
    <w:rsid w:val="00AA7595"/>
    <w:rsid w:val="00AB137E"/>
    <w:rsid w:val="00AB1B4D"/>
    <w:rsid w:val="00AB2491"/>
    <w:rsid w:val="00AB25BA"/>
    <w:rsid w:val="00AB2909"/>
    <w:rsid w:val="00AB2F3D"/>
    <w:rsid w:val="00AB3319"/>
    <w:rsid w:val="00AB492C"/>
    <w:rsid w:val="00AB4B82"/>
    <w:rsid w:val="00AB4E2D"/>
    <w:rsid w:val="00AB50F5"/>
    <w:rsid w:val="00AB57B7"/>
    <w:rsid w:val="00AB5C39"/>
    <w:rsid w:val="00AB618B"/>
    <w:rsid w:val="00AB6661"/>
    <w:rsid w:val="00AB6F44"/>
    <w:rsid w:val="00AB7BB6"/>
    <w:rsid w:val="00AB7D5B"/>
    <w:rsid w:val="00AC001D"/>
    <w:rsid w:val="00AC06AE"/>
    <w:rsid w:val="00AC07D0"/>
    <w:rsid w:val="00AC0972"/>
    <w:rsid w:val="00AC126B"/>
    <w:rsid w:val="00AC19BE"/>
    <w:rsid w:val="00AC2105"/>
    <w:rsid w:val="00AC23A3"/>
    <w:rsid w:val="00AC2BEC"/>
    <w:rsid w:val="00AC2CBD"/>
    <w:rsid w:val="00AC2F73"/>
    <w:rsid w:val="00AC447D"/>
    <w:rsid w:val="00AC4656"/>
    <w:rsid w:val="00AC47DA"/>
    <w:rsid w:val="00AC4A1E"/>
    <w:rsid w:val="00AC4B6E"/>
    <w:rsid w:val="00AC4E09"/>
    <w:rsid w:val="00AC5836"/>
    <w:rsid w:val="00AC6278"/>
    <w:rsid w:val="00AC6489"/>
    <w:rsid w:val="00AC6804"/>
    <w:rsid w:val="00AC76D3"/>
    <w:rsid w:val="00AC7E99"/>
    <w:rsid w:val="00AC7FFB"/>
    <w:rsid w:val="00AD005E"/>
    <w:rsid w:val="00AD07F5"/>
    <w:rsid w:val="00AD0BF0"/>
    <w:rsid w:val="00AD2996"/>
    <w:rsid w:val="00AD3173"/>
    <w:rsid w:val="00AD4BB8"/>
    <w:rsid w:val="00AD4EB7"/>
    <w:rsid w:val="00AD5A05"/>
    <w:rsid w:val="00AD5DA7"/>
    <w:rsid w:val="00AD5DBD"/>
    <w:rsid w:val="00AD6091"/>
    <w:rsid w:val="00AD6750"/>
    <w:rsid w:val="00AD6C5F"/>
    <w:rsid w:val="00AD7C36"/>
    <w:rsid w:val="00AD7D90"/>
    <w:rsid w:val="00AD7F13"/>
    <w:rsid w:val="00AE093F"/>
    <w:rsid w:val="00AE2423"/>
    <w:rsid w:val="00AE2A87"/>
    <w:rsid w:val="00AE2AD1"/>
    <w:rsid w:val="00AE2CF0"/>
    <w:rsid w:val="00AE3664"/>
    <w:rsid w:val="00AE3709"/>
    <w:rsid w:val="00AE400E"/>
    <w:rsid w:val="00AE46D3"/>
    <w:rsid w:val="00AE4CBB"/>
    <w:rsid w:val="00AE4D11"/>
    <w:rsid w:val="00AE54D7"/>
    <w:rsid w:val="00AE58D4"/>
    <w:rsid w:val="00AE594B"/>
    <w:rsid w:val="00AE5DAF"/>
    <w:rsid w:val="00AE678A"/>
    <w:rsid w:val="00AE693F"/>
    <w:rsid w:val="00AE6CD5"/>
    <w:rsid w:val="00AE77E2"/>
    <w:rsid w:val="00AE7892"/>
    <w:rsid w:val="00AE7A66"/>
    <w:rsid w:val="00AE7F8E"/>
    <w:rsid w:val="00AF093D"/>
    <w:rsid w:val="00AF13D9"/>
    <w:rsid w:val="00AF179B"/>
    <w:rsid w:val="00AF1C8A"/>
    <w:rsid w:val="00AF2313"/>
    <w:rsid w:val="00AF2E9C"/>
    <w:rsid w:val="00AF326F"/>
    <w:rsid w:val="00AF38D4"/>
    <w:rsid w:val="00AF39AB"/>
    <w:rsid w:val="00AF39D4"/>
    <w:rsid w:val="00AF39E9"/>
    <w:rsid w:val="00AF444D"/>
    <w:rsid w:val="00AF485B"/>
    <w:rsid w:val="00AF4878"/>
    <w:rsid w:val="00AF4A87"/>
    <w:rsid w:val="00AF654A"/>
    <w:rsid w:val="00AF6784"/>
    <w:rsid w:val="00AF67A9"/>
    <w:rsid w:val="00AF6967"/>
    <w:rsid w:val="00AF6A14"/>
    <w:rsid w:val="00B00030"/>
    <w:rsid w:val="00B00559"/>
    <w:rsid w:val="00B009F0"/>
    <w:rsid w:val="00B00B14"/>
    <w:rsid w:val="00B019AE"/>
    <w:rsid w:val="00B01C67"/>
    <w:rsid w:val="00B021F4"/>
    <w:rsid w:val="00B0233C"/>
    <w:rsid w:val="00B02B52"/>
    <w:rsid w:val="00B02DAF"/>
    <w:rsid w:val="00B032CF"/>
    <w:rsid w:val="00B0336D"/>
    <w:rsid w:val="00B038E1"/>
    <w:rsid w:val="00B0489E"/>
    <w:rsid w:val="00B055A3"/>
    <w:rsid w:val="00B0568B"/>
    <w:rsid w:val="00B0627F"/>
    <w:rsid w:val="00B069B0"/>
    <w:rsid w:val="00B07D3D"/>
    <w:rsid w:val="00B10323"/>
    <w:rsid w:val="00B103D8"/>
    <w:rsid w:val="00B104DF"/>
    <w:rsid w:val="00B10951"/>
    <w:rsid w:val="00B11394"/>
    <w:rsid w:val="00B1162B"/>
    <w:rsid w:val="00B1165B"/>
    <w:rsid w:val="00B11932"/>
    <w:rsid w:val="00B11976"/>
    <w:rsid w:val="00B11E45"/>
    <w:rsid w:val="00B11E94"/>
    <w:rsid w:val="00B1238F"/>
    <w:rsid w:val="00B125E1"/>
    <w:rsid w:val="00B12A1F"/>
    <w:rsid w:val="00B145C8"/>
    <w:rsid w:val="00B14A77"/>
    <w:rsid w:val="00B1566C"/>
    <w:rsid w:val="00B1580C"/>
    <w:rsid w:val="00B15852"/>
    <w:rsid w:val="00B17011"/>
    <w:rsid w:val="00B171FE"/>
    <w:rsid w:val="00B174B7"/>
    <w:rsid w:val="00B176B8"/>
    <w:rsid w:val="00B20E79"/>
    <w:rsid w:val="00B211B7"/>
    <w:rsid w:val="00B23C15"/>
    <w:rsid w:val="00B25072"/>
    <w:rsid w:val="00B25587"/>
    <w:rsid w:val="00B256BD"/>
    <w:rsid w:val="00B26786"/>
    <w:rsid w:val="00B267FE"/>
    <w:rsid w:val="00B26F48"/>
    <w:rsid w:val="00B27A22"/>
    <w:rsid w:val="00B30142"/>
    <w:rsid w:val="00B31428"/>
    <w:rsid w:val="00B31916"/>
    <w:rsid w:val="00B319F5"/>
    <w:rsid w:val="00B3246B"/>
    <w:rsid w:val="00B335F9"/>
    <w:rsid w:val="00B33E6E"/>
    <w:rsid w:val="00B341E0"/>
    <w:rsid w:val="00B34224"/>
    <w:rsid w:val="00B3480A"/>
    <w:rsid w:val="00B34AEB"/>
    <w:rsid w:val="00B34B82"/>
    <w:rsid w:val="00B34EA8"/>
    <w:rsid w:val="00B34F6E"/>
    <w:rsid w:val="00B3740E"/>
    <w:rsid w:val="00B402EF"/>
    <w:rsid w:val="00B40801"/>
    <w:rsid w:val="00B40980"/>
    <w:rsid w:val="00B40B7F"/>
    <w:rsid w:val="00B4137A"/>
    <w:rsid w:val="00B416DB"/>
    <w:rsid w:val="00B424AA"/>
    <w:rsid w:val="00B429FC"/>
    <w:rsid w:val="00B42AC6"/>
    <w:rsid w:val="00B441FF"/>
    <w:rsid w:val="00B448C9"/>
    <w:rsid w:val="00B462D1"/>
    <w:rsid w:val="00B46745"/>
    <w:rsid w:val="00B46B23"/>
    <w:rsid w:val="00B47DD1"/>
    <w:rsid w:val="00B508CC"/>
    <w:rsid w:val="00B508D8"/>
    <w:rsid w:val="00B50985"/>
    <w:rsid w:val="00B50FC5"/>
    <w:rsid w:val="00B51E4B"/>
    <w:rsid w:val="00B51E7E"/>
    <w:rsid w:val="00B51F91"/>
    <w:rsid w:val="00B53D40"/>
    <w:rsid w:val="00B54A50"/>
    <w:rsid w:val="00B54B07"/>
    <w:rsid w:val="00B54FFA"/>
    <w:rsid w:val="00B55656"/>
    <w:rsid w:val="00B55BC9"/>
    <w:rsid w:val="00B55DD1"/>
    <w:rsid w:val="00B56090"/>
    <w:rsid w:val="00B56A2D"/>
    <w:rsid w:val="00B56C2B"/>
    <w:rsid w:val="00B57247"/>
    <w:rsid w:val="00B57ED2"/>
    <w:rsid w:val="00B6006B"/>
    <w:rsid w:val="00B6026A"/>
    <w:rsid w:val="00B602BF"/>
    <w:rsid w:val="00B60CC8"/>
    <w:rsid w:val="00B60EF6"/>
    <w:rsid w:val="00B61888"/>
    <w:rsid w:val="00B61D3E"/>
    <w:rsid w:val="00B62720"/>
    <w:rsid w:val="00B62D50"/>
    <w:rsid w:val="00B63E48"/>
    <w:rsid w:val="00B65DFA"/>
    <w:rsid w:val="00B662C5"/>
    <w:rsid w:val="00B66B81"/>
    <w:rsid w:val="00B670DB"/>
    <w:rsid w:val="00B67B0B"/>
    <w:rsid w:val="00B702A8"/>
    <w:rsid w:val="00B70D04"/>
    <w:rsid w:val="00B715FF"/>
    <w:rsid w:val="00B719BC"/>
    <w:rsid w:val="00B71BDA"/>
    <w:rsid w:val="00B71E17"/>
    <w:rsid w:val="00B72DAD"/>
    <w:rsid w:val="00B73ABE"/>
    <w:rsid w:val="00B74613"/>
    <w:rsid w:val="00B752AF"/>
    <w:rsid w:val="00B7555F"/>
    <w:rsid w:val="00B755CE"/>
    <w:rsid w:val="00B75BF2"/>
    <w:rsid w:val="00B76482"/>
    <w:rsid w:val="00B7715A"/>
    <w:rsid w:val="00B77301"/>
    <w:rsid w:val="00B77408"/>
    <w:rsid w:val="00B77C9B"/>
    <w:rsid w:val="00B8045A"/>
    <w:rsid w:val="00B805F4"/>
    <w:rsid w:val="00B80991"/>
    <w:rsid w:val="00B80BB1"/>
    <w:rsid w:val="00B81072"/>
    <w:rsid w:val="00B81882"/>
    <w:rsid w:val="00B818C7"/>
    <w:rsid w:val="00B81F2D"/>
    <w:rsid w:val="00B82239"/>
    <w:rsid w:val="00B822AE"/>
    <w:rsid w:val="00B82A6D"/>
    <w:rsid w:val="00B830B1"/>
    <w:rsid w:val="00B83E9D"/>
    <w:rsid w:val="00B84895"/>
    <w:rsid w:val="00B84D97"/>
    <w:rsid w:val="00B85B02"/>
    <w:rsid w:val="00B8633C"/>
    <w:rsid w:val="00B86399"/>
    <w:rsid w:val="00B86EBE"/>
    <w:rsid w:val="00B87369"/>
    <w:rsid w:val="00B8797F"/>
    <w:rsid w:val="00B87AA4"/>
    <w:rsid w:val="00B87CE4"/>
    <w:rsid w:val="00B9047A"/>
    <w:rsid w:val="00B909D9"/>
    <w:rsid w:val="00B91446"/>
    <w:rsid w:val="00B9145F"/>
    <w:rsid w:val="00B91A47"/>
    <w:rsid w:val="00B91B45"/>
    <w:rsid w:val="00B92379"/>
    <w:rsid w:val="00B92718"/>
    <w:rsid w:val="00B92A78"/>
    <w:rsid w:val="00B92D63"/>
    <w:rsid w:val="00B92ED4"/>
    <w:rsid w:val="00B937FA"/>
    <w:rsid w:val="00B939D5"/>
    <w:rsid w:val="00B94252"/>
    <w:rsid w:val="00B943D7"/>
    <w:rsid w:val="00B95067"/>
    <w:rsid w:val="00B9656B"/>
    <w:rsid w:val="00B967E1"/>
    <w:rsid w:val="00B96B52"/>
    <w:rsid w:val="00B97724"/>
    <w:rsid w:val="00B9772E"/>
    <w:rsid w:val="00B97A57"/>
    <w:rsid w:val="00BA17DC"/>
    <w:rsid w:val="00BA1C89"/>
    <w:rsid w:val="00BA234D"/>
    <w:rsid w:val="00BA25B1"/>
    <w:rsid w:val="00BA2ED4"/>
    <w:rsid w:val="00BA3113"/>
    <w:rsid w:val="00BA39BE"/>
    <w:rsid w:val="00BA39F6"/>
    <w:rsid w:val="00BA3E60"/>
    <w:rsid w:val="00BA4F36"/>
    <w:rsid w:val="00BA5242"/>
    <w:rsid w:val="00BA5420"/>
    <w:rsid w:val="00BA5FFB"/>
    <w:rsid w:val="00BA6007"/>
    <w:rsid w:val="00BA640E"/>
    <w:rsid w:val="00BA641B"/>
    <w:rsid w:val="00BA7F84"/>
    <w:rsid w:val="00BB0540"/>
    <w:rsid w:val="00BB1079"/>
    <w:rsid w:val="00BB15D1"/>
    <w:rsid w:val="00BB198E"/>
    <w:rsid w:val="00BB1A28"/>
    <w:rsid w:val="00BB1D77"/>
    <w:rsid w:val="00BB23EA"/>
    <w:rsid w:val="00BB34C2"/>
    <w:rsid w:val="00BB352F"/>
    <w:rsid w:val="00BB4095"/>
    <w:rsid w:val="00BB41E9"/>
    <w:rsid w:val="00BB4DAD"/>
    <w:rsid w:val="00BB6960"/>
    <w:rsid w:val="00BB7349"/>
    <w:rsid w:val="00BB7627"/>
    <w:rsid w:val="00BB76AA"/>
    <w:rsid w:val="00BB7DB5"/>
    <w:rsid w:val="00BB7EB8"/>
    <w:rsid w:val="00BC00CC"/>
    <w:rsid w:val="00BC0398"/>
    <w:rsid w:val="00BC07E8"/>
    <w:rsid w:val="00BC0974"/>
    <w:rsid w:val="00BC1AEE"/>
    <w:rsid w:val="00BC1BAE"/>
    <w:rsid w:val="00BC1F49"/>
    <w:rsid w:val="00BC216E"/>
    <w:rsid w:val="00BC371C"/>
    <w:rsid w:val="00BC39D7"/>
    <w:rsid w:val="00BC44D4"/>
    <w:rsid w:val="00BC456A"/>
    <w:rsid w:val="00BC49DB"/>
    <w:rsid w:val="00BC4CBF"/>
    <w:rsid w:val="00BC503D"/>
    <w:rsid w:val="00BC505B"/>
    <w:rsid w:val="00BC51B7"/>
    <w:rsid w:val="00BC6D05"/>
    <w:rsid w:val="00BC7D14"/>
    <w:rsid w:val="00BD0328"/>
    <w:rsid w:val="00BD03A5"/>
    <w:rsid w:val="00BD084B"/>
    <w:rsid w:val="00BD221B"/>
    <w:rsid w:val="00BD2524"/>
    <w:rsid w:val="00BD307A"/>
    <w:rsid w:val="00BD30BC"/>
    <w:rsid w:val="00BD36ED"/>
    <w:rsid w:val="00BD3772"/>
    <w:rsid w:val="00BD37C6"/>
    <w:rsid w:val="00BD4266"/>
    <w:rsid w:val="00BD448B"/>
    <w:rsid w:val="00BD4875"/>
    <w:rsid w:val="00BD5221"/>
    <w:rsid w:val="00BD5B40"/>
    <w:rsid w:val="00BD5D61"/>
    <w:rsid w:val="00BD6398"/>
    <w:rsid w:val="00BD68F9"/>
    <w:rsid w:val="00BD6970"/>
    <w:rsid w:val="00BD6DB5"/>
    <w:rsid w:val="00BD72D7"/>
    <w:rsid w:val="00BD7950"/>
    <w:rsid w:val="00BD7C6A"/>
    <w:rsid w:val="00BD7CAF"/>
    <w:rsid w:val="00BD7D91"/>
    <w:rsid w:val="00BE03CC"/>
    <w:rsid w:val="00BE090B"/>
    <w:rsid w:val="00BE0936"/>
    <w:rsid w:val="00BE0B57"/>
    <w:rsid w:val="00BE0E9A"/>
    <w:rsid w:val="00BE12F4"/>
    <w:rsid w:val="00BE2B6A"/>
    <w:rsid w:val="00BE2C49"/>
    <w:rsid w:val="00BE3049"/>
    <w:rsid w:val="00BE3188"/>
    <w:rsid w:val="00BE358C"/>
    <w:rsid w:val="00BE3E49"/>
    <w:rsid w:val="00BE3F5E"/>
    <w:rsid w:val="00BE4809"/>
    <w:rsid w:val="00BE4816"/>
    <w:rsid w:val="00BE4DCA"/>
    <w:rsid w:val="00BE4EE9"/>
    <w:rsid w:val="00BE5CB2"/>
    <w:rsid w:val="00BE5E58"/>
    <w:rsid w:val="00BE5EA7"/>
    <w:rsid w:val="00BE6180"/>
    <w:rsid w:val="00BE640F"/>
    <w:rsid w:val="00BE65CA"/>
    <w:rsid w:val="00BE6CD7"/>
    <w:rsid w:val="00BE6E08"/>
    <w:rsid w:val="00BE74B5"/>
    <w:rsid w:val="00BE7732"/>
    <w:rsid w:val="00BF076E"/>
    <w:rsid w:val="00BF1539"/>
    <w:rsid w:val="00BF23F6"/>
    <w:rsid w:val="00BF24D5"/>
    <w:rsid w:val="00BF2616"/>
    <w:rsid w:val="00BF28FB"/>
    <w:rsid w:val="00BF345C"/>
    <w:rsid w:val="00BF3580"/>
    <w:rsid w:val="00BF46C3"/>
    <w:rsid w:val="00BF5D35"/>
    <w:rsid w:val="00BF6447"/>
    <w:rsid w:val="00BF7170"/>
    <w:rsid w:val="00BF71AD"/>
    <w:rsid w:val="00BF7B06"/>
    <w:rsid w:val="00C0077C"/>
    <w:rsid w:val="00C00964"/>
    <w:rsid w:val="00C01575"/>
    <w:rsid w:val="00C01D27"/>
    <w:rsid w:val="00C01D2C"/>
    <w:rsid w:val="00C0215A"/>
    <w:rsid w:val="00C0222D"/>
    <w:rsid w:val="00C02805"/>
    <w:rsid w:val="00C02954"/>
    <w:rsid w:val="00C03352"/>
    <w:rsid w:val="00C03477"/>
    <w:rsid w:val="00C035EE"/>
    <w:rsid w:val="00C03E56"/>
    <w:rsid w:val="00C03FA4"/>
    <w:rsid w:val="00C04BD7"/>
    <w:rsid w:val="00C04EE5"/>
    <w:rsid w:val="00C054ED"/>
    <w:rsid w:val="00C05BEC"/>
    <w:rsid w:val="00C05C37"/>
    <w:rsid w:val="00C0634F"/>
    <w:rsid w:val="00C06741"/>
    <w:rsid w:val="00C073A4"/>
    <w:rsid w:val="00C076A9"/>
    <w:rsid w:val="00C0771B"/>
    <w:rsid w:val="00C0772D"/>
    <w:rsid w:val="00C101B6"/>
    <w:rsid w:val="00C10D54"/>
    <w:rsid w:val="00C110AA"/>
    <w:rsid w:val="00C11366"/>
    <w:rsid w:val="00C11505"/>
    <w:rsid w:val="00C11B57"/>
    <w:rsid w:val="00C120F7"/>
    <w:rsid w:val="00C1257A"/>
    <w:rsid w:val="00C1260F"/>
    <w:rsid w:val="00C1282F"/>
    <w:rsid w:val="00C12ADE"/>
    <w:rsid w:val="00C13194"/>
    <w:rsid w:val="00C13474"/>
    <w:rsid w:val="00C13642"/>
    <w:rsid w:val="00C14361"/>
    <w:rsid w:val="00C1457C"/>
    <w:rsid w:val="00C1531B"/>
    <w:rsid w:val="00C1548D"/>
    <w:rsid w:val="00C16142"/>
    <w:rsid w:val="00C16511"/>
    <w:rsid w:val="00C16B8C"/>
    <w:rsid w:val="00C178B7"/>
    <w:rsid w:val="00C17C8B"/>
    <w:rsid w:val="00C17DFE"/>
    <w:rsid w:val="00C17EFB"/>
    <w:rsid w:val="00C20037"/>
    <w:rsid w:val="00C20231"/>
    <w:rsid w:val="00C20EB7"/>
    <w:rsid w:val="00C20F27"/>
    <w:rsid w:val="00C22282"/>
    <w:rsid w:val="00C22362"/>
    <w:rsid w:val="00C228F1"/>
    <w:rsid w:val="00C22F37"/>
    <w:rsid w:val="00C231FE"/>
    <w:rsid w:val="00C23AE5"/>
    <w:rsid w:val="00C23DEB"/>
    <w:rsid w:val="00C2412D"/>
    <w:rsid w:val="00C245BC"/>
    <w:rsid w:val="00C255BF"/>
    <w:rsid w:val="00C25917"/>
    <w:rsid w:val="00C25E94"/>
    <w:rsid w:val="00C2636A"/>
    <w:rsid w:val="00C2648B"/>
    <w:rsid w:val="00C268EE"/>
    <w:rsid w:val="00C26B16"/>
    <w:rsid w:val="00C27C06"/>
    <w:rsid w:val="00C27D53"/>
    <w:rsid w:val="00C30740"/>
    <w:rsid w:val="00C30A93"/>
    <w:rsid w:val="00C30EB7"/>
    <w:rsid w:val="00C310D3"/>
    <w:rsid w:val="00C31389"/>
    <w:rsid w:val="00C31AD6"/>
    <w:rsid w:val="00C3219B"/>
    <w:rsid w:val="00C32A5D"/>
    <w:rsid w:val="00C34DF5"/>
    <w:rsid w:val="00C35152"/>
    <w:rsid w:val="00C36A9A"/>
    <w:rsid w:val="00C36C1A"/>
    <w:rsid w:val="00C376AA"/>
    <w:rsid w:val="00C41394"/>
    <w:rsid w:val="00C41481"/>
    <w:rsid w:val="00C42522"/>
    <w:rsid w:val="00C43280"/>
    <w:rsid w:val="00C43410"/>
    <w:rsid w:val="00C44720"/>
    <w:rsid w:val="00C44C10"/>
    <w:rsid w:val="00C45290"/>
    <w:rsid w:val="00C45A8C"/>
    <w:rsid w:val="00C47122"/>
    <w:rsid w:val="00C475C0"/>
    <w:rsid w:val="00C47649"/>
    <w:rsid w:val="00C4764E"/>
    <w:rsid w:val="00C4778A"/>
    <w:rsid w:val="00C50498"/>
    <w:rsid w:val="00C509DF"/>
    <w:rsid w:val="00C51172"/>
    <w:rsid w:val="00C5140B"/>
    <w:rsid w:val="00C52749"/>
    <w:rsid w:val="00C5302C"/>
    <w:rsid w:val="00C5384D"/>
    <w:rsid w:val="00C54B0A"/>
    <w:rsid w:val="00C54D66"/>
    <w:rsid w:val="00C5509E"/>
    <w:rsid w:val="00C55BAD"/>
    <w:rsid w:val="00C55D23"/>
    <w:rsid w:val="00C56517"/>
    <w:rsid w:val="00C56C00"/>
    <w:rsid w:val="00C56D40"/>
    <w:rsid w:val="00C600A4"/>
    <w:rsid w:val="00C6021B"/>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4C6"/>
    <w:rsid w:val="00C6576C"/>
    <w:rsid w:val="00C66B8A"/>
    <w:rsid w:val="00C708BE"/>
    <w:rsid w:val="00C70D5B"/>
    <w:rsid w:val="00C71387"/>
    <w:rsid w:val="00C71448"/>
    <w:rsid w:val="00C71C03"/>
    <w:rsid w:val="00C72907"/>
    <w:rsid w:val="00C72DAB"/>
    <w:rsid w:val="00C72FD0"/>
    <w:rsid w:val="00C73AC2"/>
    <w:rsid w:val="00C73EDD"/>
    <w:rsid w:val="00C74190"/>
    <w:rsid w:val="00C74DB6"/>
    <w:rsid w:val="00C74DBD"/>
    <w:rsid w:val="00C74E2C"/>
    <w:rsid w:val="00C755F1"/>
    <w:rsid w:val="00C7587D"/>
    <w:rsid w:val="00C75C69"/>
    <w:rsid w:val="00C764E0"/>
    <w:rsid w:val="00C8008F"/>
    <w:rsid w:val="00C80F91"/>
    <w:rsid w:val="00C81C7F"/>
    <w:rsid w:val="00C81CC7"/>
    <w:rsid w:val="00C82644"/>
    <w:rsid w:val="00C826F6"/>
    <w:rsid w:val="00C829A4"/>
    <w:rsid w:val="00C829B4"/>
    <w:rsid w:val="00C8376F"/>
    <w:rsid w:val="00C8469D"/>
    <w:rsid w:val="00C846E4"/>
    <w:rsid w:val="00C84817"/>
    <w:rsid w:val="00C848CB"/>
    <w:rsid w:val="00C84C46"/>
    <w:rsid w:val="00C84CA6"/>
    <w:rsid w:val="00C85475"/>
    <w:rsid w:val="00C865BB"/>
    <w:rsid w:val="00C86D1C"/>
    <w:rsid w:val="00C87D4C"/>
    <w:rsid w:val="00C87E0F"/>
    <w:rsid w:val="00C87E41"/>
    <w:rsid w:val="00C87FE9"/>
    <w:rsid w:val="00C902EE"/>
    <w:rsid w:val="00C9044A"/>
    <w:rsid w:val="00C91210"/>
    <w:rsid w:val="00C91CB4"/>
    <w:rsid w:val="00C92B71"/>
    <w:rsid w:val="00C92C4F"/>
    <w:rsid w:val="00C9317B"/>
    <w:rsid w:val="00C933BF"/>
    <w:rsid w:val="00C9365E"/>
    <w:rsid w:val="00C937A7"/>
    <w:rsid w:val="00C93960"/>
    <w:rsid w:val="00C93D6C"/>
    <w:rsid w:val="00C93F65"/>
    <w:rsid w:val="00C94755"/>
    <w:rsid w:val="00C94A3D"/>
    <w:rsid w:val="00C94CC4"/>
    <w:rsid w:val="00C95ABB"/>
    <w:rsid w:val="00C95D4C"/>
    <w:rsid w:val="00C96261"/>
    <w:rsid w:val="00C962F5"/>
    <w:rsid w:val="00C96617"/>
    <w:rsid w:val="00C9729D"/>
    <w:rsid w:val="00C973A5"/>
    <w:rsid w:val="00C97758"/>
    <w:rsid w:val="00CA01D9"/>
    <w:rsid w:val="00CA02FD"/>
    <w:rsid w:val="00CA039C"/>
    <w:rsid w:val="00CA0C82"/>
    <w:rsid w:val="00CA19A2"/>
    <w:rsid w:val="00CA21B9"/>
    <w:rsid w:val="00CA275E"/>
    <w:rsid w:val="00CA27F9"/>
    <w:rsid w:val="00CA3834"/>
    <w:rsid w:val="00CA3B24"/>
    <w:rsid w:val="00CA476A"/>
    <w:rsid w:val="00CA4D76"/>
    <w:rsid w:val="00CA52E1"/>
    <w:rsid w:val="00CA58EA"/>
    <w:rsid w:val="00CA5C26"/>
    <w:rsid w:val="00CA6129"/>
    <w:rsid w:val="00CA6419"/>
    <w:rsid w:val="00CA6AC0"/>
    <w:rsid w:val="00CA6FF9"/>
    <w:rsid w:val="00CA701D"/>
    <w:rsid w:val="00CA74FC"/>
    <w:rsid w:val="00CA785C"/>
    <w:rsid w:val="00CB0A21"/>
    <w:rsid w:val="00CB0A8A"/>
    <w:rsid w:val="00CB10BF"/>
    <w:rsid w:val="00CB17FE"/>
    <w:rsid w:val="00CB18AF"/>
    <w:rsid w:val="00CB192A"/>
    <w:rsid w:val="00CB1AB4"/>
    <w:rsid w:val="00CB1E11"/>
    <w:rsid w:val="00CB2119"/>
    <w:rsid w:val="00CB255C"/>
    <w:rsid w:val="00CB2CEB"/>
    <w:rsid w:val="00CB3838"/>
    <w:rsid w:val="00CB3D70"/>
    <w:rsid w:val="00CB3E31"/>
    <w:rsid w:val="00CB3F9D"/>
    <w:rsid w:val="00CB4FE8"/>
    <w:rsid w:val="00CB5210"/>
    <w:rsid w:val="00CB5FA3"/>
    <w:rsid w:val="00CB6923"/>
    <w:rsid w:val="00CB69C7"/>
    <w:rsid w:val="00CB6F90"/>
    <w:rsid w:val="00CB74AD"/>
    <w:rsid w:val="00CB75F9"/>
    <w:rsid w:val="00CB78FF"/>
    <w:rsid w:val="00CB79A7"/>
    <w:rsid w:val="00CB7C0D"/>
    <w:rsid w:val="00CC10FE"/>
    <w:rsid w:val="00CC14D7"/>
    <w:rsid w:val="00CC1519"/>
    <w:rsid w:val="00CC1DAC"/>
    <w:rsid w:val="00CC23EB"/>
    <w:rsid w:val="00CC2B12"/>
    <w:rsid w:val="00CC2B13"/>
    <w:rsid w:val="00CC2EF0"/>
    <w:rsid w:val="00CC3C36"/>
    <w:rsid w:val="00CC470B"/>
    <w:rsid w:val="00CC4AD0"/>
    <w:rsid w:val="00CC5305"/>
    <w:rsid w:val="00CC5622"/>
    <w:rsid w:val="00CC6AF5"/>
    <w:rsid w:val="00CC6E9E"/>
    <w:rsid w:val="00CC7237"/>
    <w:rsid w:val="00CC7553"/>
    <w:rsid w:val="00CC7EE1"/>
    <w:rsid w:val="00CD0776"/>
    <w:rsid w:val="00CD082C"/>
    <w:rsid w:val="00CD0883"/>
    <w:rsid w:val="00CD1FBE"/>
    <w:rsid w:val="00CD2204"/>
    <w:rsid w:val="00CD2386"/>
    <w:rsid w:val="00CD3210"/>
    <w:rsid w:val="00CD3619"/>
    <w:rsid w:val="00CD49F3"/>
    <w:rsid w:val="00CD5C9B"/>
    <w:rsid w:val="00CD5E16"/>
    <w:rsid w:val="00CD6B25"/>
    <w:rsid w:val="00CD726F"/>
    <w:rsid w:val="00CD7393"/>
    <w:rsid w:val="00CD7713"/>
    <w:rsid w:val="00CE0503"/>
    <w:rsid w:val="00CE0853"/>
    <w:rsid w:val="00CE1746"/>
    <w:rsid w:val="00CE3551"/>
    <w:rsid w:val="00CE35D6"/>
    <w:rsid w:val="00CE3B62"/>
    <w:rsid w:val="00CE403C"/>
    <w:rsid w:val="00CE4469"/>
    <w:rsid w:val="00CE4EC6"/>
    <w:rsid w:val="00CE547E"/>
    <w:rsid w:val="00CE6465"/>
    <w:rsid w:val="00CE70D0"/>
    <w:rsid w:val="00CE72F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4FBC"/>
    <w:rsid w:val="00CF5AED"/>
    <w:rsid w:val="00CF5F1D"/>
    <w:rsid w:val="00CF61DD"/>
    <w:rsid w:val="00CF625C"/>
    <w:rsid w:val="00CF64E4"/>
    <w:rsid w:val="00CF7B81"/>
    <w:rsid w:val="00CF7CAE"/>
    <w:rsid w:val="00D000C0"/>
    <w:rsid w:val="00D00127"/>
    <w:rsid w:val="00D00490"/>
    <w:rsid w:val="00D00BED"/>
    <w:rsid w:val="00D00DF1"/>
    <w:rsid w:val="00D01893"/>
    <w:rsid w:val="00D01CBF"/>
    <w:rsid w:val="00D02010"/>
    <w:rsid w:val="00D033D7"/>
    <w:rsid w:val="00D0349D"/>
    <w:rsid w:val="00D0522D"/>
    <w:rsid w:val="00D05D78"/>
    <w:rsid w:val="00D05F00"/>
    <w:rsid w:val="00D06035"/>
    <w:rsid w:val="00D06321"/>
    <w:rsid w:val="00D063B7"/>
    <w:rsid w:val="00D064BF"/>
    <w:rsid w:val="00D06F89"/>
    <w:rsid w:val="00D07CF2"/>
    <w:rsid w:val="00D10A5C"/>
    <w:rsid w:val="00D10BB3"/>
    <w:rsid w:val="00D10EB8"/>
    <w:rsid w:val="00D11EB1"/>
    <w:rsid w:val="00D127C5"/>
    <w:rsid w:val="00D12DF5"/>
    <w:rsid w:val="00D13520"/>
    <w:rsid w:val="00D138F5"/>
    <w:rsid w:val="00D145E7"/>
    <w:rsid w:val="00D145F3"/>
    <w:rsid w:val="00D14ECC"/>
    <w:rsid w:val="00D1536D"/>
    <w:rsid w:val="00D1544E"/>
    <w:rsid w:val="00D15530"/>
    <w:rsid w:val="00D15A6A"/>
    <w:rsid w:val="00D1624C"/>
    <w:rsid w:val="00D1657D"/>
    <w:rsid w:val="00D166EC"/>
    <w:rsid w:val="00D16B15"/>
    <w:rsid w:val="00D16B5C"/>
    <w:rsid w:val="00D16C27"/>
    <w:rsid w:val="00D16C74"/>
    <w:rsid w:val="00D17651"/>
    <w:rsid w:val="00D200CF"/>
    <w:rsid w:val="00D20380"/>
    <w:rsid w:val="00D20386"/>
    <w:rsid w:val="00D204C3"/>
    <w:rsid w:val="00D20A40"/>
    <w:rsid w:val="00D21489"/>
    <w:rsid w:val="00D21A34"/>
    <w:rsid w:val="00D21B03"/>
    <w:rsid w:val="00D22222"/>
    <w:rsid w:val="00D22F0A"/>
    <w:rsid w:val="00D23918"/>
    <w:rsid w:val="00D24200"/>
    <w:rsid w:val="00D24983"/>
    <w:rsid w:val="00D2508A"/>
    <w:rsid w:val="00D254E8"/>
    <w:rsid w:val="00D2597C"/>
    <w:rsid w:val="00D259E2"/>
    <w:rsid w:val="00D26144"/>
    <w:rsid w:val="00D26276"/>
    <w:rsid w:val="00D264AB"/>
    <w:rsid w:val="00D27A56"/>
    <w:rsid w:val="00D27E67"/>
    <w:rsid w:val="00D3026B"/>
    <w:rsid w:val="00D302C5"/>
    <w:rsid w:val="00D304B3"/>
    <w:rsid w:val="00D317CF"/>
    <w:rsid w:val="00D31E3A"/>
    <w:rsid w:val="00D32A4A"/>
    <w:rsid w:val="00D32EF7"/>
    <w:rsid w:val="00D3349F"/>
    <w:rsid w:val="00D335C6"/>
    <w:rsid w:val="00D3384F"/>
    <w:rsid w:val="00D33DD5"/>
    <w:rsid w:val="00D344CF"/>
    <w:rsid w:val="00D34A69"/>
    <w:rsid w:val="00D34D88"/>
    <w:rsid w:val="00D34E5C"/>
    <w:rsid w:val="00D34F4E"/>
    <w:rsid w:val="00D35103"/>
    <w:rsid w:val="00D36622"/>
    <w:rsid w:val="00D379D5"/>
    <w:rsid w:val="00D37E9E"/>
    <w:rsid w:val="00D40164"/>
    <w:rsid w:val="00D4043E"/>
    <w:rsid w:val="00D4078F"/>
    <w:rsid w:val="00D40951"/>
    <w:rsid w:val="00D410E7"/>
    <w:rsid w:val="00D414A5"/>
    <w:rsid w:val="00D42813"/>
    <w:rsid w:val="00D4320D"/>
    <w:rsid w:val="00D43BDE"/>
    <w:rsid w:val="00D442CD"/>
    <w:rsid w:val="00D44D22"/>
    <w:rsid w:val="00D45169"/>
    <w:rsid w:val="00D45170"/>
    <w:rsid w:val="00D45C6B"/>
    <w:rsid w:val="00D45E85"/>
    <w:rsid w:val="00D46A93"/>
    <w:rsid w:val="00D477D1"/>
    <w:rsid w:val="00D47DE1"/>
    <w:rsid w:val="00D50092"/>
    <w:rsid w:val="00D505C4"/>
    <w:rsid w:val="00D516B5"/>
    <w:rsid w:val="00D5175A"/>
    <w:rsid w:val="00D51B70"/>
    <w:rsid w:val="00D52201"/>
    <w:rsid w:val="00D52305"/>
    <w:rsid w:val="00D528EB"/>
    <w:rsid w:val="00D5382D"/>
    <w:rsid w:val="00D538A3"/>
    <w:rsid w:val="00D538EA"/>
    <w:rsid w:val="00D55394"/>
    <w:rsid w:val="00D556DF"/>
    <w:rsid w:val="00D556FB"/>
    <w:rsid w:val="00D55A69"/>
    <w:rsid w:val="00D564F8"/>
    <w:rsid w:val="00D57914"/>
    <w:rsid w:val="00D57A99"/>
    <w:rsid w:val="00D57B4F"/>
    <w:rsid w:val="00D610C7"/>
    <w:rsid w:val="00D6190A"/>
    <w:rsid w:val="00D61E25"/>
    <w:rsid w:val="00D62374"/>
    <w:rsid w:val="00D625AF"/>
    <w:rsid w:val="00D625E4"/>
    <w:rsid w:val="00D627BB"/>
    <w:rsid w:val="00D62E57"/>
    <w:rsid w:val="00D63185"/>
    <w:rsid w:val="00D63E35"/>
    <w:rsid w:val="00D63F7C"/>
    <w:rsid w:val="00D64C17"/>
    <w:rsid w:val="00D65C75"/>
    <w:rsid w:val="00D65D05"/>
    <w:rsid w:val="00D6600D"/>
    <w:rsid w:val="00D660A6"/>
    <w:rsid w:val="00D6631A"/>
    <w:rsid w:val="00D6700E"/>
    <w:rsid w:val="00D67B1B"/>
    <w:rsid w:val="00D67D2B"/>
    <w:rsid w:val="00D70665"/>
    <w:rsid w:val="00D71124"/>
    <w:rsid w:val="00D71B1D"/>
    <w:rsid w:val="00D71C01"/>
    <w:rsid w:val="00D72B10"/>
    <w:rsid w:val="00D72D80"/>
    <w:rsid w:val="00D72FF7"/>
    <w:rsid w:val="00D734DE"/>
    <w:rsid w:val="00D73CD7"/>
    <w:rsid w:val="00D73E88"/>
    <w:rsid w:val="00D74053"/>
    <w:rsid w:val="00D743A2"/>
    <w:rsid w:val="00D74907"/>
    <w:rsid w:val="00D74AAF"/>
    <w:rsid w:val="00D74FFF"/>
    <w:rsid w:val="00D7537F"/>
    <w:rsid w:val="00D756AF"/>
    <w:rsid w:val="00D75C21"/>
    <w:rsid w:val="00D76826"/>
    <w:rsid w:val="00D776B8"/>
    <w:rsid w:val="00D80167"/>
    <w:rsid w:val="00D80E32"/>
    <w:rsid w:val="00D81785"/>
    <w:rsid w:val="00D81CAD"/>
    <w:rsid w:val="00D8236A"/>
    <w:rsid w:val="00D831E0"/>
    <w:rsid w:val="00D83D01"/>
    <w:rsid w:val="00D83D86"/>
    <w:rsid w:val="00D83F3B"/>
    <w:rsid w:val="00D8431D"/>
    <w:rsid w:val="00D84342"/>
    <w:rsid w:val="00D851EA"/>
    <w:rsid w:val="00D85FC8"/>
    <w:rsid w:val="00D860A3"/>
    <w:rsid w:val="00D860F7"/>
    <w:rsid w:val="00D869E5"/>
    <w:rsid w:val="00D86D3D"/>
    <w:rsid w:val="00D87306"/>
    <w:rsid w:val="00D87D35"/>
    <w:rsid w:val="00D90172"/>
    <w:rsid w:val="00D901B4"/>
    <w:rsid w:val="00D91317"/>
    <w:rsid w:val="00D917D2"/>
    <w:rsid w:val="00D919D6"/>
    <w:rsid w:val="00D92835"/>
    <w:rsid w:val="00D92C28"/>
    <w:rsid w:val="00D92F0F"/>
    <w:rsid w:val="00D93B98"/>
    <w:rsid w:val="00D93E5A"/>
    <w:rsid w:val="00D93F89"/>
    <w:rsid w:val="00D94210"/>
    <w:rsid w:val="00D94377"/>
    <w:rsid w:val="00D944EF"/>
    <w:rsid w:val="00D94673"/>
    <w:rsid w:val="00D9570C"/>
    <w:rsid w:val="00D960A7"/>
    <w:rsid w:val="00D96372"/>
    <w:rsid w:val="00D96457"/>
    <w:rsid w:val="00D96A80"/>
    <w:rsid w:val="00D9705A"/>
    <w:rsid w:val="00D9755A"/>
    <w:rsid w:val="00DA0A2E"/>
    <w:rsid w:val="00DA1706"/>
    <w:rsid w:val="00DA1ADC"/>
    <w:rsid w:val="00DA1AE6"/>
    <w:rsid w:val="00DA2366"/>
    <w:rsid w:val="00DA2CE6"/>
    <w:rsid w:val="00DA3671"/>
    <w:rsid w:val="00DA3703"/>
    <w:rsid w:val="00DA38B7"/>
    <w:rsid w:val="00DA3C52"/>
    <w:rsid w:val="00DA42F1"/>
    <w:rsid w:val="00DA4923"/>
    <w:rsid w:val="00DA56F4"/>
    <w:rsid w:val="00DA6264"/>
    <w:rsid w:val="00DA6345"/>
    <w:rsid w:val="00DA63E9"/>
    <w:rsid w:val="00DA6486"/>
    <w:rsid w:val="00DA68FD"/>
    <w:rsid w:val="00DA6BD9"/>
    <w:rsid w:val="00DA77B9"/>
    <w:rsid w:val="00DA7AB7"/>
    <w:rsid w:val="00DB11AB"/>
    <w:rsid w:val="00DB14F1"/>
    <w:rsid w:val="00DB19D1"/>
    <w:rsid w:val="00DB2076"/>
    <w:rsid w:val="00DB3841"/>
    <w:rsid w:val="00DB3FFB"/>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9A2"/>
    <w:rsid w:val="00DC4AD7"/>
    <w:rsid w:val="00DC500C"/>
    <w:rsid w:val="00DC5EC6"/>
    <w:rsid w:val="00DC6274"/>
    <w:rsid w:val="00DC692F"/>
    <w:rsid w:val="00DC6E00"/>
    <w:rsid w:val="00DC6E7B"/>
    <w:rsid w:val="00DC7179"/>
    <w:rsid w:val="00DC7E1C"/>
    <w:rsid w:val="00DC7E74"/>
    <w:rsid w:val="00DD00BA"/>
    <w:rsid w:val="00DD0167"/>
    <w:rsid w:val="00DD0A08"/>
    <w:rsid w:val="00DD204F"/>
    <w:rsid w:val="00DD2934"/>
    <w:rsid w:val="00DD3464"/>
    <w:rsid w:val="00DD3C7C"/>
    <w:rsid w:val="00DD4013"/>
    <w:rsid w:val="00DD40A8"/>
    <w:rsid w:val="00DD55CD"/>
    <w:rsid w:val="00DD5D87"/>
    <w:rsid w:val="00DD5DAD"/>
    <w:rsid w:val="00DD643D"/>
    <w:rsid w:val="00DD6888"/>
    <w:rsid w:val="00DD701D"/>
    <w:rsid w:val="00DD752B"/>
    <w:rsid w:val="00DD7F17"/>
    <w:rsid w:val="00DE0023"/>
    <w:rsid w:val="00DE32F1"/>
    <w:rsid w:val="00DE333E"/>
    <w:rsid w:val="00DE44AD"/>
    <w:rsid w:val="00DE4684"/>
    <w:rsid w:val="00DE5892"/>
    <w:rsid w:val="00DE64EE"/>
    <w:rsid w:val="00DE66AF"/>
    <w:rsid w:val="00DE688E"/>
    <w:rsid w:val="00DE6B78"/>
    <w:rsid w:val="00DE7D4C"/>
    <w:rsid w:val="00DF03C5"/>
    <w:rsid w:val="00DF05F4"/>
    <w:rsid w:val="00DF2ACA"/>
    <w:rsid w:val="00DF352A"/>
    <w:rsid w:val="00DF3872"/>
    <w:rsid w:val="00DF3D00"/>
    <w:rsid w:val="00DF3F65"/>
    <w:rsid w:val="00DF42EF"/>
    <w:rsid w:val="00DF46F5"/>
    <w:rsid w:val="00DF5011"/>
    <w:rsid w:val="00DF57E6"/>
    <w:rsid w:val="00DF583F"/>
    <w:rsid w:val="00DF59CF"/>
    <w:rsid w:val="00DF644F"/>
    <w:rsid w:val="00DF6540"/>
    <w:rsid w:val="00DF669F"/>
    <w:rsid w:val="00DF7A95"/>
    <w:rsid w:val="00E002CC"/>
    <w:rsid w:val="00E018C5"/>
    <w:rsid w:val="00E01CC6"/>
    <w:rsid w:val="00E01DDB"/>
    <w:rsid w:val="00E01FE6"/>
    <w:rsid w:val="00E029A5"/>
    <w:rsid w:val="00E02C7B"/>
    <w:rsid w:val="00E036A4"/>
    <w:rsid w:val="00E046C2"/>
    <w:rsid w:val="00E058DF"/>
    <w:rsid w:val="00E059CE"/>
    <w:rsid w:val="00E0682B"/>
    <w:rsid w:val="00E06B26"/>
    <w:rsid w:val="00E07DF3"/>
    <w:rsid w:val="00E1005C"/>
    <w:rsid w:val="00E103E6"/>
    <w:rsid w:val="00E10A56"/>
    <w:rsid w:val="00E10E19"/>
    <w:rsid w:val="00E112FD"/>
    <w:rsid w:val="00E1142E"/>
    <w:rsid w:val="00E11583"/>
    <w:rsid w:val="00E11963"/>
    <w:rsid w:val="00E11C82"/>
    <w:rsid w:val="00E1251B"/>
    <w:rsid w:val="00E13A51"/>
    <w:rsid w:val="00E13DAA"/>
    <w:rsid w:val="00E141E8"/>
    <w:rsid w:val="00E14C8E"/>
    <w:rsid w:val="00E14CE5"/>
    <w:rsid w:val="00E154B2"/>
    <w:rsid w:val="00E15BC2"/>
    <w:rsid w:val="00E1623E"/>
    <w:rsid w:val="00E164C8"/>
    <w:rsid w:val="00E168AB"/>
    <w:rsid w:val="00E17086"/>
    <w:rsid w:val="00E175F9"/>
    <w:rsid w:val="00E200E0"/>
    <w:rsid w:val="00E20112"/>
    <w:rsid w:val="00E20F7C"/>
    <w:rsid w:val="00E21156"/>
    <w:rsid w:val="00E218F1"/>
    <w:rsid w:val="00E22055"/>
    <w:rsid w:val="00E23485"/>
    <w:rsid w:val="00E246D6"/>
    <w:rsid w:val="00E247DF"/>
    <w:rsid w:val="00E24ED6"/>
    <w:rsid w:val="00E25451"/>
    <w:rsid w:val="00E25C4C"/>
    <w:rsid w:val="00E25C64"/>
    <w:rsid w:val="00E26817"/>
    <w:rsid w:val="00E26B20"/>
    <w:rsid w:val="00E27EA7"/>
    <w:rsid w:val="00E3040B"/>
    <w:rsid w:val="00E304E9"/>
    <w:rsid w:val="00E3063E"/>
    <w:rsid w:val="00E3160E"/>
    <w:rsid w:val="00E31946"/>
    <w:rsid w:val="00E32164"/>
    <w:rsid w:val="00E3221C"/>
    <w:rsid w:val="00E327FB"/>
    <w:rsid w:val="00E32972"/>
    <w:rsid w:val="00E33303"/>
    <w:rsid w:val="00E33936"/>
    <w:rsid w:val="00E34025"/>
    <w:rsid w:val="00E34536"/>
    <w:rsid w:val="00E345A2"/>
    <w:rsid w:val="00E34AF3"/>
    <w:rsid w:val="00E34F41"/>
    <w:rsid w:val="00E3527A"/>
    <w:rsid w:val="00E35660"/>
    <w:rsid w:val="00E362EB"/>
    <w:rsid w:val="00E36415"/>
    <w:rsid w:val="00E37434"/>
    <w:rsid w:val="00E40A8E"/>
    <w:rsid w:val="00E42662"/>
    <w:rsid w:val="00E42BD9"/>
    <w:rsid w:val="00E42CAB"/>
    <w:rsid w:val="00E4314A"/>
    <w:rsid w:val="00E432A0"/>
    <w:rsid w:val="00E454E6"/>
    <w:rsid w:val="00E465A0"/>
    <w:rsid w:val="00E46654"/>
    <w:rsid w:val="00E46B2C"/>
    <w:rsid w:val="00E47E82"/>
    <w:rsid w:val="00E507B6"/>
    <w:rsid w:val="00E50F21"/>
    <w:rsid w:val="00E515E5"/>
    <w:rsid w:val="00E51647"/>
    <w:rsid w:val="00E52259"/>
    <w:rsid w:val="00E52874"/>
    <w:rsid w:val="00E528A0"/>
    <w:rsid w:val="00E5301C"/>
    <w:rsid w:val="00E53DD8"/>
    <w:rsid w:val="00E53E29"/>
    <w:rsid w:val="00E54B6D"/>
    <w:rsid w:val="00E55892"/>
    <w:rsid w:val="00E55A3A"/>
    <w:rsid w:val="00E55C3E"/>
    <w:rsid w:val="00E55D26"/>
    <w:rsid w:val="00E56851"/>
    <w:rsid w:val="00E56BA5"/>
    <w:rsid w:val="00E57299"/>
    <w:rsid w:val="00E572E8"/>
    <w:rsid w:val="00E573EE"/>
    <w:rsid w:val="00E5795E"/>
    <w:rsid w:val="00E57B6B"/>
    <w:rsid w:val="00E57C8B"/>
    <w:rsid w:val="00E60441"/>
    <w:rsid w:val="00E610C5"/>
    <w:rsid w:val="00E6149A"/>
    <w:rsid w:val="00E6156C"/>
    <w:rsid w:val="00E61B90"/>
    <w:rsid w:val="00E622BF"/>
    <w:rsid w:val="00E62EDC"/>
    <w:rsid w:val="00E631B0"/>
    <w:rsid w:val="00E637DC"/>
    <w:rsid w:val="00E63879"/>
    <w:rsid w:val="00E63FDB"/>
    <w:rsid w:val="00E652E0"/>
    <w:rsid w:val="00E65FD9"/>
    <w:rsid w:val="00E66428"/>
    <w:rsid w:val="00E669AF"/>
    <w:rsid w:val="00E66D47"/>
    <w:rsid w:val="00E66F54"/>
    <w:rsid w:val="00E67D6E"/>
    <w:rsid w:val="00E70564"/>
    <w:rsid w:val="00E71A1E"/>
    <w:rsid w:val="00E72893"/>
    <w:rsid w:val="00E731C3"/>
    <w:rsid w:val="00E73420"/>
    <w:rsid w:val="00E73D3F"/>
    <w:rsid w:val="00E7442C"/>
    <w:rsid w:val="00E75964"/>
    <w:rsid w:val="00E75CF4"/>
    <w:rsid w:val="00E75D7B"/>
    <w:rsid w:val="00E762E5"/>
    <w:rsid w:val="00E76BC7"/>
    <w:rsid w:val="00E77030"/>
    <w:rsid w:val="00E7741E"/>
    <w:rsid w:val="00E77D21"/>
    <w:rsid w:val="00E80EBB"/>
    <w:rsid w:val="00E81C51"/>
    <w:rsid w:val="00E81C8C"/>
    <w:rsid w:val="00E8215A"/>
    <w:rsid w:val="00E821F2"/>
    <w:rsid w:val="00E827E6"/>
    <w:rsid w:val="00E82877"/>
    <w:rsid w:val="00E834D3"/>
    <w:rsid w:val="00E83595"/>
    <w:rsid w:val="00E8382C"/>
    <w:rsid w:val="00E8410E"/>
    <w:rsid w:val="00E8418A"/>
    <w:rsid w:val="00E84AE8"/>
    <w:rsid w:val="00E85338"/>
    <w:rsid w:val="00E86C2B"/>
    <w:rsid w:val="00E86E1A"/>
    <w:rsid w:val="00E86E98"/>
    <w:rsid w:val="00E8752E"/>
    <w:rsid w:val="00E8757B"/>
    <w:rsid w:val="00E87DF3"/>
    <w:rsid w:val="00E906AA"/>
    <w:rsid w:val="00E90BAE"/>
    <w:rsid w:val="00E90C67"/>
    <w:rsid w:val="00E90D35"/>
    <w:rsid w:val="00E90F6C"/>
    <w:rsid w:val="00E9135B"/>
    <w:rsid w:val="00E91531"/>
    <w:rsid w:val="00E917F9"/>
    <w:rsid w:val="00E91B5A"/>
    <w:rsid w:val="00E91B7F"/>
    <w:rsid w:val="00E924C7"/>
    <w:rsid w:val="00E925C9"/>
    <w:rsid w:val="00E92603"/>
    <w:rsid w:val="00E93120"/>
    <w:rsid w:val="00E93283"/>
    <w:rsid w:val="00E938BE"/>
    <w:rsid w:val="00E939C3"/>
    <w:rsid w:val="00E952CD"/>
    <w:rsid w:val="00E95A7F"/>
    <w:rsid w:val="00E95DE4"/>
    <w:rsid w:val="00E96130"/>
    <w:rsid w:val="00E97285"/>
    <w:rsid w:val="00E97324"/>
    <w:rsid w:val="00E97703"/>
    <w:rsid w:val="00EA06F0"/>
    <w:rsid w:val="00EA07B8"/>
    <w:rsid w:val="00EA0A37"/>
    <w:rsid w:val="00EA0AAD"/>
    <w:rsid w:val="00EA141D"/>
    <w:rsid w:val="00EA17BD"/>
    <w:rsid w:val="00EA1924"/>
    <w:rsid w:val="00EA2A59"/>
    <w:rsid w:val="00EA30B6"/>
    <w:rsid w:val="00EA3369"/>
    <w:rsid w:val="00EA436A"/>
    <w:rsid w:val="00EA4953"/>
    <w:rsid w:val="00EA4C73"/>
    <w:rsid w:val="00EA557A"/>
    <w:rsid w:val="00EA58DC"/>
    <w:rsid w:val="00EA5F51"/>
    <w:rsid w:val="00EA60DF"/>
    <w:rsid w:val="00EA7AEC"/>
    <w:rsid w:val="00EB02FC"/>
    <w:rsid w:val="00EB1003"/>
    <w:rsid w:val="00EB14AC"/>
    <w:rsid w:val="00EB2104"/>
    <w:rsid w:val="00EB229B"/>
    <w:rsid w:val="00EB2411"/>
    <w:rsid w:val="00EB2664"/>
    <w:rsid w:val="00EB3422"/>
    <w:rsid w:val="00EB4AB9"/>
    <w:rsid w:val="00EB5158"/>
    <w:rsid w:val="00EB5883"/>
    <w:rsid w:val="00EB59D7"/>
    <w:rsid w:val="00EB6136"/>
    <w:rsid w:val="00EB6167"/>
    <w:rsid w:val="00EB621A"/>
    <w:rsid w:val="00EB6CE1"/>
    <w:rsid w:val="00EB6D94"/>
    <w:rsid w:val="00EB6DF7"/>
    <w:rsid w:val="00EB77ED"/>
    <w:rsid w:val="00EB7851"/>
    <w:rsid w:val="00EC06C4"/>
    <w:rsid w:val="00EC0871"/>
    <w:rsid w:val="00EC0EC2"/>
    <w:rsid w:val="00EC0F9E"/>
    <w:rsid w:val="00EC1D8D"/>
    <w:rsid w:val="00EC24AF"/>
    <w:rsid w:val="00EC282A"/>
    <w:rsid w:val="00EC2879"/>
    <w:rsid w:val="00EC2F01"/>
    <w:rsid w:val="00EC304B"/>
    <w:rsid w:val="00EC3514"/>
    <w:rsid w:val="00EC4783"/>
    <w:rsid w:val="00EC4CC1"/>
    <w:rsid w:val="00EC5492"/>
    <w:rsid w:val="00EC58BA"/>
    <w:rsid w:val="00EC5F01"/>
    <w:rsid w:val="00EC6003"/>
    <w:rsid w:val="00EC60AB"/>
    <w:rsid w:val="00EC61B2"/>
    <w:rsid w:val="00EC6366"/>
    <w:rsid w:val="00EC6BA6"/>
    <w:rsid w:val="00EC6EA9"/>
    <w:rsid w:val="00EC7265"/>
    <w:rsid w:val="00EC77FA"/>
    <w:rsid w:val="00ED027C"/>
    <w:rsid w:val="00ED03AB"/>
    <w:rsid w:val="00ED04A9"/>
    <w:rsid w:val="00ED18F7"/>
    <w:rsid w:val="00ED1DE7"/>
    <w:rsid w:val="00ED21E2"/>
    <w:rsid w:val="00ED29B7"/>
    <w:rsid w:val="00ED2AB2"/>
    <w:rsid w:val="00ED3423"/>
    <w:rsid w:val="00ED3514"/>
    <w:rsid w:val="00ED35D8"/>
    <w:rsid w:val="00ED368B"/>
    <w:rsid w:val="00ED39C5"/>
    <w:rsid w:val="00ED3F4D"/>
    <w:rsid w:val="00ED4C3D"/>
    <w:rsid w:val="00ED5095"/>
    <w:rsid w:val="00ED62E8"/>
    <w:rsid w:val="00ED64C3"/>
    <w:rsid w:val="00ED6BEB"/>
    <w:rsid w:val="00ED7876"/>
    <w:rsid w:val="00ED78AA"/>
    <w:rsid w:val="00ED7A54"/>
    <w:rsid w:val="00ED7B38"/>
    <w:rsid w:val="00EE1A92"/>
    <w:rsid w:val="00EE274F"/>
    <w:rsid w:val="00EE326F"/>
    <w:rsid w:val="00EE3EE6"/>
    <w:rsid w:val="00EE4D5E"/>
    <w:rsid w:val="00EE4F3D"/>
    <w:rsid w:val="00EE574E"/>
    <w:rsid w:val="00EE6B8C"/>
    <w:rsid w:val="00EE75CB"/>
    <w:rsid w:val="00EE7A49"/>
    <w:rsid w:val="00EF05E7"/>
    <w:rsid w:val="00EF0944"/>
    <w:rsid w:val="00EF0A84"/>
    <w:rsid w:val="00EF12C2"/>
    <w:rsid w:val="00EF12D0"/>
    <w:rsid w:val="00EF16AA"/>
    <w:rsid w:val="00EF2143"/>
    <w:rsid w:val="00EF2256"/>
    <w:rsid w:val="00EF341A"/>
    <w:rsid w:val="00EF36C8"/>
    <w:rsid w:val="00EF4152"/>
    <w:rsid w:val="00EF4FBE"/>
    <w:rsid w:val="00EF5496"/>
    <w:rsid w:val="00EF5899"/>
    <w:rsid w:val="00EF5A7E"/>
    <w:rsid w:val="00EF615F"/>
    <w:rsid w:val="00EF6507"/>
    <w:rsid w:val="00EF68BB"/>
    <w:rsid w:val="00EF6FB7"/>
    <w:rsid w:val="00EF7204"/>
    <w:rsid w:val="00EF7697"/>
    <w:rsid w:val="00F002CD"/>
    <w:rsid w:val="00F00531"/>
    <w:rsid w:val="00F006C2"/>
    <w:rsid w:val="00F00702"/>
    <w:rsid w:val="00F00DC6"/>
    <w:rsid w:val="00F00EC3"/>
    <w:rsid w:val="00F01B32"/>
    <w:rsid w:val="00F020CA"/>
    <w:rsid w:val="00F0329F"/>
    <w:rsid w:val="00F0339B"/>
    <w:rsid w:val="00F03A21"/>
    <w:rsid w:val="00F04067"/>
    <w:rsid w:val="00F045D6"/>
    <w:rsid w:val="00F047C3"/>
    <w:rsid w:val="00F048E7"/>
    <w:rsid w:val="00F04B37"/>
    <w:rsid w:val="00F04C40"/>
    <w:rsid w:val="00F050B8"/>
    <w:rsid w:val="00F05483"/>
    <w:rsid w:val="00F054AE"/>
    <w:rsid w:val="00F05B0E"/>
    <w:rsid w:val="00F0644B"/>
    <w:rsid w:val="00F06C35"/>
    <w:rsid w:val="00F06D28"/>
    <w:rsid w:val="00F06F22"/>
    <w:rsid w:val="00F0789A"/>
    <w:rsid w:val="00F07985"/>
    <w:rsid w:val="00F07D4B"/>
    <w:rsid w:val="00F07DDC"/>
    <w:rsid w:val="00F07F50"/>
    <w:rsid w:val="00F11092"/>
    <w:rsid w:val="00F11527"/>
    <w:rsid w:val="00F12335"/>
    <w:rsid w:val="00F143C5"/>
    <w:rsid w:val="00F1473D"/>
    <w:rsid w:val="00F15372"/>
    <w:rsid w:val="00F17ACA"/>
    <w:rsid w:val="00F17DF0"/>
    <w:rsid w:val="00F20100"/>
    <w:rsid w:val="00F202D1"/>
    <w:rsid w:val="00F211EF"/>
    <w:rsid w:val="00F22019"/>
    <w:rsid w:val="00F225FA"/>
    <w:rsid w:val="00F22B41"/>
    <w:rsid w:val="00F2308C"/>
    <w:rsid w:val="00F234B1"/>
    <w:rsid w:val="00F23B3A"/>
    <w:rsid w:val="00F2582B"/>
    <w:rsid w:val="00F2584E"/>
    <w:rsid w:val="00F25B48"/>
    <w:rsid w:val="00F2662A"/>
    <w:rsid w:val="00F27F69"/>
    <w:rsid w:val="00F27FF0"/>
    <w:rsid w:val="00F307D4"/>
    <w:rsid w:val="00F30CD9"/>
    <w:rsid w:val="00F310B2"/>
    <w:rsid w:val="00F32131"/>
    <w:rsid w:val="00F32A9C"/>
    <w:rsid w:val="00F32C39"/>
    <w:rsid w:val="00F32F2B"/>
    <w:rsid w:val="00F331E1"/>
    <w:rsid w:val="00F335B0"/>
    <w:rsid w:val="00F33D53"/>
    <w:rsid w:val="00F34713"/>
    <w:rsid w:val="00F34748"/>
    <w:rsid w:val="00F34F28"/>
    <w:rsid w:val="00F35DC1"/>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4BF6"/>
    <w:rsid w:val="00F452AC"/>
    <w:rsid w:val="00F4538E"/>
    <w:rsid w:val="00F45537"/>
    <w:rsid w:val="00F45B45"/>
    <w:rsid w:val="00F45C6E"/>
    <w:rsid w:val="00F4608B"/>
    <w:rsid w:val="00F4674C"/>
    <w:rsid w:val="00F50167"/>
    <w:rsid w:val="00F5028E"/>
    <w:rsid w:val="00F502A5"/>
    <w:rsid w:val="00F505F6"/>
    <w:rsid w:val="00F50766"/>
    <w:rsid w:val="00F507D0"/>
    <w:rsid w:val="00F50FA5"/>
    <w:rsid w:val="00F51546"/>
    <w:rsid w:val="00F51DFC"/>
    <w:rsid w:val="00F52249"/>
    <w:rsid w:val="00F53960"/>
    <w:rsid w:val="00F53BED"/>
    <w:rsid w:val="00F53FF0"/>
    <w:rsid w:val="00F540DF"/>
    <w:rsid w:val="00F54B69"/>
    <w:rsid w:val="00F54EEC"/>
    <w:rsid w:val="00F5540A"/>
    <w:rsid w:val="00F55666"/>
    <w:rsid w:val="00F567E8"/>
    <w:rsid w:val="00F5689E"/>
    <w:rsid w:val="00F56A20"/>
    <w:rsid w:val="00F57220"/>
    <w:rsid w:val="00F573D5"/>
    <w:rsid w:val="00F60035"/>
    <w:rsid w:val="00F605DA"/>
    <w:rsid w:val="00F60A4F"/>
    <w:rsid w:val="00F61493"/>
    <w:rsid w:val="00F61BE4"/>
    <w:rsid w:val="00F6234D"/>
    <w:rsid w:val="00F62ADE"/>
    <w:rsid w:val="00F62C83"/>
    <w:rsid w:val="00F62D4F"/>
    <w:rsid w:val="00F64E80"/>
    <w:rsid w:val="00F64F43"/>
    <w:rsid w:val="00F65145"/>
    <w:rsid w:val="00F6541B"/>
    <w:rsid w:val="00F65A0B"/>
    <w:rsid w:val="00F65BB3"/>
    <w:rsid w:val="00F661EE"/>
    <w:rsid w:val="00F66AFC"/>
    <w:rsid w:val="00F67B60"/>
    <w:rsid w:val="00F67C53"/>
    <w:rsid w:val="00F67D7A"/>
    <w:rsid w:val="00F70947"/>
    <w:rsid w:val="00F70B35"/>
    <w:rsid w:val="00F70DFE"/>
    <w:rsid w:val="00F71A55"/>
    <w:rsid w:val="00F720C8"/>
    <w:rsid w:val="00F726DC"/>
    <w:rsid w:val="00F72FA3"/>
    <w:rsid w:val="00F748D9"/>
    <w:rsid w:val="00F74C42"/>
    <w:rsid w:val="00F74E47"/>
    <w:rsid w:val="00F75B87"/>
    <w:rsid w:val="00F77364"/>
    <w:rsid w:val="00F77BE2"/>
    <w:rsid w:val="00F81576"/>
    <w:rsid w:val="00F817C0"/>
    <w:rsid w:val="00F81B25"/>
    <w:rsid w:val="00F81CBE"/>
    <w:rsid w:val="00F81D89"/>
    <w:rsid w:val="00F8270D"/>
    <w:rsid w:val="00F82DEB"/>
    <w:rsid w:val="00F83566"/>
    <w:rsid w:val="00F8388C"/>
    <w:rsid w:val="00F84FE4"/>
    <w:rsid w:val="00F8542D"/>
    <w:rsid w:val="00F8550B"/>
    <w:rsid w:val="00F8576C"/>
    <w:rsid w:val="00F85F45"/>
    <w:rsid w:val="00F860DE"/>
    <w:rsid w:val="00F86215"/>
    <w:rsid w:val="00F87079"/>
    <w:rsid w:val="00F872F0"/>
    <w:rsid w:val="00F90682"/>
    <w:rsid w:val="00F908A8"/>
    <w:rsid w:val="00F91C31"/>
    <w:rsid w:val="00F91C7E"/>
    <w:rsid w:val="00F934F4"/>
    <w:rsid w:val="00F941EB"/>
    <w:rsid w:val="00F94587"/>
    <w:rsid w:val="00F945B8"/>
    <w:rsid w:val="00F94717"/>
    <w:rsid w:val="00F94923"/>
    <w:rsid w:val="00F949A1"/>
    <w:rsid w:val="00F94A05"/>
    <w:rsid w:val="00F94C51"/>
    <w:rsid w:val="00F95B2C"/>
    <w:rsid w:val="00F971AF"/>
    <w:rsid w:val="00F97BC8"/>
    <w:rsid w:val="00F97C2E"/>
    <w:rsid w:val="00FA180F"/>
    <w:rsid w:val="00FA2E66"/>
    <w:rsid w:val="00FA3DEE"/>
    <w:rsid w:val="00FA3E1A"/>
    <w:rsid w:val="00FA441E"/>
    <w:rsid w:val="00FA5342"/>
    <w:rsid w:val="00FA5748"/>
    <w:rsid w:val="00FA63C0"/>
    <w:rsid w:val="00FA6AA7"/>
    <w:rsid w:val="00FA6EB6"/>
    <w:rsid w:val="00FA7583"/>
    <w:rsid w:val="00FB0898"/>
    <w:rsid w:val="00FB0EED"/>
    <w:rsid w:val="00FB20D3"/>
    <w:rsid w:val="00FB32A7"/>
    <w:rsid w:val="00FB34E4"/>
    <w:rsid w:val="00FB3B2A"/>
    <w:rsid w:val="00FB3C3C"/>
    <w:rsid w:val="00FB418A"/>
    <w:rsid w:val="00FB42A6"/>
    <w:rsid w:val="00FB42CE"/>
    <w:rsid w:val="00FB48E3"/>
    <w:rsid w:val="00FB5C87"/>
    <w:rsid w:val="00FB6AAE"/>
    <w:rsid w:val="00FB6DA9"/>
    <w:rsid w:val="00FB6DB9"/>
    <w:rsid w:val="00FB75F0"/>
    <w:rsid w:val="00FB7F97"/>
    <w:rsid w:val="00FC01E0"/>
    <w:rsid w:val="00FC1089"/>
    <w:rsid w:val="00FC1D5D"/>
    <w:rsid w:val="00FC22C9"/>
    <w:rsid w:val="00FC2569"/>
    <w:rsid w:val="00FC311B"/>
    <w:rsid w:val="00FC3260"/>
    <w:rsid w:val="00FC38FD"/>
    <w:rsid w:val="00FC3F16"/>
    <w:rsid w:val="00FC3F90"/>
    <w:rsid w:val="00FC4B5E"/>
    <w:rsid w:val="00FC4E12"/>
    <w:rsid w:val="00FC4ED3"/>
    <w:rsid w:val="00FC57F7"/>
    <w:rsid w:val="00FC585F"/>
    <w:rsid w:val="00FC5C83"/>
    <w:rsid w:val="00FC630C"/>
    <w:rsid w:val="00FC6A1E"/>
    <w:rsid w:val="00FC7295"/>
    <w:rsid w:val="00FC74BC"/>
    <w:rsid w:val="00FC757F"/>
    <w:rsid w:val="00FC75BB"/>
    <w:rsid w:val="00FC77AD"/>
    <w:rsid w:val="00FC7854"/>
    <w:rsid w:val="00FC79B2"/>
    <w:rsid w:val="00FD0E3E"/>
    <w:rsid w:val="00FD0EE9"/>
    <w:rsid w:val="00FD19B4"/>
    <w:rsid w:val="00FD19BB"/>
    <w:rsid w:val="00FD1BA2"/>
    <w:rsid w:val="00FD2071"/>
    <w:rsid w:val="00FD2635"/>
    <w:rsid w:val="00FD26C8"/>
    <w:rsid w:val="00FD271A"/>
    <w:rsid w:val="00FD2B1C"/>
    <w:rsid w:val="00FD2D50"/>
    <w:rsid w:val="00FD310E"/>
    <w:rsid w:val="00FD34A7"/>
    <w:rsid w:val="00FD43EE"/>
    <w:rsid w:val="00FD44B1"/>
    <w:rsid w:val="00FD4D13"/>
    <w:rsid w:val="00FD5162"/>
    <w:rsid w:val="00FD559C"/>
    <w:rsid w:val="00FD55CB"/>
    <w:rsid w:val="00FD58FC"/>
    <w:rsid w:val="00FD5C95"/>
    <w:rsid w:val="00FD65FA"/>
    <w:rsid w:val="00FD6BCB"/>
    <w:rsid w:val="00FD6FAB"/>
    <w:rsid w:val="00FD7B63"/>
    <w:rsid w:val="00FE03B4"/>
    <w:rsid w:val="00FE0CA6"/>
    <w:rsid w:val="00FE146A"/>
    <w:rsid w:val="00FE287E"/>
    <w:rsid w:val="00FE2B6B"/>
    <w:rsid w:val="00FE3E94"/>
    <w:rsid w:val="00FE4465"/>
    <w:rsid w:val="00FE4C15"/>
    <w:rsid w:val="00FE5A3E"/>
    <w:rsid w:val="00FE5AC7"/>
    <w:rsid w:val="00FE7E40"/>
    <w:rsid w:val="00FE7EE0"/>
    <w:rsid w:val="00FE7FF6"/>
    <w:rsid w:val="00FF01C4"/>
    <w:rsid w:val="00FF0503"/>
    <w:rsid w:val="00FF0505"/>
    <w:rsid w:val="00FF0692"/>
    <w:rsid w:val="00FF099C"/>
    <w:rsid w:val="00FF1631"/>
    <w:rsid w:val="00FF26C1"/>
    <w:rsid w:val="00FF2ED7"/>
    <w:rsid w:val="00FF34AD"/>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Heading1">
    <w:name w:val="heading 1"/>
    <w:basedOn w:val="Normal"/>
    <w:next w:val="Normal"/>
    <w:link w:val="Heading1Ch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Heading2">
    <w:name w:val="heading 2"/>
    <w:basedOn w:val="Normal"/>
    <w:next w:val="Normal"/>
    <w:link w:val="Heading2Ch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Heading3">
    <w:name w:val="heading 3"/>
    <w:basedOn w:val="Heading2"/>
    <w:next w:val="Normal"/>
    <w:link w:val="Heading3Char"/>
    <w:uiPriority w:val="9"/>
    <w:unhideWhenUsed/>
    <w:qFormat/>
    <w:rsid w:val="0081692F"/>
    <w:pPr>
      <w:numPr>
        <w:ilvl w:val="2"/>
      </w:numPr>
      <w:outlineLvl w:val="2"/>
    </w:pPr>
    <w:rPr>
      <w:color w:val="3B3838" w:themeColor="background2" w:themeShade="40"/>
      <w:sz w:val="32"/>
    </w:rPr>
  </w:style>
  <w:style w:type="paragraph" w:styleId="Heading4">
    <w:name w:val="heading 4"/>
    <w:basedOn w:val="Heading3"/>
    <w:next w:val="Normal"/>
    <w:link w:val="Heading4Char"/>
    <w:autoRedefine/>
    <w:uiPriority w:val="9"/>
    <w:unhideWhenUsed/>
    <w:qFormat/>
    <w:rsid w:val="001D19EE"/>
    <w:pPr>
      <w:numPr>
        <w:ilvl w:val="0"/>
        <w:numId w:val="3"/>
      </w:numPr>
      <w:outlineLvl w:val="3"/>
    </w:pPr>
    <w:rPr>
      <w:sz w:val="28"/>
      <w:lang w:val="es-ES" w:eastAsia="es-ES"/>
    </w:rPr>
  </w:style>
  <w:style w:type="paragraph" w:styleId="Heading5">
    <w:name w:val="heading 5"/>
    <w:basedOn w:val="Normal"/>
    <w:next w:val="Normal"/>
    <w:link w:val="Heading5Ch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Heading2Char">
    <w:name w:val="Heading 2 Char"/>
    <w:basedOn w:val="DefaultParagraphFont"/>
    <w:link w:val="Heading2"/>
    <w:uiPriority w:val="9"/>
    <w:rsid w:val="0081692F"/>
    <w:rPr>
      <w:rFonts w:asciiTheme="majorHAnsi" w:eastAsiaTheme="majorEastAsia" w:hAnsiTheme="majorHAnsi" w:cstheme="majorBidi"/>
      <w:sz w:val="40"/>
      <w:szCs w:val="26"/>
      <w:lang w:val="en-GB"/>
    </w:rPr>
  </w:style>
  <w:style w:type="character" w:customStyle="1" w:styleId="Heading3Char">
    <w:name w:val="Heading 3 Char"/>
    <w:basedOn w:val="DefaultParagraphFont"/>
    <w:link w:val="Heading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Heading4Char">
    <w:name w:val="Heading 4 Char"/>
    <w:basedOn w:val="DefaultParagraphFont"/>
    <w:link w:val="Heading4"/>
    <w:uiPriority w:val="9"/>
    <w:rsid w:val="001D19EE"/>
    <w:rPr>
      <w:rFonts w:asciiTheme="majorHAnsi" w:eastAsiaTheme="majorEastAsia" w:hAnsiTheme="majorHAnsi" w:cstheme="majorBidi"/>
      <w:color w:val="3B3838" w:themeColor="background2" w:themeShade="40"/>
      <w:sz w:val="28"/>
      <w:szCs w:val="26"/>
      <w:lang w:eastAsia="es-ES"/>
    </w:rPr>
  </w:style>
  <w:style w:type="character" w:customStyle="1" w:styleId="Heading5Char">
    <w:name w:val="Heading 5 Char"/>
    <w:basedOn w:val="DefaultParagraphFont"/>
    <w:link w:val="Heading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itle">
    <w:name w:val="Title"/>
    <w:basedOn w:val="Normal"/>
    <w:next w:val="Normal"/>
    <w:link w:val="TitleCh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itleChar">
    <w:name w:val="Title Char"/>
    <w:basedOn w:val="DefaultParagraphFont"/>
    <w:link w:val="Title"/>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itle">
    <w:name w:val="Subtitle"/>
    <w:basedOn w:val="Normal"/>
    <w:next w:val="Normal"/>
    <w:link w:val="SubtitleCh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itleChar">
    <w:name w:val="Subtitle Char"/>
    <w:basedOn w:val="DefaultParagraphFont"/>
    <w:link w:val="Subtitle"/>
    <w:uiPriority w:val="11"/>
    <w:rsid w:val="00E65FD9"/>
    <w:rPr>
      <w:rFonts w:eastAsiaTheme="minorEastAsia" w:cs="Times New Roman"/>
      <w:color w:val="5A5A5A" w:themeColor="text1" w:themeTint="A5"/>
      <w:spacing w:val="15"/>
      <w:lang w:eastAsia="es-ES"/>
    </w:rPr>
  </w:style>
  <w:style w:type="paragraph" w:styleId="NoSpacing">
    <w:name w:val="No Spacing"/>
    <w:link w:val="NoSpacingChar"/>
    <w:uiPriority w:val="1"/>
    <w:qFormat/>
    <w:rsid w:val="00E65FD9"/>
    <w:pPr>
      <w:spacing w:after="0" w:line="240" w:lineRule="auto"/>
    </w:pPr>
    <w:rPr>
      <w:rFonts w:eastAsiaTheme="minorEastAsia"/>
      <w:sz w:val="21"/>
      <w:szCs w:val="21"/>
      <w:lang w:eastAsia="es-ES"/>
    </w:rPr>
  </w:style>
  <w:style w:type="character" w:customStyle="1" w:styleId="NoSpacingChar">
    <w:name w:val="No Spacing Char"/>
    <w:basedOn w:val="DefaultParagraphFont"/>
    <w:link w:val="NoSpacing"/>
    <w:uiPriority w:val="1"/>
    <w:rsid w:val="00E65FD9"/>
    <w:rPr>
      <w:rFonts w:eastAsiaTheme="minorEastAsia"/>
      <w:sz w:val="21"/>
      <w:szCs w:val="21"/>
      <w:lang w:eastAsia="es-ES"/>
    </w:rPr>
  </w:style>
  <w:style w:type="paragraph" w:styleId="Header">
    <w:name w:val="header"/>
    <w:basedOn w:val="Normal"/>
    <w:link w:val="Head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HeaderChar">
    <w:name w:val="Header Char"/>
    <w:basedOn w:val="DefaultParagraphFont"/>
    <w:link w:val="Header"/>
    <w:uiPriority w:val="99"/>
    <w:rsid w:val="00E65FD9"/>
    <w:rPr>
      <w:rFonts w:eastAsiaTheme="minorEastAsia"/>
      <w:sz w:val="21"/>
      <w:szCs w:val="21"/>
      <w:lang w:val="eu-ES" w:eastAsia="es-ES"/>
    </w:rPr>
  </w:style>
  <w:style w:type="paragraph" w:styleId="Footer">
    <w:name w:val="footer"/>
    <w:basedOn w:val="Normal"/>
    <w:link w:val="Foot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FooterChar">
    <w:name w:val="Footer Char"/>
    <w:basedOn w:val="DefaultParagraphFont"/>
    <w:link w:val="Footer"/>
    <w:uiPriority w:val="99"/>
    <w:rsid w:val="00E65FD9"/>
    <w:rPr>
      <w:rFonts w:eastAsiaTheme="minorEastAsia"/>
      <w:sz w:val="21"/>
      <w:szCs w:val="21"/>
      <w:lang w:val="eu-ES" w:eastAsia="es-ES"/>
    </w:rPr>
  </w:style>
  <w:style w:type="paragraph" w:styleId="TOCHeading">
    <w:name w:val="TOC Heading"/>
    <w:basedOn w:val="Heading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O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OC2">
    <w:name w:val="toc 2"/>
    <w:basedOn w:val="Normal"/>
    <w:next w:val="Normal"/>
    <w:autoRedefine/>
    <w:uiPriority w:val="39"/>
    <w:unhideWhenUsed/>
    <w:rsid w:val="00FD44B1"/>
    <w:pPr>
      <w:tabs>
        <w:tab w:val="left" w:pos="1540"/>
        <w:tab w:val="right" w:leader="dot" w:pos="8494"/>
      </w:tabs>
      <w:spacing w:after="100"/>
      <w:ind w:left="220"/>
    </w:pPr>
  </w:style>
  <w:style w:type="character" w:styleId="Hyperlink">
    <w:name w:val="Hyperlink"/>
    <w:basedOn w:val="DefaultParagraphFont"/>
    <w:uiPriority w:val="99"/>
    <w:unhideWhenUsed/>
    <w:rsid w:val="00315830"/>
    <w:rPr>
      <w:color w:val="0563C1" w:themeColor="hyperlink"/>
      <w:u w:val="single"/>
    </w:rPr>
  </w:style>
  <w:style w:type="paragraph" w:styleId="TOC7">
    <w:name w:val="toc 7"/>
    <w:basedOn w:val="Normal"/>
    <w:next w:val="Normal"/>
    <w:autoRedefine/>
    <w:uiPriority w:val="39"/>
    <w:unhideWhenUsed/>
    <w:rsid w:val="004202CB"/>
    <w:pPr>
      <w:spacing w:after="100"/>
      <w:ind w:left="1320"/>
    </w:pPr>
  </w:style>
  <w:style w:type="paragraph" w:styleId="ListParagraph">
    <w:name w:val="List Paragraph"/>
    <w:basedOn w:val="Normal"/>
    <w:uiPriority w:val="34"/>
    <w:qFormat/>
    <w:rsid w:val="005740D6"/>
    <w:pPr>
      <w:ind w:left="720"/>
      <w:contextualSpacing/>
    </w:pPr>
  </w:style>
  <w:style w:type="paragraph" w:styleId="TO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DefaultParagraphFont"/>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FollowedHyperlink">
    <w:name w:val="FollowedHyperlink"/>
    <w:basedOn w:val="DefaultParagraphFont"/>
    <w:uiPriority w:val="99"/>
    <w:semiHidden/>
    <w:unhideWhenUsed/>
    <w:rsid w:val="00797D8A"/>
    <w:rPr>
      <w:color w:val="954F72" w:themeColor="followedHyperlink"/>
      <w:u w:val="single"/>
    </w:rPr>
  </w:style>
  <w:style w:type="character" w:styleId="PlaceholderText">
    <w:name w:val="Placeholder Text"/>
    <w:basedOn w:val="DefaultParagraphFont"/>
    <w:uiPriority w:val="99"/>
    <w:semiHidden/>
    <w:rsid w:val="00B7715A"/>
    <w:rPr>
      <w:color w:val="808080"/>
    </w:rPr>
  </w:style>
  <w:style w:type="paragraph" w:styleId="Captio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C0139"/>
    <w:rPr>
      <w:sz w:val="16"/>
      <w:szCs w:val="16"/>
    </w:rPr>
  </w:style>
  <w:style w:type="paragraph" w:styleId="CommentText">
    <w:name w:val="annotation text"/>
    <w:basedOn w:val="Normal"/>
    <w:link w:val="CommentTextChar"/>
    <w:uiPriority w:val="99"/>
    <w:semiHidden/>
    <w:unhideWhenUsed/>
    <w:rsid w:val="000C0139"/>
    <w:pPr>
      <w:spacing w:line="240" w:lineRule="auto"/>
    </w:pPr>
    <w:rPr>
      <w:sz w:val="20"/>
      <w:szCs w:val="20"/>
    </w:rPr>
  </w:style>
  <w:style w:type="character" w:customStyle="1" w:styleId="CommentTextChar">
    <w:name w:val="Comment Text Char"/>
    <w:basedOn w:val="DefaultParagraphFont"/>
    <w:link w:val="CommentText"/>
    <w:uiPriority w:val="99"/>
    <w:semiHidden/>
    <w:rsid w:val="000C0139"/>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0C0139"/>
    <w:rPr>
      <w:b/>
      <w:bCs/>
    </w:rPr>
  </w:style>
  <w:style w:type="character" w:customStyle="1" w:styleId="CommentSubjectChar">
    <w:name w:val="Comment Subject Char"/>
    <w:basedOn w:val="CommentTextChar"/>
    <w:link w:val="CommentSubject"/>
    <w:uiPriority w:val="99"/>
    <w:semiHidden/>
    <w:rsid w:val="000C0139"/>
    <w:rPr>
      <w:rFonts w:ascii="Arial" w:hAnsi="Arial" w:cs="Arial"/>
      <w:b/>
      <w:bCs/>
      <w:sz w:val="20"/>
      <w:szCs w:val="20"/>
    </w:rPr>
  </w:style>
  <w:style w:type="paragraph" w:styleId="BalloonText">
    <w:name w:val="Balloon Text"/>
    <w:basedOn w:val="Normal"/>
    <w:link w:val="BalloonTextChar"/>
    <w:uiPriority w:val="99"/>
    <w:semiHidden/>
    <w:unhideWhenUsed/>
    <w:rsid w:val="000C01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0139"/>
    <w:rPr>
      <w:rFonts w:ascii="Segoe UI" w:hAnsi="Segoe UI" w:cs="Segoe UI"/>
      <w:sz w:val="18"/>
      <w:szCs w:val="18"/>
    </w:rPr>
  </w:style>
  <w:style w:type="paragraph" w:styleId="TO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O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O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O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O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eofFigur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DefaultParagraphFont"/>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Preformatted">
    <w:name w:val="HTML Preformatted"/>
    <w:basedOn w:val="Normal"/>
    <w:link w:val="HTMLPreformattedCh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21686"/>
    <w:rPr>
      <w:rFonts w:ascii="Courier New" w:eastAsia="Times New Roman" w:hAnsi="Courier New" w:cs="Courier New"/>
      <w:sz w:val="20"/>
      <w:szCs w:val="20"/>
      <w:lang w:val="en-GB" w:eastAsia="en-GB"/>
    </w:rPr>
  </w:style>
  <w:style w:type="paragraph" w:styleId="Bibliography">
    <w:name w:val="Bibliography"/>
    <w:basedOn w:val="Normal"/>
    <w:next w:val="Normal"/>
    <w:uiPriority w:val="37"/>
    <w:unhideWhenUsed/>
    <w:rsid w:val="002E3659"/>
    <w:pPr>
      <w:tabs>
        <w:tab w:val="left" w:pos="380"/>
      </w:tabs>
      <w:spacing w:after="0" w:line="240" w:lineRule="auto"/>
      <w:ind w:left="384" w:hanging="384"/>
    </w:pPr>
  </w:style>
  <w:style w:type="table" w:styleId="PlainTable1">
    <w:name w:val="Plain Table 1"/>
    <w:basedOn w:val="Table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DefaultParagraphFont"/>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NoSpacingChar"/>
    <w:link w:val="Consola"/>
    <w:rsid w:val="0071175E"/>
    <w:rPr>
      <w:rFonts w:ascii="Consolas" w:eastAsia="Times New Roman" w:hAnsi="Consolas" w:cs="Courier New"/>
      <w:color w:val="666666"/>
      <w:sz w:val="20"/>
      <w:szCs w:val="20"/>
      <w:shd w:val="clear" w:color="auto" w:fill="FFFFFF"/>
      <w:lang w:eastAsia="es-ES"/>
    </w:rPr>
  </w:style>
  <w:style w:type="paragraph" w:styleId="FootnoteText">
    <w:name w:val="footnote text"/>
    <w:basedOn w:val="Normal"/>
    <w:link w:val="FootnoteTextChar"/>
    <w:uiPriority w:val="99"/>
    <w:semiHidden/>
    <w:unhideWhenUsed/>
    <w:rsid w:val="008501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01AA"/>
    <w:rPr>
      <w:rFonts w:ascii="Arial" w:hAnsi="Arial" w:cs="Arial"/>
      <w:sz w:val="20"/>
      <w:szCs w:val="20"/>
    </w:rPr>
  </w:style>
  <w:style w:type="character" w:styleId="FootnoteReference">
    <w:name w:val="footnote reference"/>
    <w:basedOn w:val="DefaultParagraphFont"/>
    <w:uiPriority w:val="99"/>
    <w:semiHidden/>
    <w:unhideWhenUsed/>
    <w:rsid w:val="008501AA"/>
    <w:rPr>
      <w:vertAlign w:val="superscript"/>
    </w:rPr>
  </w:style>
  <w:style w:type="paragraph" w:styleId="EndnoteText">
    <w:name w:val="endnote text"/>
    <w:basedOn w:val="Normal"/>
    <w:link w:val="EndnoteTextChar"/>
    <w:uiPriority w:val="99"/>
    <w:semiHidden/>
    <w:unhideWhenUsed/>
    <w:rsid w:val="008501A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501AA"/>
    <w:rPr>
      <w:rFonts w:ascii="Arial" w:hAnsi="Arial" w:cs="Arial"/>
      <w:sz w:val="20"/>
      <w:szCs w:val="20"/>
    </w:rPr>
  </w:style>
  <w:style w:type="character" w:styleId="EndnoteReference">
    <w:name w:val="endnote reference"/>
    <w:basedOn w:val="DefaultParagraphFont"/>
    <w:uiPriority w:val="99"/>
    <w:semiHidden/>
    <w:unhideWhenUsed/>
    <w:rsid w:val="008501AA"/>
    <w:rPr>
      <w:vertAlign w:val="superscript"/>
    </w:rPr>
  </w:style>
  <w:style w:type="table" w:styleId="TableGrid">
    <w:name w:val="Table Grid"/>
    <w:basedOn w:val="Table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305392"/>
    <w:rPr>
      <w:i/>
      <w:iCs/>
      <w:color w:val="404040" w:themeColor="text1" w:themeTint="BF"/>
    </w:rPr>
  </w:style>
  <w:style w:type="table" w:styleId="TableGridLight">
    <w:name w:val="Grid Table Light"/>
    <w:basedOn w:val="Table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3">
    <w:name w:val="Grid Table 1 Light Accent 3"/>
    <w:basedOn w:val="Table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52A55"/>
    <w:rPr>
      <w:color w:val="605E5C"/>
      <w:shd w:val="clear" w:color="auto" w:fill="E1DFDD"/>
    </w:rPr>
  </w:style>
  <w:style w:type="table" w:styleId="PlainTable2">
    <w:name w:val="Plain Table 2"/>
    <w:basedOn w:val="Table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DefaultParagraphFont"/>
    <w:rsid w:val="0070111B"/>
  </w:style>
  <w:style w:type="character" w:styleId="HTMLCode">
    <w:name w:val="HTML Code"/>
    <w:basedOn w:val="DefaultParagraphFont"/>
    <w:uiPriority w:val="99"/>
    <w:semiHidden/>
    <w:unhideWhenUsed/>
    <w:rsid w:val="0070111B"/>
    <w:rPr>
      <w:rFonts w:ascii="Courier New" w:eastAsia="Times New Roman" w:hAnsi="Courier New" w:cs="Courier New"/>
      <w:sz w:val="20"/>
      <w:szCs w:val="20"/>
    </w:rPr>
  </w:style>
  <w:style w:type="character" w:customStyle="1" w:styleId="pln">
    <w:name w:val="pln"/>
    <w:basedOn w:val="DefaultParagraphFont"/>
    <w:rsid w:val="0070111B"/>
  </w:style>
  <w:style w:type="character" w:customStyle="1" w:styleId="lit">
    <w:name w:val="lit"/>
    <w:basedOn w:val="DefaultParagraphFont"/>
    <w:rsid w:val="0070111B"/>
  </w:style>
  <w:style w:type="character" w:customStyle="1" w:styleId="str">
    <w:name w:val="str"/>
    <w:basedOn w:val="DefaultParagraphFont"/>
    <w:rsid w:val="0070111B"/>
  </w:style>
  <w:style w:type="character" w:styleId="Emphasis">
    <w:name w:val="Emphasis"/>
    <w:basedOn w:val="DefaultParagraphFont"/>
    <w:uiPriority w:val="20"/>
    <w:qFormat/>
    <w:rsid w:val="001002E7"/>
    <w:rPr>
      <w:i/>
      <w:iCs/>
    </w:rPr>
  </w:style>
  <w:style w:type="numbering" w:customStyle="1" w:styleId="Sinlista1">
    <w:name w:val="Sin lista1"/>
    <w:next w:val="NoList"/>
    <w:uiPriority w:val="99"/>
    <w:semiHidden/>
    <w:unhideWhenUsed/>
    <w:rsid w:val="00487C27"/>
  </w:style>
  <w:style w:type="character" w:customStyle="1" w:styleId="highlight">
    <w:name w:val="highlight"/>
    <w:basedOn w:val="DefaultParagraphFont"/>
    <w:rsid w:val="00487C27"/>
  </w:style>
  <w:style w:type="character" w:styleId="Strong">
    <w:name w:val="Strong"/>
    <w:basedOn w:val="DefaultParagraphFont"/>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DefaultParagraphFont"/>
    <w:rsid w:val="00487C27"/>
  </w:style>
  <w:style w:type="character" w:styleId="HTMLTypewriter">
    <w:name w:val="HTML Typewriter"/>
    <w:basedOn w:val="DefaultParagraphFont"/>
    <w:uiPriority w:val="99"/>
    <w:semiHidden/>
    <w:unhideWhenUsed/>
    <w:rsid w:val="00487C27"/>
    <w:rPr>
      <w:rFonts w:ascii="Courier New" w:eastAsia="Times New Roman" w:hAnsi="Courier New" w:cs="Courier New"/>
      <w:sz w:val="20"/>
      <w:szCs w:val="20"/>
    </w:rPr>
  </w:style>
  <w:style w:type="character" w:customStyle="1" w:styleId="crayon-r">
    <w:name w:val="crayon-r"/>
    <w:basedOn w:val="DefaultParagraphFont"/>
    <w:rsid w:val="00487C27"/>
  </w:style>
  <w:style w:type="character" w:customStyle="1" w:styleId="crayon-e">
    <w:name w:val="crayon-e"/>
    <w:basedOn w:val="DefaultParagraphFont"/>
    <w:rsid w:val="00487C27"/>
  </w:style>
  <w:style w:type="character" w:customStyle="1" w:styleId="crayon-o">
    <w:name w:val="crayon-o"/>
    <w:basedOn w:val="DefaultParagraphFont"/>
    <w:rsid w:val="00487C27"/>
  </w:style>
  <w:style w:type="character" w:customStyle="1" w:styleId="crayon-s">
    <w:name w:val="crayon-s"/>
    <w:basedOn w:val="DefaultParagraphFont"/>
    <w:rsid w:val="00487C27"/>
  </w:style>
  <w:style w:type="character" w:customStyle="1" w:styleId="crayon-h">
    <w:name w:val="crayon-h"/>
    <w:basedOn w:val="DefaultParagraphFont"/>
    <w:rsid w:val="00487C27"/>
  </w:style>
  <w:style w:type="table" w:styleId="PlainTable5">
    <w:name w:val="Plain Table 5"/>
    <w:basedOn w:val="Table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FootnoteText"/>
    <w:uiPriority w:val="99"/>
    <w:semiHidden/>
    <w:unhideWhenUsed/>
    <w:rsid w:val="00115707"/>
    <w:pPr>
      <w:spacing w:after="0" w:line="240" w:lineRule="auto"/>
    </w:pPr>
    <w:rPr>
      <w:sz w:val="20"/>
      <w:szCs w:val="20"/>
    </w:rPr>
  </w:style>
  <w:style w:type="table" w:styleId="PlainTable3">
    <w:name w:val="Plain Table 3"/>
    <w:basedOn w:val="Table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IntenseEmphasis">
    <w:name w:val="Intense Emphasis"/>
    <w:basedOn w:val="DefaultParagraphFont"/>
    <w:uiPriority w:val="21"/>
    <w:qFormat/>
    <w:rsid w:val="00CA01D9"/>
    <w:rPr>
      <w:i/>
      <w:iCs/>
      <w:color w:val="323232" w:themeColor="accent1"/>
    </w:rPr>
  </w:style>
  <w:style w:type="table" w:styleId="PlainTable4">
    <w:name w:val="Plain Table 4"/>
    <w:basedOn w:val="TableNormal"/>
    <w:uiPriority w:val="44"/>
    <w:rsid w:val="00F97C2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7504990">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6894501">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79532324">
      <w:bodyDiv w:val="1"/>
      <w:marLeft w:val="0"/>
      <w:marRight w:val="0"/>
      <w:marTop w:val="0"/>
      <w:marBottom w:val="0"/>
      <w:divBdr>
        <w:top w:val="none" w:sz="0" w:space="0" w:color="auto"/>
        <w:left w:val="none" w:sz="0" w:space="0" w:color="auto"/>
        <w:bottom w:val="none" w:sz="0" w:space="0" w:color="auto"/>
        <w:right w:val="none" w:sz="0" w:space="0" w:color="auto"/>
      </w:divBdr>
      <w:divsChild>
        <w:div w:id="1262643549">
          <w:marLeft w:val="0"/>
          <w:marRight w:val="0"/>
          <w:marTop w:val="0"/>
          <w:marBottom w:val="0"/>
          <w:divBdr>
            <w:top w:val="none" w:sz="0" w:space="0" w:color="auto"/>
            <w:left w:val="none" w:sz="0" w:space="0" w:color="auto"/>
            <w:bottom w:val="none" w:sz="0" w:space="0" w:color="auto"/>
            <w:right w:val="none" w:sz="0" w:space="0" w:color="auto"/>
          </w:divBdr>
          <w:divsChild>
            <w:div w:id="876623724">
              <w:marLeft w:val="0"/>
              <w:marRight w:val="0"/>
              <w:marTop w:val="0"/>
              <w:marBottom w:val="0"/>
              <w:divBdr>
                <w:top w:val="none" w:sz="0" w:space="0" w:color="auto"/>
                <w:left w:val="none" w:sz="0" w:space="0" w:color="auto"/>
                <w:bottom w:val="none" w:sz="0" w:space="0" w:color="auto"/>
                <w:right w:val="none" w:sz="0" w:space="0" w:color="auto"/>
              </w:divBdr>
              <w:divsChild>
                <w:div w:id="191053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444789">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2.xml"/><Relationship Id="rId26" Type="http://schemas.openxmlformats.org/officeDocument/2006/relationships/image" Target="media/image11.png"/><Relationship Id="rId39" Type="http://schemas.openxmlformats.org/officeDocument/2006/relationships/diagramColors" Target="diagrams/colors1.xml"/><Relationship Id="rId21" Type="http://schemas.openxmlformats.org/officeDocument/2006/relationships/image" Target="media/image7.PNG"/><Relationship Id="rId34" Type="http://schemas.openxmlformats.org/officeDocument/2006/relationships/image" Target="media/image18.png"/><Relationship Id="rId42" Type="http://schemas.openxmlformats.org/officeDocument/2006/relationships/image" Target="media/image21.png"/><Relationship Id="rId47" Type="http://schemas.openxmlformats.org/officeDocument/2006/relationships/diagramQuickStyle" Target="diagrams/quickStyle2.xml"/><Relationship Id="rId50" Type="http://schemas.openxmlformats.org/officeDocument/2006/relationships/image" Target="media/image24.png"/><Relationship Id="rId55"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image" Target="media/image3.jpeg"/><Relationship Id="rId24" Type="http://schemas.openxmlformats.org/officeDocument/2006/relationships/image" Target="media/image9.png"/><Relationship Id="rId32" Type="http://schemas.microsoft.com/office/2007/relationships/hdphoto" Target="media/hdphoto1.wdp"/><Relationship Id="rId37" Type="http://schemas.openxmlformats.org/officeDocument/2006/relationships/diagramLayout" Target="diagrams/layout1.xml"/><Relationship Id="rId40" Type="http://schemas.microsoft.com/office/2007/relationships/diagramDrawing" Target="diagrams/drawing1.xml"/><Relationship Id="rId45" Type="http://schemas.openxmlformats.org/officeDocument/2006/relationships/diagramData" Target="diagrams/data2.xml"/><Relationship Id="rId53"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jpeg"/><Relationship Id="rId19" Type="http://schemas.openxmlformats.org/officeDocument/2006/relationships/image" Target="media/image6.png"/><Relationship Id="rId31" Type="http://schemas.openxmlformats.org/officeDocument/2006/relationships/image" Target="media/image16.png"/><Relationship Id="rId44" Type="http://schemas.openxmlformats.org/officeDocument/2006/relationships/image" Target="media/image23.png"/><Relationship Id="rId52" Type="http://schemas.openxmlformats.org/officeDocument/2006/relationships/header" Target="header5.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image" Target="media/image8.png"/><Relationship Id="rId27" Type="http://schemas.openxmlformats.org/officeDocument/2006/relationships/image" Target="media/image12.jpe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2.png"/><Relationship Id="rId48" Type="http://schemas.openxmlformats.org/officeDocument/2006/relationships/diagramColors" Target="diagrams/colors2.xml"/><Relationship Id="rId8" Type="http://schemas.openxmlformats.org/officeDocument/2006/relationships/endnotes" Target="endnotes.xml"/><Relationship Id="rId51" Type="http://schemas.openxmlformats.org/officeDocument/2006/relationships/image" Target="media/image25.png"/><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hyperlink" Target="file:////Users/ainhoaarruabarrenaortiz/Documents/Master/PBL/pbl_glioblastoma/Doc/Descargo%20Parcial/Descargo%20Parcial%20PBL%20-%20Ainhoa%20-%20Edgar.docx" TargetMode="External"/><Relationship Id="rId25" Type="http://schemas.openxmlformats.org/officeDocument/2006/relationships/image" Target="media/image10.png"/><Relationship Id="rId33" Type="http://schemas.openxmlformats.org/officeDocument/2006/relationships/image" Target="media/image17.png"/><Relationship Id="rId38" Type="http://schemas.openxmlformats.org/officeDocument/2006/relationships/diagramQuickStyle" Target="diagrams/quickStyle1.xml"/><Relationship Id="rId46" Type="http://schemas.openxmlformats.org/officeDocument/2006/relationships/diagramLayout" Target="diagrams/layout2.xml"/><Relationship Id="rId20" Type="http://schemas.openxmlformats.org/officeDocument/2006/relationships/header" Target="header3.xml"/><Relationship Id="rId41" Type="http://schemas.openxmlformats.org/officeDocument/2006/relationships/image" Target="media/image20.png"/><Relationship Id="rId54"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4.xml"/><Relationship Id="rId28" Type="http://schemas.openxmlformats.org/officeDocument/2006/relationships/image" Target="media/image13.png"/><Relationship Id="rId36" Type="http://schemas.openxmlformats.org/officeDocument/2006/relationships/diagramData" Target="diagrams/data1.xml"/><Relationship Id="rId49" Type="http://schemas.microsoft.com/office/2007/relationships/diagramDrawing" Target="diagrams/drawing2.xml"/></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Procesamiento de las imágen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Segmentación</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xtracción de características</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425D427F-71A3-254A-B608-00DFD3DED2B6}">
      <dgm:prSet/>
      <dgm:spPr/>
      <dgm:t>
        <a:bodyPr/>
        <a:lstStyle/>
        <a:p>
          <a:pPr algn="ctr"/>
          <a:r>
            <a:rPr lang="en-GB"/>
            <a:t>Introducción de datos plobacionales</a:t>
          </a:r>
        </a:p>
      </dgm:t>
    </dgm:pt>
    <dgm:pt modelId="{39D5F193-B019-F842-9AAB-AB6FC5DB3C73}" type="parTrans" cxnId="{C353EE76-5DCB-7A49-B8A7-DF6FEF1E4352}">
      <dgm:prSet/>
      <dgm:spPr/>
      <dgm:t>
        <a:bodyPr/>
        <a:lstStyle/>
        <a:p>
          <a:pPr algn="ctr"/>
          <a:endParaRPr lang="en-GB"/>
        </a:p>
      </dgm:t>
    </dgm:pt>
    <dgm:pt modelId="{99133A0E-6325-E749-8AE4-C3894BFBC2E4}" type="sibTrans" cxnId="{C353EE76-5DCB-7A49-B8A7-DF6FEF1E4352}">
      <dgm:prSet/>
      <dgm:spPr/>
      <dgm:t>
        <a:bodyPr/>
        <a:lstStyle/>
        <a:p>
          <a:pPr algn="ctr"/>
          <a:endParaRPr lang="en-GB"/>
        </a:p>
      </dgm:t>
    </dgm:pt>
    <dgm:pt modelId="{CA54B458-5177-F540-B6AF-C60C739B1B35}">
      <dgm:prSet/>
      <dgm:spPr/>
      <dgm:t>
        <a:bodyPr/>
        <a:lstStyle/>
        <a:p>
          <a:pPr algn="ctr"/>
          <a:r>
            <a:rPr lang="en-GB"/>
            <a:t>Creación y validación del modelo</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CDBD4883-2E06-4040-A5CF-CF7396A896C6}" type="pres">
      <dgm:prSet presAssocID="{425D427F-71A3-254A-B608-00DFD3DED2B6}" presName="parTxOnly" presStyleLbl="node1" presStyleIdx="3" presStyleCnt="5">
        <dgm:presLayoutVars>
          <dgm:chMax val="0"/>
          <dgm:chPref val="0"/>
          <dgm:bulletEnabled val="1"/>
        </dgm:presLayoutVars>
      </dgm:prSet>
      <dgm:spPr/>
    </dgm:pt>
    <dgm:pt modelId="{8EF6C1DB-A1DD-174F-88BA-B527D6DA42EF}" type="pres">
      <dgm:prSet presAssocID="{99133A0E-6325-E749-8AE4-C3894BFBC2E4}"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7395D29-E6E9-C944-827B-42A768F65C54}" type="presOf" srcId="{425D427F-71A3-254A-B608-00DFD3DED2B6}" destId="{CDBD4883-2E06-4040-A5CF-CF7396A896C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C353EE76-5DCB-7A49-B8A7-DF6FEF1E4352}" srcId="{9291D103-9754-6D42-8166-C01DEB91BBDE}" destId="{425D427F-71A3-254A-B608-00DFD3DED2B6}" srcOrd="3" destOrd="0" parTransId="{39D5F193-B019-F842-9AAB-AB6FC5DB3C73}" sibTransId="{99133A0E-6325-E749-8AE4-C3894BFBC2E4}"/>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091B58DE-B72A-FC4D-A6C8-3C30BFEB9030}" type="presParOf" srcId="{2502029D-4C1A-3A48-A66E-23BACFCEB486}" destId="{CDBD4883-2E06-4040-A5CF-CF7396A896C6}" srcOrd="6" destOrd="0" presId="urn:microsoft.com/office/officeart/2005/8/layout/chevron1"/>
    <dgm:cxn modelId="{4E68B047-D172-0E43-9E08-C3EA6B4FCD2B}" type="presParOf" srcId="{2502029D-4C1A-3A48-A66E-23BACFCEB486}" destId="{8EF6C1DB-A1DD-174F-88BA-B527D6DA42EF}"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40"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Filtrado de la imagen</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Detección de bordes</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rosión del volumen</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425D427F-71A3-254A-B608-00DFD3DED2B6}">
      <dgm:prSet/>
      <dgm:spPr/>
      <dgm:t>
        <a:bodyPr/>
        <a:lstStyle/>
        <a:p>
          <a:pPr algn="ctr"/>
          <a:r>
            <a:rPr lang="en-GB"/>
            <a:t>Aislamiento del cerebro</a:t>
          </a:r>
        </a:p>
      </dgm:t>
    </dgm:pt>
    <dgm:pt modelId="{39D5F193-B019-F842-9AAB-AB6FC5DB3C73}" type="parTrans" cxnId="{C353EE76-5DCB-7A49-B8A7-DF6FEF1E4352}">
      <dgm:prSet/>
      <dgm:spPr/>
      <dgm:t>
        <a:bodyPr/>
        <a:lstStyle/>
        <a:p>
          <a:pPr algn="ctr"/>
          <a:endParaRPr lang="en-GB"/>
        </a:p>
      </dgm:t>
    </dgm:pt>
    <dgm:pt modelId="{99133A0E-6325-E749-8AE4-C3894BFBC2E4}" type="sibTrans" cxnId="{C353EE76-5DCB-7A49-B8A7-DF6FEF1E4352}">
      <dgm:prSet/>
      <dgm:spPr/>
      <dgm:t>
        <a:bodyPr/>
        <a:lstStyle/>
        <a:p>
          <a:pPr algn="ctr"/>
          <a:endParaRPr lang="en-GB"/>
        </a:p>
      </dgm:t>
    </dgm:pt>
    <dgm:pt modelId="{CA54B458-5177-F540-B6AF-C60C739B1B35}">
      <dgm:prSet/>
      <dgm:spPr/>
      <dgm:t>
        <a:bodyPr/>
        <a:lstStyle/>
        <a:p>
          <a:pPr algn="ctr"/>
          <a:r>
            <a:rPr lang="en-GB"/>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CDBD4883-2E06-4040-A5CF-CF7396A896C6}" type="pres">
      <dgm:prSet presAssocID="{425D427F-71A3-254A-B608-00DFD3DED2B6}" presName="parTxOnly" presStyleLbl="node1" presStyleIdx="3" presStyleCnt="5">
        <dgm:presLayoutVars>
          <dgm:chMax val="0"/>
          <dgm:chPref val="0"/>
          <dgm:bulletEnabled val="1"/>
        </dgm:presLayoutVars>
      </dgm:prSet>
      <dgm:spPr/>
    </dgm:pt>
    <dgm:pt modelId="{8EF6C1DB-A1DD-174F-88BA-B527D6DA42EF}" type="pres">
      <dgm:prSet presAssocID="{99133A0E-6325-E749-8AE4-C3894BFBC2E4}"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7395D29-E6E9-C944-827B-42A768F65C54}" type="presOf" srcId="{425D427F-71A3-254A-B608-00DFD3DED2B6}" destId="{CDBD4883-2E06-4040-A5CF-CF7396A896C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C353EE76-5DCB-7A49-B8A7-DF6FEF1E4352}" srcId="{9291D103-9754-6D42-8166-C01DEB91BBDE}" destId="{425D427F-71A3-254A-B608-00DFD3DED2B6}" srcOrd="3" destOrd="0" parTransId="{39D5F193-B019-F842-9AAB-AB6FC5DB3C73}" sibTransId="{99133A0E-6325-E749-8AE4-C3894BFBC2E4}"/>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091B58DE-B72A-FC4D-A6C8-3C30BFEB9030}" type="presParOf" srcId="{2502029D-4C1A-3A48-A66E-23BACFCEB486}" destId="{CDBD4883-2E06-4040-A5CF-CF7396A896C6}" srcOrd="6" destOrd="0" presId="urn:microsoft.com/office/officeart/2005/8/layout/chevron1"/>
    <dgm:cxn modelId="{4E68B047-D172-0E43-9E08-C3EA6B4FCD2B}" type="presParOf" srcId="{2502029D-4C1A-3A48-A66E-23BACFCEB486}" destId="{8EF6C1DB-A1DD-174F-88BA-B527D6DA42EF}"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4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18"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Procesamiento de las imágenes</a:t>
          </a:r>
        </a:p>
      </dsp:txBody>
      <dsp:txXfrm>
        <a:off x="235988" y="167746"/>
        <a:ext cx="704009" cy="469339"/>
      </dsp:txXfrm>
    </dsp:sp>
    <dsp:sp modelId="{4A68A779-3C18-0D42-B313-90FA077A014B}">
      <dsp:nvSpPr>
        <dsp:cNvPr id="0" name=""/>
        <dsp:cNvSpPr/>
      </dsp:nvSpPr>
      <dsp:spPr>
        <a:xfrm>
          <a:off x="1057332"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Segmentación</a:t>
          </a:r>
        </a:p>
      </dsp:txBody>
      <dsp:txXfrm>
        <a:off x="1292002" y="167746"/>
        <a:ext cx="704009" cy="469339"/>
      </dsp:txXfrm>
    </dsp:sp>
    <dsp:sp modelId="{D4F7A74B-3376-874D-82C2-66976D6613B8}">
      <dsp:nvSpPr>
        <dsp:cNvPr id="0" name=""/>
        <dsp:cNvSpPr/>
      </dsp:nvSpPr>
      <dsp:spPr>
        <a:xfrm>
          <a:off x="2113345"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Extracción de características</a:t>
          </a:r>
        </a:p>
      </dsp:txBody>
      <dsp:txXfrm>
        <a:off x="2348015" y="167746"/>
        <a:ext cx="704009" cy="469339"/>
      </dsp:txXfrm>
    </dsp:sp>
    <dsp:sp modelId="{CDBD4883-2E06-4040-A5CF-CF7396A896C6}">
      <dsp:nvSpPr>
        <dsp:cNvPr id="0" name=""/>
        <dsp:cNvSpPr/>
      </dsp:nvSpPr>
      <dsp:spPr>
        <a:xfrm>
          <a:off x="3169359"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Introducción de datos plobacionales</a:t>
          </a:r>
        </a:p>
      </dsp:txBody>
      <dsp:txXfrm>
        <a:off x="3404029" y="167746"/>
        <a:ext cx="704009" cy="469339"/>
      </dsp:txXfrm>
    </dsp:sp>
    <dsp:sp modelId="{79CA1C81-A23D-6342-A53A-3D6594A47071}">
      <dsp:nvSpPr>
        <dsp:cNvPr id="0" name=""/>
        <dsp:cNvSpPr/>
      </dsp:nvSpPr>
      <dsp:spPr>
        <a:xfrm>
          <a:off x="4225373"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Creación y validación del modelo</a:t>
          </a:r>
        </a:p>
      </dsp:txBody>
      <dsp:txXfrm>
        <a:off x="4460043" y="167746"/>
        <a:ext cx="704009" cy="46933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42"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Filtrado de la imagen</a:t>
          </a:r>
        </a:p>
      </dsp:txBody>
      <dsp:txXfrm>
        <a:off x="240372" y="171105"/>
        <a:ext cx="717089" cy="478059"/>
      </dsp:txXfrm>
    </dsp:sp>
    <dsp:sp modelId="{4A68A779-3C18-0D42-B313-90FA077A014B}">
      <dsp:nvSpPr>
        <dsp:cNvPr id="0" name=""/>
        <dsp:cNvSpPr/>
      </dsp:nvSpPr>
      <dsp:spPr>
        <a:xfrm>
          <a:off x="1076976"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Detección de bordes</a:t>
          </a:r>
        </a:p>
      </dsp:txBody>
      <dsp:txXfrm>
        <a:off x="1316006" y="171105"/>
        <a:ext cx="717089" cy="478059"/>
      </dsp:txXfrm>
    </dsp:sp>
    <dsp:sp modelId="{D4F7A74B-3376-874D-82C2-66976D6613B8}">
      <dsp:nvSpPr>
        <dsp:cNvPr id="0" name=""/>
        <dsp:cNvSpPr/>
      </dsp:nvSpPr>
      <dsp:spPr>
        <a:xfrm>
          <a:off x="2152610"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Erosión del volumen</a:t>
          </a:r>
        </a:p>
      </dsp:txBody>
      <dsp:txXfrm>
        <a:off x="2391640" y="171105"/>
        <a:ext cx="717089" cy="478059"/>
      </dsp:txXfrm>
    </dsp:sp>
    <dsp:sp modelId="{CDBD4883-2E06-4040-A5CF-CF7396A896C6}">
      <dsp:nvSpPr>
        <dsp:cNvPr id="0" name=""/>
        <dsp:cNvSpPr/>
      </dsp:nvSpPr>
      <dsp:spPr>
        <a:xfrm>
          <a:off x="3228244"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Aislamiento del cerebro</a:t>
          </a:r>
        </a:p>
      </dsp:txBody>
      <dsp:txXfrm>
        <a:off x="3467274" y="171105"/>
        <a:ext cx="717089" cy="478059"/>
      </dsp:txXfrm>
    </dsp:sp>
    <dsp:sp modelId="{79CA1C81-A23D-6342-A53A-3D6594A47071}">
      <dsp:nvSpPr>
        <dsp:cNvPr id="0" name=""/>
        <dsp:cNvSpPr/>
      </dsp:nvSpPr>
      <dsp:spPr>
        <a:xfrm>
          <a:off x="4303878"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Operaciones morfológicas</a:t>
          </a:r>
        </a:p>
      </dsp:txBody>
      <dsp:txXfrm>
        <a:off x="4542908" y="171105"/>
        <a:ext cx="717089" cy="478059"/>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06230"/>
    <w:rsid w:val="0001335C"/>
    <w:rsid w:val="000209FC"/>
    <w:rsid w:val="000210E4"/>
    <w:rsid w:val="000310BC"/>
    <w:rsid w:val="00034E1C"/>
    <w:rsid w:val="0004321F"/>
    <w:rsid w:val="0004466D"/>
    <w:rsid w:val="00047D20"/>
    <w:rsid w:val="000560CA"/>
    <w:rsid w:val="0006616A"/>
    <w:rsid w:val="00080AA9"/>
    <w:rsid w:val="000831AF"/>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A6ED8"/>
    <w:rsid w:val="001C064A"/>
    <w:rsid w:val="001C185B"/>
    <w:rsid w:val="001C200B"/>
    <w:rsid w:val="001F2F01"/>
    <w:rsid w:val="001F5775"/>
    <w:rsid w:val="0020506B"/>
    <w:rsid w:val="002128FD"/>
    <w:rsid w:val="0021473F"/>
    <w:rsid w:val="0022527F"/>
    <w:rsid w:val="0023418F"/>
    <w:rsid w:val="00254C15"/>
    <w:rsid w:val="002665B7"/>
    <w:rsid w:val="0027380A"/>
    <w:rsid w:val="00273D8D"/>
    <w:rsid w:val="00286EB9"/>
    <w:rsid w:val="00294B7D"/>
    <w:rsid w:val="0029539A"/>
    <w:rsid w:val="002B14B1"/>
    <w:rsid w:val="002B1823"/>
    <w:rsid w:val="002B42F4"/>
    <w:rsid w:val="002B73CD"/>
    <w:rsid w:val="002C17EC"/>
    <w:rsid w:val="002C6E88"/>
    <w:rsid w:val="002E2D65"/>
    <w:rsid w:val="002E43D3"/>
    <w:rsid w:val="002E6EE7"/>
    <w:rsid w:val="002F6BD2"/>
    <w:rsid w:val="0031065F"/>
    <w:rsid w:val="00330A24"/>
    <w:rsid w:val="00346716"/>
    <w:rsid w:val="00361084"/>
    <w:rsid w:val="00372E3F"/>
    <w:rsid w:val="003843E4"/>
    <w:rsid w:val="00395F2E"/>
    <w:rsid w:val="003A4B48"/>
    <w:rsid w:val="003A613A"/>
    <w:rsid w:val="003A733B"/>
    <w:rsid w:val="003B7A42"/>
    <w:rsid w:val="003C1168"/>
    <w:rsid w:val="003C2336"/>
    <w:rsid w:val="003D06DA"/>
    <w:rsid w:val="003D14F1"/>
    <w:rsid w:val="003D2115"/>
    <w:rsid w:val="003D3E4A"/>
    <w:rsid w:val="003D6621"/>
    <w:rsid w:val="003F0669"/>
    <w:rsid w:val="00401D2B"/>
    <w:rsid w:val="00407B5D"/>
    <w:rsid w:val="00417972"/>
    <w:rsid w:val="00421FD9"/>
    <w:rsid w:val="00433FF6"/>
    <w:rsid w:val="004351BB"/>
    <w:rsid w:val="00463F80"/>
    <w:rsid w:val="00485350"/>
    <w:rsid w:val="00490828"/>
    <w:rsid w:val="004A0FBF"/>
    <w:rsid w:val="004A2D9A"/>
    <w:rsid w:val="004A4A41"/>
    <w:rsid w:val="004A502E"/>
    <w:rsid w:val="004C2B1D"/>
    <w:rsid w:val="004C6020"/>
    <w:rsid w:val="004D0CC3"/>
    <w:rsid w:val="004F0568"/>
    <w:rsid w:val="00524B4B"/>
    <w:rsid w:val="00532B85"/>
    <w:rsid w:val="00532EC1"/>
    <w:rsid w:val="00534BBA"/>
    <w:rsid w:val="00553452"/>
    <w:rsid w:val="005665FB"/>
    <w:rsid w:val="00567C07"/>
    <w:rsid w:val="005704DF"/>
    <w:rsid w:val="005731CD"/>
    <w:rsid w:val="00592AF1"/>
    <w:rsid w:val="00595AC1"/>
    <w:rsid w:val="00595DCC"/>
    <w:rsid w:val="00597354"/>
    <w:rsid w:val="005A0EC5"/>
    <w:rsid w:val="005B0784"/>
    <w:rsid w:val="005C159B"/>
    <w:rsid w:val="005E4680"/>
    <w:rsid w:val="005E6E4F"/>
    <w:rsid w:val="005E7129"/>
    <w:rsid w:val="005F5736"/>
    <w:rsid w:val="006105E6"/>
    <w:rsid w:val="00610712"/>
    <w:rsid w:val="00610C64"/>
    <w:rsid w:val="00611B53"/>
    <w:rsid w:val="006222C3"/>
    <w:rsid w:val="006242AB"/>
    <w:rsid w:val="00643E88"/>
    <w:rsid w:val="00670C43"/>
    <w:rsid w:val="0067285A"/>
    <w:rsid w:val="00673E54"/>
    <w:rsid w:val="00675A19"/>
    <w:rsid w:val="00683424"/>
    <w:rsid w:val="006916CF"/>
    <w:rsid w:val="006935B6"/>
    <w:rsid w:val="006A01BF"/>
    <w:rsid w:val="006A4C78"/>
    <w:rsid w:val="006A518F"/>
    <w:rsid w:val="006B6879"/>
    <w:rsid w:val="006C4F76"/>
    <w:rsid w:val="006D1815"/>
    <w:rsid w:val="006D717B"/>
    <w:rsid w:val="006F1A44"/>
    <w:rsid w:val="007026FB"/>
    <w:rsid w:val="007031B9"/>
    <w:rsid w:val="00711920"/>
    <w:rsid w:val="00715CC8"/>
    <w:rsid w:val="00721011"/>
    <w:rsid w:val="00732E54"/>
    <w:rsid w:val="00733427"/>
    <w:rsid w:val="0074764E"/>
    <w:rsid w:val="007506C2"/>
    <w:rsid w:val="00753C53"/>
    <w:rsid w:val="00756459"/>
    <w:rsid w:val="0076197D"/>
    <w:rsid w:val="00774D70"/>
    <w:rsid w:val="00775F74"/>
    <w:rsid w:val="00780A36"/>
    <w:rsid w:val="00783105"/>
    <w:rsid w:val="00795188"/>
    <w:rsid w:val="007B0C30"/>
    <w:rsid w:val="007B42C6"/>
    <w:rsid w:val="007C2FA9"/>
    <w:rsid w:val="007E101A"/>
    <w:rsid w:val="007F588E"/>
    <w:rsid w:val="008049ED"/>
    <w:rsid w:val="008177E4"/>
    <w:rsid w:val="008807ED"/>
    <w:rsid w:val="0088412F"/>
    <w:rsid w:val="00890FF5"/>
    <w:rsid w:val="0089651C"/>
    <w:rsid w:val="008A4D08"/>
    <w:rsid w:val="008C2BD1"/>
    <w:rsid w:val="008E400B"/>
    <w:rsid w:val="008F054C"/>
    <w:rsid w:val="008F3725"/>
    <w:rsid w:val="00902059"/>
    <w:rsid w:val="009237EB"/>
    <w:rsid w:val="00926F20"/>
    <w:rsid w:val="009469ED"/>
    <w:rsid w:val="00947E02"/>
    <w:rsid w:val="00962969"/>
    <w:rsid w:val="009728FA"/>
    <w:rsid w:val="00995BC7"/>
    <w:rsid w:val="009B031D"/>
    <w:rsid w:val="009B2E26"/>
    <w:rsid w:val="009B68D8"/>
    <w:rsid w:val="009C07E7"/>
    <w:rsid w:val="009C76AD"/>
    <w:rsid w:val="009D2A0A"/>
    <w:rsid w:val="009D3BCA"/>
    <w:rsid w:val="009D7EA4"/>
    <w:rsid w:val="009E298F"/>
    <w:rsid w:val="009E451F"/>
    <w:rsid w:val="009E5F40"/>
    <w:rsid w:val="009F4E26"/>
    <w:rsid w:val="00A022BE"/>
    <w:rsid w:val="00A056A9"/>
    <w:rsid w:val="00A1146F"/>
    <w:rsid w:val="00A11EBA"/>
    <w:rsid w:val="00A55731"/>
    <w:rsid w:val="00A56EFB"/>
    <w:rsid w:val="00A57BFC"/>
    <w:rsid w:val="00A7686C"/>
    <w:rsid w:val="00A84EB3"/>
    <w:rsid w:val="00A87FC9"/>
    <w:rsid w:val="00A9100F"/>
    <w:rsid w:val="00A943D6"/>
    <w:rsid w:val="00A9788F"/>
    <w:rsid w:val="00A97DF8"/>
    <w:rsid w:val="00AA3AD6"/>
    <w:rsid w:val="00AB02D1"/>
    <w:rsid w:val="00AB7245"/>
    <w:rsid w:val="00AD64BA"/>
    <w:rsid w:val="00AF072C"/>
    <w:rsid w:val="00AF6AB5"/>
    <w:rsid w:val="00B00BAD"/>
    <w:rsid w:val="00B21E0A"/>
    <w:rsid w:val="00B229D1"/>
    <w:rsid w:val="00B24EEB"/>
    <w:rsid w:val="00B26F9E"/>
    <w:rsid w:val="00B314C0"/>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9BA"/>
    <w:rsid w:val="00BE1584"/>
    <w:rsid w:val="00BF23CD"/>
    <w:rsid w:val="00BF6FF2"/>
    <w:rsid w:val="00C117B3"/>
    <w:rsid w:val="00C1303B"/>
    <w:rsid w:val="00C34DBA"/>
    <w:rsid w:val="00C361DA"/>
    <w:rsid w:val="00C4031A"/>
    <w:rsid w:val="00C4305D"/>
    <w:rsid w:val="00C47F67"/>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17D71"/>
    <w:rsid w:val="00D258A2"/>
    <w:rsid w:val="00D53259"/>
    <w:rsid w:val="00D76B08"/>
    <w:rsid w:val="00DA17F2"/>
    <w:rsid w:val="00DA1FD8"/>
    <w:rsid w:val="00DA2915"/>
    <w:rsid w:val="00DA5DF4"/>
    <w:rsid w:val="00DB2856"/>
    <w:rsid w:val="00DC30EE"/>
    <w:rsid w:val="00DC7BD3"/>
    <w:rsid w:val="00DD039B"/>
    <w:rsid w:val="00DD2032"/>
    <w:rsid w:val="00DD6BCD"/>
    <w:rsid w:val="00DE5034"/>
    <w:rsid w:val="00DF05AD"/>
    <w:rsid w:val="00DF1BD4"/>
    <w:rsid w:val="00E03855"/>
    <w:rsid w:val="00E07BB3"/>
    <w:rsid w:val="00E11DD2"/>
    <w:rsid w:val="00E2060C"/>
    <w:rsid w:val="00E25ECD"/>
    <w:rsid w:val="00E32B24"/>
    <w:rsid w:val="00E3438C"/>
    <w:rsid w:val="00E343D1"/>
    <w:rsid w:val="00E351C1"/>
    <w:rsid w:val="00E5498B"/>
    <w:rsid w:val="00E61FD4"/>
    <w:rsid w:val="00E62124"/>
    <w:rsid w:val="00E636BB"/>
    <w:rsid w:val="00E66EA9"/>
    <w:rsid w:val="00E94D67"/>
    <w:rsid w:val="00EA0344"/>
    <w:rsid w:val="00EC1379"/>
    <w:rsid w:val="00EC2EFF"/>
    <w:rsid w:val="00ED5C7B"/>
    <w:rsid w:val="00EE3BA6"/>
    <w:rsid w:val="00EE4672"/>
    <w:rsid w:val="00EF0230"/>
    <w:rsid w:val="00EF67E2"/>
    <w:rsid w:val="00F03E6F"/>
    <w:rsid w:val="00F26AE6"/>
    <w:rsid w:val="00F30649"/>
    <w:rsid w:val="00F43D7A"/>
    <w:rsid w:val="00F467E9"/>
    <w:rsid w:val="00F53D87"/>
    <w:rsid w:val="00F54A1F"/>
    <w:rsid w:val="00F63948"/>
    <w:rsid w:val="00F647BB"/>
    <w:rsid w:val="00F800EA"/>
    <w:rsid w:val="00F87AE3"/>
    <w:rsid w:val="00F93B94"/>
    <w:rsid w:val="00FA7A05"/>
    <w:rsid w:val="00FB03E3"/>
    <w:rsid w:val="00FB3AD9"/>
    <w:rsid w:val="00FB7B06"/>
    <w:rsid w:val="00FC79B6"/>
    <w:rsid w:val="00FE129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3F979D62B3E486EBF84EB3706A5FF57">
    <w:name w:val="23F979D62B3E486EBF84EB3706A5FF57"/>
    <w:rsid w:val="00B229D1"/>
  </w:style>
  <w:style w:type="character" w:styleId="PlaceholderText">
    <w:name w:val="Placeholder Text"/>
    <w:basedOn w:val="DefaultParagraphFont"/>
    <w:uiPriority w:val="99"/>
    <w:semiHidden/>
    <w:rsid w:val="00C47F67"/>
    <w:rPr>
      <w:color w:val="808080"/>
    </w:rPr>
  </w:style>
  <w:style w:type="paragraph" w:customStyle="1" w:styleId="5D93C98C6CAF4EBB8B2D09B0989834E5">
    <w:name w:val="5D93C98C6CAF4EBB8B2D09B0989834E5"/>
    <w:rsid w:val="004A2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0</TotalTime>
  <Pages>48</Pages>
  <Words>35119</Words>
  <Characters>200184</Characters>
  <Application>Microsoft Office Word</Application>
  <DocSecurity>0</DocSecurity>
  <Lines>1668</Lines>
  <Paragraphs>46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234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Descargo parcial PBL</dc:subject>
  <dc:creator>Aitor Barreiro;Unai Iraeta;Iker Mendi;Julen Uribarren</dc:creator>
  <cp:keywords/>
  <dc:description/>
  <cp:lastModifiedBy>Ainhoa Arruabarrena Ortiz</cp:lastModifiedBy>
  <cp:revision>691</cp:revision>
  <cp:lastPrinted>2021-01-08T10:41:00Z</cp:lastPrinted>
  <dcterms:created xsi:type="dcterms:W3CDTF">2020-12-10T09:25:00Z</dcterms:created>
  <dcterms:modified xsi:type="dcterms:W3CDTF">2021-01-21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KZLF2WFk"/&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ies>
</file>